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D7BCF" w14:textId="1500172D" w:rsidR="008C67F3" w:rsidRPr="00155149" w:rsidRDefault="002B67C7" w:rsidP="0049449E">
      <w:pPr>
        <w:pStyle w:val="Titolo1"/>
        <w:spacing w:line="480" w:lineRule="auto"/>
        <w:rPr>
          <w:rFonts w:eastAsiaTheme="majorEastAsia"/>
          <w:b w:val="0"/>
          <w:color w:val="365F91" w:themeColor="accent1" w:themeShade="BF"/>
          <w:kern w:val="2"/>
          <w:lang w:val="en-US" w:eastAsia="en-US"/>
          <w14:ligatures w14:val="standardContextual"/>
        </w:rPr>
      </w:pPr>
      <w:bookmarkStart w:id="0" w:name="_Hlk189816803"/>
      <w:r w:rsidRPr="002B67C7">
        <w:rPr>
          <w:rFonts w:eastAsiaTheme="majorEastAsia"/>
          <w:b w:val="0"/>
          <w:color w:val="365F91" w:themeColor="accent1" w:themeShade="BF"/>
          <w:kern w:val="2"/>
          <w:lang w:val="en-US" w:eastAsia="en-US"/>
          <w14:ligatures w14:val="standardContextual"/>
        </w:rPr>
        <w:t>Beyond Constraint: Tightness</w:t>
      </w:r>
      <w:r>
        <w:rPr>
          <w:rFonts w:eastAsiaTheme="majorEastAsia"/>
          <w:b w:val="0"/>
          <w:color w:val="365F91" w:themeColor="accent1" w:themeShade="BF"/>
          <w:kern w:val="2"/>
          <w:lang w:val="en-US" w:eastAsia="en-US"/>
          <w14:ligatures w14:val="standardContextual"/>
        </w:rPr>
        <w:t xml:space="preserve"> and </w:t>
      </w:r>
      <w:r w:rsidRPr="002B67C7">
        <w:rPr>
          <w:rFonts w:eastAsiaTheme="majorEastAsia"/>
          <w:b w:val="0"/>
          <w:color w:val="365F91" w:themeColor="accent1" w:themeShade="BF"/>
          <w:kern w:val="2"/>
          <w:lang w:val="en-US" w:eastAsia="en-US"/>
          <w14:ligatures w14:val="standardContextual"/>
        </w:rPr>
        <w:t xml:space="preserve">Consensus of Political </w:t>
      </w:r>
      <w:r>
        <w:rPr>
          <w:rFonts w:eastAsiaTheme="majorEastAsia"/>
          <w:b w:val="0"/>
          <w:color w:val="365F91" w:themeColor="accent1" w:themeShade="BF"/>
          <w:kern w:val="2"/>
          <w:lang w:val="en-US" w:eastAsia="en-US"/>
          <w14:ligatures w14:val="standardContextual"/>
        </w:rPr>
        <w:t>Belief Systems</w:t>
      </w:r>
      <w:bookmarkEnd w:id="0"/>
    </w:p>
    <w:p w14:paraId="4B490A21" w14:textId="4C167BEA" w:rsidR="00A840E3" w:rsidRPr="00E97DA6" w:rsidRDefault="00A840E3" w:rsidP="00E97DA6">
      <w:pPr>
        <w:pStyle w:val="Titolo2"/>
        <w:ind w:left="0" w:firstLine="0"/>
        <w:rPr>
          <w:rFonts w:eastAsiaTheme="majorEastAsia"/>
          <w:b w:val="0"/>
          <w:color w:val="365F91" w:themeColor="accent1" w:themeShade="BF"/>
          <w:kern w:val="2"/>
          <w:lang w:val="en-US" w:eastAsia="en-US"/>
          <w14:ligatures w14:val="standardContextual"/>
        </w:rPr>
      </w:pPr>
      <w:r w:rsidRPr="00E97DA6">
        <w:rPr>
          <w:rFonts w:eastAsiaTheme="majorEastAsia"/>
          <w:b w:val="0"/>
          <w:color w:val="365F91" w:themeColor="accent1" w:themeShade="BF"/>
          <w:kern w:val="2"/>
          <w:lang w:val="en-US" w:eastAsia="en-US"/>
          <w14:ligatures w14:val="standardContextual"/>
        </w:rPr>
        <w:t>Abstract</w:t>
      </w:r>
    </w:p>
    <w:p w14:paraId="768ECEAE" w14:textId="73AACF2C" w:rsidR="006F0F5B" w:rsidRDefault="00E97DA6" w:rsidP="006F0F5B">
      <w:pPr>
        <w:spacing w:line="480" w:lineRule="auto"/>
        <w:ind w:left="0" w:firstLine="0"/>
        <w:rPr>
          <w:lang w:val="en-US"/>
        </w:rPr>
      </w:pPr>
      <w:r w:rsidRPr="00E97DA6">
        <w:rPr>
          <w:lang w:val="en-US"/>
        </w:rPr>
        <w:t xml:space="preserve">Political scientists and psychologists agree that political attitudes are not held in isolation but are constrained within belief systems. Research shows that politically interested and highly educated individuals exhibit stronger attitudinal correlations, suggesting their beliefs are more internally consistent and ideologically structured. However, less attention has been given to how belief systems vary not just in </w:t>
      </w:r>
      <w:r>
        <w:rPr>
          <w:lang w:val="en-US"/>
        </w:rPr>
        <w:t>connectedness</w:t>
      </w:r>
      <w:r w:rsidRPr="00E97DA6">
        <w:rPr>
          <w:lang w:val="en-US"/>
        </w:rPr>
        <w:t xml:space="preserve"> but in their overall structure across social groups. This study introduces a bidimensional framework for belief constraint, distinguishing between </w:t>
      </w:r>
      <w:r w:rsidRPr="00E97DA6">
        <w:rPr>
          <w:i/>
          <w:iCs/>
          <w:lang w:val="en-US"/>
        </w:rPr>
        <w:t>tightness</w:t>
      </w:r>
      <w:r w:rsidRPr="00E97DA6">
        <w:rPr>
          <w:lang w:val="en-US"/>
        </w:rPr>
        <w:t xml:space="preserve">—the extent to which individuals’ attitudes are interconnected—and </w:t>
      </w:r>
      <w:r w:rsidRPr="00E97DA6">
        <w:rPr>
          <w:i/>
          <w:iCs/>
          <w:lang w:val="en-US"/>
        </w:rPr>
        <w:t>consensus</w:t>
      </w:r>
      <w:r w:rsidRPr="00E97DA6">
        <w:rPr>
          <w:lang w:val="en-US"/>
        </w:rPr>
        <w:t>—the structural similarity of belief systems across electorates. Using network models on post-electoral survey data from Italy (2022, n=1,149), I find that politically engaged individuals exhibit significantly more consistent and interconnected belief systems, with attitudes being, on average, 42% more predictive of each other than among disengaged individuals. Conversely, education shows a weaker and inconsistent effect. Regarding consensus, while left- and right-wing voters share similar belief structures, supporters of the Five Star Movement (M5S) display a distinct attitudinal organization, reinforcing the party’s role as an ideological outlier. These findings highlight the need to move beyond unidimensional approaches to belief constraint, emphasizing how partisan competition shapes both the coherence and the internal logic of political belief systems.</w:t>
      </w:r>
    </w:p>
    <w:p w14:paraId="7894929F" w14:textId="77777777" w:rsidR="00E97DA6" w:rsidRDefault="00E97DA6" w:rsidP="006F0F5B">
      <w:pPr>
        <w:spacing w:line="480" w:lineRule="auto"/>
        <w:ind w:left="0" w:firstLine="0"/>
        <w:rPr>
          <w:lang w:val="en-US"/>
        </w:rPr>
      </w:pPr>
    </w:p>
    <w:p w14:paraId="5D2AFD73" w14:textId="23BA1BB4" w:rsidR="007E26D6" w:rsidRPr="00E97DA6" w:rsidRDefault="000F5117" w:rsidP="0049449E">
      <w:pPr>
        <w:spacing w:line="480" w:lineRule="auto"/>
        <w:ind w:left="0" w:firstLine="0"/>
        <w:rPr>
          <w:lang w:val="en-US"/>
        </w:rPr>
      </w:pPr>
      <w:r>
        <w:rPr>
          <w:b/>
          <w:bCs/>
          <w:lang w:val="en-US"/>
        </w:rPr>
        <w:t>Keywords</w:t>
      </w:r>
      <w:r w:rsidR="007E26D6" w:rsidRPr="007E26D6">
        <w:rPr>
          <w:b/>
          <w:bCs/>
          <w:lang w:val="en-US"/>
        </w:rPr>
        <w:t xml:space="preserve">: </w:t>
      </w:r>
      <w:r>
        <w:rPr>
          <w:lang w:val="en-US"/>
        </w:rPr>
        <w:t>Belief systems; Constraint; Political Attitudes; Network; Party Cues; Theory of Social Constraint</w:t>
      </w:r>
    </w:p>
    <w:p w14:paraId="05537923" w14:textId="6528451F" w:rsidR="008C67F3" w:rsidRPr="00A00135" w:rsidRDefault="00BD6448" w:rsidP="0049449E">
      <w:pPr>
        <w:pStyle w:val="Titolo2"/>
        <w:spacing w:before="160" w:after="80" w:line="48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lastRenderedPageBreak/>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199AFA98" w14:textId="7CEC58E2" w:rsidR="001E1EE9" w:rsidRPr="001E1EE9" w:rsidRDefault="001E1EE9" w:rsidP="0049449E">
      <w:pPr>
        <w:spacing w:line="480" w:lineRule="auto"/>
        <w:ind w:left="0" w:firstLine="0"/>
        <w:rPr>
          <w:lang w:val="en-US"/>
        </w:rPr>
      </w:pPr>
      <w:r w:rsidRPr="001E1EE9">
        <w:rPr>
          <w:lang w:val="en-US"/>
        </w:rPr>
        <w:t xml:space="preserve">Political beliefs are embedded in belief systems, </w:t>
      </w:r>
      <w:r w:rsidR="00F36793">
        <w:rPr>
          <w:lang w:val="en-US"/>
        </w:rPr>
        <w:t>cognitive structures</w:t>
      </w:r>
      <w:r w:rsidRPr="001E1EE9">
        <w:rPr>
          <w:lang w:val="en-US"/>
        </w:rPr>
        <w:t xml:space="preserve"> </w:t>
      </w:r>
      <w:r w:rsidR="00F36793">
        <w:rPr>
          <w:lang w:val="en-US"/>
        </w:rPr>
        <w:t>shaped by socio-political contexts</w:t>
      </w:r>
      <w:r w:rsidR="00266680">
        <w:rPr>
          <w:lang w:val="en-US"/>
        </w:rPr>
        <w:t xml:space="preserve"> </w:t>
      </w:r>
      <w:r w:rsidR="00266680">
        <w:rPr>
          <w:lang w:val="en-US"/>
        </w:rPr>
        <w:fldChar w:fldCharType="begin"/>
      </w:r>
      <w:r w:rsidR="00266680">
        <w:rPr>
          <w:lang w:val="en-US"/>
        </w:rPr>
        <w:instrText xml:space="preserve"> ADDIN ZOTERO_ITEM CSL_CITATION {"citationID":"y9p18xoa","properties":{"formattedCitation":"(Converse, 2006)","plainCitation":"(Converse, 2006)","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schema":"https://github.com/citation-style-language/schema/raw/master/csl-citation.json"} </w:instrText>
      </w:r>
      <w:r w:rsidR="00266680">
        <w:rPr>
          <w:lang w:val="en-US"/>
        </w:rPr>
        <w:fldChar w:fldCharType="separate"/>
      </w:r>
      <w:r w:rsidR="00266680" w:rsidRPr="00266680">
        <w:rPr>
          <w:lang w:val="en-US"/>
        </w:rPr>
        <w:t>(Converse, 2006)</w:t>
      </w:r>
      <w:r w:rsidR="00266680">
        <w:rPr>
          <w:lang w:val="en-US"/>
        </w:rPr>
        <w:fldChar w:fldCharType="end"/>
      </w:r>
      <w:r w:rsidRPr="001E1EE9">
        <w:rPr>
          <w:lang w:val="en-US"/>
        </w:rPr>
        <w:t xml:space="preserve">. Research has shown that politically knowledgeable individuals exhibit more constrained </w:t>
      </w:r>
      <w:r w:rsidR="003D353E">
        <w:rPr>
          <w:lang w:val="en-US"/>
        </w:rPr>
        <w:t xml:space="preserve">(i.e.: interconnected and consistent) </w:t>
      </w:r>
      <w:r w:rsidRPr="001E1EE9">
        <w:rPr>
          <w:lang w:val="en-US"/>
        </w:rPr>
        <w:t>belief systems</w:t>
      </w:r>
      <w:r w:rsidR="00266680">
        <w:rPr>
          <w:lang w:val="en-US"/>
        </w:rPr>
        <w:t xml:space="preserve"> </w:t>
      </w:r>
      <w:r w:rsidR="00266680">
        <w:rPr>
          <w:lang w:val="en-US"/>
        </w:rPr>
        <w:fldChar w:fldCharType="begin"/>
      </w:r>
      <w:r w:rsidR="00266680">
        <w:rPr>
          <w:lang w:val="en-US"/>
        </w:rPr>
        <w:instrText xml:space="preserve"> ADDIN ZOTERO_ITEM CSL_CITATION {"citationID":"n4GMvRLL","properties":{"formattedCitation":"(Boutyline &amp; Vaisey, 2017; Fishman &amp; Davis, 2022)","plainCitation":"(Boutyline &amp; Vaisey, 2017; Fishman &amp; Davis, 2022)","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266680">
        <w:rPr>
          <w:lang w:val="en-US"/>
        </w:rPr>
        <w:fldChar w:fldCharType="separate"/>
      </w:r>
      <w:r w:rsidR="00266680" w:rsidRPr="00266680">
        <w:rPr>
          <w:lang w:val="en-US"/>
        </w:rPr>
        <w:t>(Boutyline &amp; Vaisey, 2017; Fishman &amp; Davis, 2022)</w:t>
      </w:r>
      <w:r w:rsidR="00266680">
        <w:rPr>
          <w:lang w:val="en-US"/>
        </w:rPr>
        <w:fldChar w:fldCharType="end"/>
      </w:r>
      <w:r w:rsidRPr="001E1EE9">
        <w:rPr>
          <w:lang w:val="en-US"/>
        </w:rPr>
        <w:t xml:space="preserve">. </w:t>
      </w:r>
      <w:r w:rsidR="00F36793">
        <w:rPr>
          <w:lang w:val="en-US"/>
        </w:rPr>
        <w:t>T</w:t>
      </w:r>
      <w:r w:rsidRPr="001E1EE9">
        <w:rPr>
          <w:lang w:val="en-US"/>
        </w:rPr>
        <w:t>he role of education in shaping belief constraint remains contested, with studies reporting mixed findings</w:t>
      </w:r>
      <w:r w:rsidR="00266680">
        <w:rPr>
          <w:lang w:val="en-US"/>
        </w:rPr>
        <w:t xml:space="preserve"> </w:t>
      </w:r>
      <w:r w:rsidR="00266680">
        <w:rPr>
          <w:lang w:val="en-US"/>
        </w:rPr>
        <w:fldChar w:fldCharType="begin"/>
      </w:r>
      <w:r w:rsidR="00761EF5">
        <w:rPr>
          <w:lang w:val="en-US"/>
        </w:rPr>
        <w:instrText xml:space="preserve"> ADDIN ZOTERO_ITEM CSL_CITATION {"citationID":"wNHch1bT","properties":{"formattedCitation":"(Keskint\\uc0\\u252{}rk, 2022b; Van Noord et al., 2024)","plainCitation":"(Keskintürk, 2022b; Van Noord et al., 2024)","noteIndex":0},"citationItems":[{"id":"eVnURRbE/k2L5TGgv","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266680">
        <w:rPr>
          <w:lang w:val="en-US"/>
        </w:rPr>
        <w:fldChar w:fldCharType="separate"/>
      </w:r>
      <w:r w:rsidR="00BB63A5" w:rsidRPr="002B67C7">
        <w:rPr>
          <w:lang w:val="en-US"/>
        </w:rPr>
        <w:t>(Keskintürk, 2022b; Van Noord et al., 2024)</w:t>
      </w:r>
      <w:r w:rsidR="00266680">
        <w:rPr>
          <w:lang w:val="en-US"/>
        </w:rPr>
        <w:fldChar w:fldCharType="end"/>
      </w:r>
      <w:r w:rsidRPr="001E1EE9">
        <w:rPr>
          <w:lang w:val="en-US"/>
        </w:rPr>
        <w:t xml:space="preserve">. Furthermore, recent work in political </w:t>
      </w:r>
      <w:r w:rsidR="00BB5407">
        <w:rPr>
          <w:lang w:val="en-US"/>
        </w:rPr>
        <w:t>science</w:t>
      </w:r>
      <w:r w:rsidRPr="001E1EE9">
        <w:rPr>
          <w:lang w:val="en-US"/>
        </w:rPr>
        <w:t xml:space="preserve"> </w:t>
      </w:r>
      <w:r w:rsidR="00F36793">
        <w:rPr>
          <w:lang w:val="en-US"/>
        </w:rPr>
        <w:t xml:space="preserve">and political </w:t>
      </w:r>
      <w:r w:rsidR="00BB5407">
        <w:rPr>
          <w:lang w:val="en-US"/>
        </w:rPr>
        <w:t>psychology</w:t>
      </w:r>
      <w:r w:rsidR="00F36793">
        <w:rPr>
          <w:lang w:val="en-US"/>
        </w:rPr>
        <w:t xml:space="preserve"> </w:t>
      </w:r>
      <w:r w:rsidRPr="001E1EE9">
        <w:rPr>
          <w:lang w:val="en-US"/>
        </w:rPr>
        <w:t xml:space="preserve">suggest that </w:t>
      </w:r>
      <w:r w:rsidR="00BB5407">
        <w:rPr>
          <w:lang w:val="en-US"/>
        </w:rPr>
        <w:t xml:space="preserve">the backbone of </w:t>
      </w:r>
      <w:r w:rsidRPr="001E1EE9">
        <w:rPr>
          <w:lang w:val="en-US"/>
        </w:rPr>
        <w:t>belief system</w:t>
      </w:r>
      <w:r w:rsidR="00BB5407">
        <w:rPr>
          <w:lang w:val="en-US"/>
        </w:rPr>
        <w:t xml:space="preserve">s </w:t>
      </w:r>
      <w:r w:rsidRPr="001E1EE9">
        <w:rPr>
          <w:lang w:val="en-US"/>
        </w:rPr>
        <w:t xml:space="preserve">may vary significantly across social groups, raising questions about whether constraint should be treated as a uniform construct </w:t>
      </w:r>
      <w:r w:rsidR="00266680">
        <w:rPr>
          <w:lang w:val="en-US"/>
        </w:rPr>
        <w:fldChar w:fldCharType="begin"/>
      </w:r>
      <w:r w:rsidR="00266680">
        <w:rPr>
          <w:lang w:val="en-US"/>
        </w:rPr>
        <w:instrText xml:space="preserve"> ADDIN ZOTERO_ITEM CSL_CITATION {"citationID":"3QnTQEF5","properties":{"formattedCitation":"(Baldassarri &amp; Goldberg, 2014; Barbet, 2020)","plainCitation":"(Baldassarri &amp; Goldberg, 2014; Barbet, 2020)","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chema":"https://github.com/citation-style-language/schema/raw/master/csl-citation.json"} </w:instrText>
      </w:r>
      <w:r w:rsidR="00266680">
        <w:rPr>
          <w:lang w:val="en-US"/>
        </w:rPr>
        <w:fldChar w:fldCharType="separate"/>
      </w:r>
      <w:r w:rsidR="00266680" w:rsidRPr="002B67C7">
        <w:rPr>
          <w:lang w:val="en-US"/>
        </w:rPr>
        <w:t>(Baldassarri &amp; Goldberg, 2014; Barbet, 2020)</w:t>
      </w:r>
      <w:r w:rsidR="00266680">
        <w:rPr>
          <w:lang w:val="en-US"/>
        </w:rPr>
        <w:fldChar w:fldCharType="end"/>
      </w:r>
      <w:r w:rsidRPr="001E1EE9">
        <w:rPr>
          <w:lang w:val="en-US"/>
        </w:rPr>
        <w:t>.</w:t>
      </w:r>
    </w:p>
    <w:p w14:paraId="698C66C4" w14:textId="77777777" w:rsidR="001E1EE9" w:rsidRPr="001E1EE9" w:rsidRDefault="001E1EE9" w:rsidP="0049449E">
      <w:pPr>
        <w:spacing w:line="480" w:lineRule="auto"/>
        <w:ind w:left="0" w:firstLine="0"/>
        <w:rPr>
          <w:lang w:val="en-US"/>
        </w:rPr>
      </w:pPr>
    </w:p>
    <w:p w14:paraId="6918F63B" w14:textId="5DEDECE7" w:rsidR="00155149" w:rsidRDefault="001E1EE9" w:rsidP="00990385">
      <w:pPr>
        <w:spacing w:line="480" w:lineRule="auto"/>
        <w:ind w:left="0" w:firstLine="720"/>
        <w:rPr>
          <w:lang w:val="en-US"/>
        </w:rPr>
      </w:pPr>
      <w:r w:rsidRPr="001E1EE9">
        <w:rPr>
          <w:lang w:val="en-US"/>
        </w:rPr>
        <w:t xml:space="preserve">This study builds on these insights by introducing a bidimensional framework of belief constraint, distinguishing between belief tightness (the internal consistency and </w:t>
      </w:r>
      <w:r w:rsidR="00682D72">
        <w:rPr>
          <w:lang w:val="en-US"/>
        </w:rPr>
        <w:t>the predictiveness</w:t>
      </w:r>
      <w:r w:rsidRPr="001E1EE9">
        <w:rPr>
          <w:lang w:val="en-US"/>
        </w:rPr>
        <w:t xml:space="preserve"> of </w:t>
      </w:r>
      <w:r w:rsidR="00682D72">
        <w:rPr>
          <w:lang w:val="en-US"/>
        </w:rPr>
        <w:t xml:space="preserve">political </w:t>
      </w:r>
      <w:r w:rsidRPr="001E1EE9">
        <w:rPr>
          <w:lang w:val="en-US"/>
        </w:rPr>
        <w:t xml:space="preserve">attitudes) and belief consensus (the extent to which different electorates share a common </w:t>
      </w:r>
      <w:r w:rsidR="00682D72">
        <w:rPr>
          <w:lang w:val="en-US"/>
        </w:rPr>
        <w:t xml:space="preserve">belief </w:t>
      </w:r>
      <w:r w:rsidR="0021056B">
        <w:rPr>
          <w:lang w:val="en-US"/>
        </w:rPr>
        <w:t>system</w:t>
      </w:r>
      <w:r w:rsidR="00BB5407">
        <w:rPr>
          <w:lang w:val="en-US"/>
        </w:rPr>
        <w:t xml:space="preserve"> structure</w:t>
      </w:r>
      <w:r w:rsidRPr="001E1EE9">
        <w:rPr>
          <w:lang w:val="en-US"/>
        </w:rPr>
        <w:t xml:space="preserve">). </w:t>
      </w:r>
      <w:r w:rsidR="00E94FD8">
        <w:rPr>
          <w:lang w:val="en-US"/>
        </w:rPr>
        <w:t xml:space="preserve">Using post-electoral data, </w:t>
      </w:r>
      <w:r w:rsidRPr="001E1EE9">
        <w:rPr>
          <w:lang w:val="en-US"/>
        </w:rPr>
        <w:t xml:space="preserve">I investigate both dimensions using network models in Italy, a key case for understanding belief organization due to its multiparty system and the presence of </w:t>
      </w:r>
      <w:r w:rsidR="00F36793">
        <w:rPr>
          <w:lang w:val="en-US"/>
        </w:rPr>
        <w:t>a</w:t>
      </w:r>
      <w:r w:rsidR="00266680">
        <w:rPr>
          <w:lang w:val="en-US"/>
        </w:rPr>
        <w:t>n anti-establishment party</w:t>
      </w:r>
      <w:r w:rsidR="00F36793">
        <w:rPr>
          <w:lang w:val="en-US"/>
        </w:rPr>
        <w:t xml:space="preserve"> </w:t>
      </w:r>
      <w:r w:rsidRPr="001E1EE9">
        <w:rPr>
          <w:lang w:val="en-US"/>
        </w:rPr>
        <w:t>that explicitly rejects traditional left-right ideological alignments</w:t>
      </w:r>
      <w:r w:rsidR="00266680">
        <w:rPr>
          <w:lang w:val="en-US"/>
        </w:rPr>
        <w:t xml:space="preserve"> </w:t>
      </w:r>
      <w:r w:rsidR="00266680">
        <w:rPr>
          <w:lang w:val="en-US"/>
        </w:rPr>
        <w:fldChar w:fldCharType="begin"/>
      </w:r>
      <w:r w:rsidR="00266680">
        <w:rPr>
          <w:lang w:val="en-US"/>
        </w:rPr>
        <w:instrText xml:space="preserve"> ADDIN ZOTERO_ITEM CSL_CITATION {"citationID":"aesSzewy","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266680">
        <w:rPr>
          <w:lang w:val="en-US"/>
        </w:rPr>
        <w:fldChar w:fldCharType="separate"/>
      </w:r>
      <w:r w:rsidR="00266680" w:rsidRPr="00266680">
        <w:rPr>
          <w:lang w:val="en-US"/>
        </w:rPr>
        <w:t>(Chiaramonte et al., 2018)</w:t>
      </w:r>
      <w:r w:rsidR="00266680">
        <w:rPr>
          <w:lang w:val="en-US"/>
        </w:rPr>
        <w:fldChar w:fldCharType="end"/>
      </w:r>
      <w:r w:rsidRPr="001E1EE9">
        <w:rPr>
          <w:lang w:val="en-US"/>
        </w:rPr>
        <w:t xml:space="preserve">. </w:t>
      </w:r>
      <w:r w:rsidR="00990385">
        <w:rPr>
          <w:lang w:val="en-US"/>
        </w:rPr>
        <w:t xml:space="preserve">I innovate by measuring </w:t>
      </w:r>
      <w:r w:rsidRPr="001E1EE9">
        <w:rPr>
          <w:lang w:val="en-US"/>
        </w:rPr>
        <w:t xml:space="preserve">belief </w:t>
      </w:r>
      <w:r w:rsidR="00990385" w:rsidRPr="001E1EE9">
        <w:rPr>
          <w:lang w:val="en-US"/>
        </w:rPr>
        <w:t>tightness</w:t>
      </w:r>
      <w:r w:rsidR="00990385">
        <w:rPr>
          <w:lang w:val="en-US"/>
        </w:rPr>
        <w:t xml:space="preserve"> trough</w:t>
      </w:r>
      <w:r w:rsidRPr="001E1EE9">
        <w:rPr>
          <w:lang w:val="en-US"/>
        </w:rPr>
        <w:t xml:space="preserve"> node-wise R²</w:t>
      </w:r>
      <w:r w:rsidR="00BB5407">
        <w:rPr>
          <w:lang w:val="en-US"/>
        </w:rPr>
        <w:t>,</w:t>
      </w:r>
      <w:r w:rsidRPr="001E1EE9">
        <w:rPr>
          <w:lang w:val="en-US"/>
        </w:rPr>
        <w:t xml:space="preserve"> </w:t>
      </w:r>
      <w:r w:rsidR="00BB5407">
        <w:rPr>
          <w:lang w:val="en-US"/>
        </w:rPr>
        <w:t>which directly</w:t>
      </w:r>
      <w:r w:rsidRPr="001E1EE9">
        <w:rPr>
          <w:lang w:val="en-US"/>
        </w:rPr>
        <w:t xml:space="preserve"> </w:t>
      </w:r>
      <w:r w:rsidR="00BB5407">
        <w:rPr>
          <w:lang w:val="en-US"/>
        </w:rPr>
        <w:t>assess</w:t>
      </w:r>
      <w:r w:rsidRPr="001E1EE9">
        <w:rPr>
          <w:lang w:val="en-US"/>
        </w:rPr>
        <w:t xml:space="preserve"> </w:t>
      </w:r>
      <w:r w:rsidR="00990385">
        <w:rPr>
          <w:lang w:val="en-US"/>
        </w:rPr>
        <w:t>the predictiveness of political</w:t>
      </w:r>
      <w:r w:rsidRPr="001E1EE9">
        <w:rPr>
          <w:lang w:val="en-US"/>
        </w:rPr>
        <w:t xml:space="preserve"> attitudes. </w:t>
      </w:r>
      <w:r w:rsidR="00990385">
        <w:rPr>
          <w:lang w:val="en-US"/>
        </w:rPr>
        <w:t>I show</w:t>
      </w:r>
      <w:r w:rsidRPr="001E1EE9">
        <w:rPr>
          <w:lang w:val="en-US"/>
        </w:rPr>
        <w:t xml:space="preserve"> political interest is the strongest predictor of belief tightness, significantly enhancing belief consistency, interconnectedness, and predictability. In contrast, education has a weaker and inconsistent effect. </w:t>
      </w:r>
      <w:r w:rsidR="00990385">
        <w:rPr>
          <w:lang w:val="en-US"/>
        </w:rPr>
        <w:t>Moreover,</w:t>
      </w:r>
      <w:r w:rsidRPr="001E1EE9">
        <w:rPr>
          <w:lang w:val="en-US"/>
        </w:rPr>
        <w:t xml:space="preserve"> Italian voters structure their political attitudes in distinct ways, with left- and right-wing electorates displaying high consensus, while M5S supporters exhibit a unique issue-bundling pattern</w:t>
      </w:r>
      <w:r w:rsidR="00491072">
        <w:rPr>
          <w:lang w:val="en-US"/>
        </w:rPr>
        <w:t>.</w:t>
      </w:r>
    </w:p>
    <w:p w14:paraId="638A74AE" w14:textId="71BC8A77" w:rsidR="008C67F3" w:rsidRPr="00D94284" w:rsidRDefault="00BD6448" w:rsidP="0049449E">
      <w:pPr>
        <w:pStyle w:val="Titolo2"/>
        <w:spacing w:before="160" w:after="80" w:line="480" w:lineRule="auto"/>
        <w:ind w:left="0" w:firstLine="0"/>
        <w:jc w:val="left"/>
        <w:rPr>
          <w:rFonts w:eastAsiaTheme="majorEastAsia"/>
          <w:b w:val="0"/>
          <w:color w:val="365F91" w:themeColor="accent1" w:themeShade="BF"/>
          <w:kern w:val="2"/>
          <w:lang w:val="en-US" w:eastAsia="en-US"/>
          <w14:ligatures w14:val="standardContextual"/>
        </w:rPr>
      </w:pPr>
      <w:r w:rsidRPr="00D94284">
        <w:rPr>
          <w:rFonts w:eastAsiaTheme="majorEastAsia"/>
          <w:b w:val="0"/>
          <w:color w:val="365F91" w:themeColor="accent1" w:themeShade="BF"/>
          <w:kern w:val="2"/>
          <w:lang w:val="en-US" w:eastAsia="en-US"/>
          <w14:ligatures w14:val="standardContextual"/>
        </w:rPr>
        <w:lastRenderedPageBreak/>
        <w:t>2. Theory</w:t>
      </w:r>
      <w:r w:rsidR="00FD1C8F" w:rsidRPr="00D94284">
        <w:rPr>
          <w:rFonts w:eastAsiaTheme="majorEastAsia"/>
          <w:b w:val="0"/>
          <w:color w:val="365F91" w:themeColor="accent1" w:themeShade="BF"/>
          <w:kern w:val="2"/>
          <w:lang w:val="en-US" w:eastAsia="en-US"/>
          <w14:ligatures w14:val="standardContextual"/>
        </w:rPr>
        <w:t xml:space="preserve"> </w:t>
      </w:r>
    </w:p>
    <w:p w14:paraId="51AB171E" w14:textId="6388AEFF" w:rsidR="008C67F3" w:rsidRPr="00D924EF" w:rsidRDefault="00BD6448" w:rsidP="0049449E">
      <w:pPr>
        <w:pStyle w:val="Titolo3"/>
        <w:spacing w:line="480" w:lineRule="auto"/>
      </w:pPr>
      <w:bookmarkStart w:id="1" w:name="_ntxalrwj8jwj" w:colFirst="0" w:colLast="0"/>
      <w:bookmarkEnd w:id="1"/>
      <w:r w:rsidRPr="00D924EF">
        <w:t xml:space="preserve">2.1 </w:t>
      </w:r>
      <w:r w:rsidR="00BA38EC" w:rsidRPr="00BA38EC">
        <w:t>The Theory of Social Constraint and the Structure of Belief Systems</w:t>
      </w:r>
    </w:p>
    <w:p w14:paraId="1233A1AD" w14:textId="7D2280DF" w:rsidR="00BC76A2" w:rsidRPr="00BC76A2" w:rsidRDefault="00C123C1" w:rsidP="0049449E">
      <w:pPr>
        <w:spacing w:line="480" w:lineRule="auto"/>
        <w:ind w:left="0" w:firstLine="0"/>
        <w:rPr>
          <w:lang w:val="en-US"/>
        </w:rPr>
      </w:pPr>
      <w:r w:rsidRPr="00C123C1">
        <w:rPr>
          <w:lang w:val="en-US"/>
        </w:rPr>
        <w:t>Political belief systems are cognitive structures that shape how individuals interpret political issues</w:t>
      </w:r>
      <w:r w:rsidR="00990385">
        <w:rPr>
          <w:lang w:val="en-US"/>
        </w:rPr>
        <w:t xml:space="preserve"> </w:t>
      </w:r>
      <w:r w:rsidRPr="00C123C1">
        <w:rPr>
          <w:lang w:val="en-US"/>
        </w:rPr>
        <w:t xml:space="preserve">and actors. Converse </w:t>
      </w:r>
      <w:r w:rsidR="00323347">
        <w:rPr>
          <w:lang w:val="en-US"/>
        </w:rPr>
        <w:fldChar w:fldCharType="begin"/>
      </w:r>
      <w:r w:rsidR="00323347">
        <w:rPr>
          <w:lang w:val="en-US"/>
        </w:rPr>
        <w:instrText xml:space="preserve"> ADDIN ZOTERO_ITEM CSL_CITATION {"citationID":"pMyeW8A8","properties":{"formattedCitation":"(2006, p. 3)","plainCitation":"(2006, p. 3)","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locator":"3","label":"page","suppress-author":true}],"schema":"https://github.com/citation-style-language/schema/raw/master/csl-citation.json"} </w:instrText>
      </w:r>
      <w:r w:rsidR="00323347">
        <w:rPr>
          <w:lang w:val="en-US"/>
        </w:rPr>
        <w:fldChar w:fldCharType="separate"/>
      </w:r>
      <w:r w:rsidR="00323347" w:rsidRPr="00323347">
        <w:rPr>
          <w:lang w:val="en-US"/>
        </w:rPr>
        <w:t>(2006, p. 3)</w:t>
      </w:r>
      <w:r w:rsidR="00323347">
        <w:rPr>
          <w:lang w:val="en-US"/>
        </w:rPr>
        <w:fldChar w:fldCharType="end"/>
      </w:r>
      <w:r w:rsidR="00323347">
        <w:rPr>
          <w:lang w:val="en-US"/>
        </w:rPr>
        <w:t xml:space="preserve"> </w:t>
      </w:r>
      <w:r w:rsidRPr="00C123C1">
        <w:rPr>
          <w:lang w:val="en-US"/>
        </w:rPr>
        <w:t xml:space="preserve">defined a belief system as “a configuration of ideas and attitudes in which the elements are bound together by some form of constraint or functional interdependence”. This </w:t>
      </w:r>
      <w:r w:rsidR="00323347">
        <w:rPr>
          <w:lang w:val="en-US"/>
        </w:rPr>
        <w:t>work</w:t>
      </w:r>
      <w:r w:rsidRPr="00C123C1">
        <w:rPr>
          <w:lang w:val="en-US"/>
        </w:rPr>
        <w:t xml:space="preserve"> suggests political attitudes are interconnected rather than held in isolation. Converse distinguished between static constraint, where positions on one issue predict positions on another at a given point in time, and dynamic constraint, where changes in one belief trigger shifts in </w:t>
      </w:r>
      <w:r w:rsidR="00990385">
        <w:rPr>
          <w:lang w:val="en-US"/>
        </w:rPr>
        <w:t>others</w:t>
      </w:r>
      <w:r w:rsidRPr="00C123C1">
        <w:rPr>
          <w:lang w:val="en-US"/>
        </w:rPr>
        <w:t xml:space="preserve">. </w:t>
      </w:r>
      <w:r w:rsidR="00990385">
        <w:rPr>
          <w:lang w:val="en-US"/>
        </w:rPr>
        <w:t>R</w:t>
      </w:r>
      <w:r w:rsidRPr="00C123C1">
        <w:rPr>
          <w:lang w:val="en-US"/>
        </w:rPr>
        <w:t xml:space="preserve">esearch has </w:t>
      </w:r>
      <w:r w:rsidR="00990385">
        <w:rPr>
          <w:lang w:val="en-US"/>
        </w:rPr>
        <w:t>mostly focused</w:t>
      </w:r>
      <w:r w:rsidRPr="00C123C1">
        <w:rPr>
          <w:lang w:val="en-US"/>
        </w:rPr>
        <w:t xml:space="preserve"> on static </w:t>
      </w:r>
      <w:proofErr w:type="gramStart"/>
      <w:r w:rsidRPr="00C123C1">
        <w:rPr>
          <w:lang w:val="en-US"/>
        </w:rPr>
        <w:t>constraint</w:t>
      </w:r>
      <w:proofErr w:type="gramEnd"/>
      <w:r w:rsidRPr="00C123C1">
        <w:rPr>
          <w:lang w:val="en-US"/>
        </w:rPr>
        <w:t>, seeking to understand why belief systems vary in consistency across individuals and societies.</w:t>
      </w:r>
    </w:p>
    <w:p w14:paraId="61CE2B55" w14:textId="77777777" w:rsidR="00BC76A2" w:rsidRPr="00BC76A2" w:rsidRDefault="00BC76A2" w:rsidP="0049449E">
      <w:pPr>
        <w:spacing w:line="480" w:lineRule="auto"/>
        <w:ind w:left="0" w:firstLine="0"/>
        <w:rPr>
          <w:lang w:val="en-US"/>
        </w:rPr>
      </w:pPr>
    </w:p>
    <w:p w14:paraId="59AC3398" w14:textId="6D295DB9" w:rsidR="00BC76A2" w:rsidRDefault="00D83E34" w:rsidP="00071532">
      <w:pPr>
        <w:spacing w:line="480" w:lineRule="auto"/>
        <w:ind w:left="0" w:firstLine="720"/>
        <w:rPr>
          <w:lang w:val="en-US"/>
        </w:rPr>
      </w:pPr>
      <w:r w:rsidRPr="00D83E34">
        <w:rPr>
          <w:lang w:val="en-US"/>
        </w:rPr>
        <w:t xml:space="preserve">The theory of social constraint explains </w:t>
      </w:r>
      <w:r w:rsidR="00491072">
        <w:rPr>
          <w:lang w:val="en-US"/>
        </w:rPr>
        <w:t>attitudinal</w:t>
      </w:r>
      <w:r w:rsidRPr="00D83E34">
        <w:rPr>
          <w:lang w:val="en-US"/>
        </w:rPr>
        <w:t xml:space="preserve"> consistency as a product of exposure to elite discourse</w:t>
      </w:r>
      <w:r w:rsidR="00C123C1" w:rsidRPr="00C123C1">
        <w:rPr>
          <w:lang w:val="en-US"/>
        </w:rPr>
        <w:t>.</w:t>
      </w:r>
      <w:r>
        <w:rPr>
          <w:lang w:val="en-US"/>
        </w:rPr>
        <w:t xml:space="preserve"> </w:t>
      </w:r>
      <w:r w:rsidR="00C123C1" w:rsidRPr="00C123C1">
        <w:rPr>
          <w:lang w:val="en-US"/>
        </w:rPr>
        <w:t xml:space="preserve">Converse (2006) </w:t>
      </w:r>
      <w:r w:rsidR="00491072">
        <w:rPr>
          <w:lang w:val="en-US"/>
        </w:rPr>
        <w:t>showed</w:t>
      </w:r>
      <w:r w:rsidRPr="00D83E34">
        <w:rPr>
          <w:lang w:val="en-US"/>
        </w:rPr>
        <w:t xml:space="preserve"> most citizens hold weakly organized political beliefs, with </w:t>
      </w:r>
      <w:r w:rsidR="00491072">
        <w:rPr>
          <w:lang w:val="en-US"/>
        </w:rPr>
        <w:t>feeble</w:t>
      </w:r>
      <w:r w:rsidRPr="00D83E34">
        <w:rPr>
          <w:lang w:val="en-US"/>
        </w:rPr>
        <w:t xml:space="preserve"> correlations between attitudes. However, belief constraint was significantly stronger among politically knowledgeable individuals, suggesting that political elites act as cognitive authorities who structure discourse, and engaged citizens are more likely to internalize the</w:t>
      </w:r>
      <w:r w:rsidR="00990385">
        <w:rPr>
          <w:lang w:val="en-US"/>
        </w:rPr>
        <w:t>ir framing</w:t>
      </w:r>
      <w:r w:rsidR="00323347">
        <w:rPr>
          <w:lang w:val="en-US"/>
        </w:rPr>
        <w:t xml:space="preserve"> </w:t>
      </w:r>
      <w:r w:rsidR="00323347">
        <w:rPr>
          <w:lang w:val="en-US"/>
        </w:rPr>
        <w:fldChar w:fldCharType="begin"/>
      </w:r>
      <w:r w:rsidR="00761EF5">
        <w:rPr>
          <w:lang w:val="en-US"/>
        </w:rPr>
        <w:instrText xml:space="preserve"> ADDIN ZOTERO_ITEM CSL_CITATION {"citationID":"bPoD2Mfc","properties":{"formattedCitation":"(Keskint\\uc0\\u252{}rk, 2022b)","plainCitation":"(Keskintürk, 2022b)","noteIndex":0},"citationItems":[{"id":"eVnURRbE/k2L5TGgv","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323347">
        <w:rPr>
          <w:lang w:val="en-US"/>
        </w:rPr>
        <w:fldChar w:fldCharType="separate"/>
      </w:r>
      <w:r w:rsidR="00BB63A5" w:rsidRPr="00BB63A5">
        <w:rPr>
          <w:lang w:val="en-US"/>
        </w:rPr>
        <w:t>(Keskintürk, 2022b)</w:t>
      </w:r>
      <w:r w:rsidR="00323347">
        <w:rPr>
          <w:lang w:val="en-US"/>
        </w:rPr>
        <w:fldChar w:fldCharType="end"/>
      </w:r>
      <w:r w:rsidR="00C123C1" w:rsidRPr="00C123C1">
        <w:rPr>
          <w:lang w:val="en-US"/>
        </w:rPr>
        <w:t xml:space="preserve">. </w:t>
      </w:r>
      <w:r w:rsidRPr="00D83E34">
        <w:rPr>
          <w:lang w:val="en-US"/>
        </w:rPr>
        <w:t>This aligns with the top-down model of public opinion formation, where partisanship and ideological labels function as heuristics shaping policy attitudes</w:t>
      </w:r>
      <w:r w:rsidR="00323347">
        <w:rPr>
          <w:lang w:val="en-US"/>
        </w:rPr>
        <w:t xml:space="preserve"> </w:t>
      </w:r>
      <w:r w:rsidR="00323347">
        <w:rPr>
          <w:lang w:val="en-US"/>
        </w:rPr>
        <w:fldChar w:fldCharType="begin"/>
      </w:r>
      <w:r w:rsidR="00323347">
        <w:rPr>
          <w:lang w:val="en-US"/>
        </w:rPr>
        <w:instrText xml:space="preserve"> ADDIN ZOTERO_ITEM CSL_CITATION {"citationID":"OmgXKM8i","properties":{"formattedCitation":"(Zaller, 1992)","plainCitation":"(Zaller, 1992)","noteIndex":0},"citationItems":[{"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323347">
        <w:rPr>
          <w:lang w:val="en-US"/>
        </w:rPr>
        <w:fldChar w:fldCharType="separate"/>
      </w:r>
      <w:r w:rsidR="00323347" w:rsidRPr="00323347">
        <w:rPr>
          <w:lang w:val="en-US"/>
        </w:rPr>
        <w:t>(Zaller, 1992)</w:t>
      </w:r>
      <w:r w:rsidR="00323347">
        <w:rPr>
          <w:lang w:val="en-US"/>
        </w:rPr>
        <w:fldChar w:fldCharType="end"/>
      </w:r>
      <w:r w:rsidR="00C123C1" w:rsidRPr="00C123C1">
        <w:rPr>
          <w:lang w:val="en-US"/>
        </w:rPr>
        <w:t xml:space="preserve">. </w:t>
      </w:r>
      <w:r w:rsidRPr="00D83E34">
        <w:rPr>
          <w:lang w:val="en-US"/>
        </w:rPr>
        <w:t>Experimental evidence further confirms that individuals adjust their positions in response to partisan cues</w:t>
      </w:r>
      <w:r>
        <w:rPr>
          <w:lang w:val="en-US"/>
        </w:rPr>
        <w:t xml:space="preserve"> </w:t>
      </w:r>
      <w:r w:rsidR="00323347">
        <w:rPr>
          <w:lang w:val="en-US"/>
        </w:rPr>
        <w:fldChar w:fldCharType="begin"/>
      </w:r>
      <w:r w:rsidR="00323347">
        <w:rPr>
          <w:lang w:val="en-US"/>
        </w:rPr>
        <w:instrText xml:space="preserve"> ADDIN ZOTERO_ITEM CSL_CITATION {"citationID":"zMBjqhfp","properties":{"formattedCitation":"(Cohen, 2003; Malka &amp; Lelkes, 2010)","plainCitation":"(Cohen, 2003; Malka &amp; Lelkes, 2010)","noteIndex":0},"citationItems":[{"id":8321,"uris":["http://zotero.org/users/10425122/items/TSDSELFG"],"itemData":{"id":8321,"type":"article-journal","container-title":"Journal of personality and social psychology","issue":"5","note":"Citation Key: cohen2003party\npublisher: American Psychological Association","page":"808","title":"Party over policy: The dominating impact of group influence on political beliefs.","volume":"85","author":[{"family":"Cohen","given":"Geoffrey L"}],"issued":{"date-parts":[["2003"]]},"citation-key":"cohen2003party"}},{"id":8322,"uris":["http://zotero.org/users/10425122/items/ZGFBU8SA"],"itemData":{"id":8322,"type":"article-journal","container-title":"Social Justice Research","DOI":"10.1007/s11211-010-0114-3","ISSN":"0885-7466, 1573-6725","issue":"2-3","journalAbbreviation":"Soc Just Res","language":"en","license":"http://www.springer.com/tdm","page":"156-188","source":"DOI.org (Crossref)","title":"More than Ideology: Conservative–Liberal Identity and Receptivity to Political Cues","title-short":"More than Ideology","volume":"23","author":[{"family":"Malka","given":"Ariel"},{"family":"Lelkes","given":"Yphtach"}],"issued":{"date-parts":[["2010",9]]},"citation-key":"malka2010"}}],"schema":"https://github.com/citation-style-language/schema/raw/master/csl-citation.json"} </w:instrText>
      </w:r>
      <w:r w:rsidR="00323347">
        <w:rPr>
          <w:lang w:val="en-US"/>
        </w:rPr>
        <w:fldChar w:fldCharType="separate"/>
      </w:r>
      <w:r w:rsidR="00323347" w:rsidRPr="00323347">
        <w:rPr>
          <w:lang w:val="en-US"/>
        </w:rPr>
        <w:t>(Cohen, 2003; Malka &amp; Lelkes, 2010)</w:t>
      </w:r>
      <w:r w:rsidR="00323347">
        <w:rPr>
          <w:lang w:val="en-US"/>
        </w:rPr>
        <w:fldChar w:fldCharType="end"/>
      </w:r>
      <w:r w:rsidRPr="00D83E34">
        <w:rPr>
          <w:lang w:val="en-US"/>
        </w:rPr>
        <w:t>.</w:t>
      </w:r>
    </w:p>
    <w:p w14:paraId="7C1CA463" w14:textId="77777777" w:rsidR="00C123C1" w:rsidRPr="00BC76A2" w:rsidRDefault="00C123C1" w:rsidP="0049449E">
      <w:pPr>
        <w:spacing w:line="480" w:lineRule="auto"/>
        <w:ind w:left="0" w:firstLine="0"/>
        <w:rPr>
          <w:lang w:val="en-US"/>
        </w:rPr>
      </w:pPr>
    </w:p>
    <w:p w14:paraId="1DB0DEA4" w14:textId="1773EE64" w:rsidR="00DB07D0" w:rsidRDefault="00FD6664" w:rsidP="00990385">
      <w:pPr>
        <w:spacing w:line="480" w:lineRule="auto"/>
        <w:ind w:left="0" w:firstLine="720"/>
        <w:rPr>
          <w:lang w:val="en-US"/>
        </w:rPr>
      </w:pPr>
      <w:r w:rsidRPr="00FD6664">
        <w:rPr>
          <w:lang w:val="en-US"/>
        </w:rPr>
        <w:t xml:space="preserve">Despite its influence, Converse’s work had methodological limitations, relying on simple bivariate correlations despite conceptualizing belief systems as networks. To address this, Belief Network Analysis </w:t>
      </w:r>
      <w:r w:rsidR="00D83E34">
        <w:rPr>
          <w:lang w:val="en-US"/>
        </w:rPr>
        <w:t>[</w:t>
      </w:r>
      <w:r w:rsidRPr="00FD6664">
        <w:rPr>
          <w:lang w:val="en-US"/>
        </w:rPr>
        <w:t>BNA</w:t>
      </w:r>
      <w:r w:rsidR="00D83E34">
        <w:rPr>
          <w:lang w:val="en-US"/>
        </w:rPr>
        <w:t>]</w:t>
      </w:r>
      <w:r w:rsidRPr="00FD6664">
        <w:rPr>
          <w:lang w:val="en-US"/>
        </w:rPr>
        <w:t xml:space="preserve"> was developed to model belief </w:t>
      </w:r>
      <w:r w:rsidR="00990385">
        <w:rPr>
          <w:lang w:val="en-US"/>
        </w:rPr>
        <w:t>systems</w:t>
      </w:r>
      <w:r w:rsidRPr="00FD6664">
        <w:rPr>
          <w:lang w:val="en-US"/>
        </w:rPr>
        <w:t xml:space="preserve"> as network</w:t>
      </w:r>
      <w:r w:rsidR="00990385">
        <w:rPr>
          <w:lang w:val="en-US"/>
        </w:rPr>
        <w:t>s</w:t>
      </w:r>
      <w:r w:rsidRPr="00FD6664">
        <w:rPr>
          <w:lang w:val="en-US"/>
        </w:rPr>
        <w:t xml:space="preserve"> of </w:t>
      </w:r>
      <w:r w:rsidRPr="00FD6664">
        <w:rPr>
          <w:lang w:val="en-US"/>
        </w:rPr>
        <w:lastRenderedPageBreak/>
        <w:t xml:space="preserve">attitudes, where nodes represent </w:t>
      </w:r>
      <w:r w:rsidR="00990385">
        <w:rPr>
          <w:lang w:val="en-US"/>
        </w:rPr>
        <w:t>political beliefs</w:t>
      </w:r>
      <w:r w:rsidRPr="00FD6664">
        <w:rPr>
          <w:lang w:val="en-US"/>
        </w:rPr>
        <w:t xml:space="preserve"> and edges the</w:t>
      </w:r>
      <w:r w:rsidR="00491072">
        <w:rPr>
          <w:lang w:val="en-US"/>
        </w:rPr>
        <w:t>ir</w:t>
      </w:r>
      <w:r w:rsidRPr="00FD6664">
        <w:rPr>
          <w:lang w:val="en-US"/>
        </w:rPr>
        <w:t xml:space="preserve"> squared correlation</w:t>
      </w:r>
      <w:r w:rsidR="00491072">
        <w:rPr>
          <w:lang w:val="en-US"/>
        </w:rPr>
        <w:t>s</w:t>
      </w:r>
      <w:r w:rsidRPr="00FD6664">
        <w:rPr>
          <w:lang w:val="en-US"/>
        </w:rPr>
        <w:t xml:space="preserve"> </w:t>
      </w:r>
      <w:r w:rsidR="00D83E34">
        <w:rPr>
          <w:lang w:val="en-US"/>
        </w:rPr>
        <w:fldChar w:fldCharType="begin"/>
      </w:r>
      <w:r w:rsidR="00D83E34">
        <w:rPr>
          <w:lang w:val="en-US"/>
        </w:rPr>
        <w:instrText xml:space="preserve"> ADDIN ZOTERO_ITEM CSL_CITATION {"citationID":"7vnUIFef","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Pr="00FD6664">
        <w:rPr>
          <w:lang w:val="en-US"/>
        </w:rPr>
        <w:t xml:space="preserve">. </w:t>
      </w:r>
      <w:r w:rsidR="00DB07D0">
        <w:rPr>
          <w:lang w:val="en-US"/>
        </w:rPr>
        <w:t xml:space="preserve">Studies adopting </w:t>
      </w:r>
      <w:r w:rsidRPr="00FD6664">
        <w:rPr>
          <w:lang w:val="en-US"/>
        </w:rPr>
        <w:t xml:space="preserve">BNA </w:t>
      </w:r>
      <w:r w:rsidR="00DB07D0">
        <w:rPr>
          <w:lang w:val="en-US"/>
        </w:rPr>
        <w:t xml:space="preserve">or related techniques </w:t>
      </w:r>
      <w:r w:rsidRPr="00FD6664">
        <w:rPr>
          <w:lang w:val="en-US"/>
        </w:rPr>
        <w:t xml:space="preserve">consistently </w:t>
      </w:r>
      <w:r w:rsidR="00D83E34" w:rsidRPr="00FD6664">
        <w:rPr>
          <w:lang w:val="en-US"/>
        </w:rPr>
        <w:t>find</w:t>
      </w:r>
      <w:r w:rsidRPr="00FD6664">
        <w:rPr>
          <w:lang w:val="en-US"/>
        </w:rPr>
        <w:t xml:space="preserve"> that political engagement enhances </w:t>
      </w:r>
      <w:r>
        <w:rPr>
          <w:lang w:val="en-US"/>
        </w:rPr>
        <w:t>constraint</w:t>
      </w:r>
      <w:r w:rsidRPr="00FD6664">
        <w:rPr>
          <w:lang w:val="en-US"/>
        </w:rPr>
        <w:t xml:space="preserve">, as politically knowledgeable individuals exhibit belief </w:t>
      </w:r>
      <w:r>
        <w:rPr>
          <w:lang w:val="en-US"/>
        </w:rPr>
        <w:t>systems characterized by stronger correlations</w:t>
      </w:r>
      <w:r w:rsidRPr="00FD6664">
        <w:rPr>
          <w:lang w:val="en-US"/>
        </w:rPr>
        <w:t xml:space="preserve"> </w:t>
      </w:r>
      <w:r w:rsidR="00D83E34">
        <w:rPr>
          <w:lang w:val="en-US"/>
        </w:rPr>
        <w:fldChar w:fldCharType="begin"/>
      </w:r>
      <w:r w:rsidR="00D83E34">
        <w:rPr>
          <w:lang w:val="en-US"/>
        </w:rPr>
        <w:instrText xml:space="preserve"> ADDIN ZOTERO_ITEM CSL_CITATION {"citationID":"BWvgusDp","properties":{"formattedCitation":"(Baldassarri &amp; Gelman, 2008; Boutyline &amp; Vaisey, 2017)","plainCitation":"(Baldassarri &amp; Gelman, 2008; Boutyline &amp; Vaisey, 2017)","noteIndex":0},"citationItems":[{"id":351,"uris":["http://zotero.org/users/10425122/items/5ZYIB3YR"],"itemData":{"id":351,"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aldassarri &amp; Gelman, 2008; Boutyline &amp; Vaisey, 2017)</w:t>
      </w:r>
      <w:r w:rsidR="00D83E34">
        <w:rPr>
          <w:lang w:val="en-US"/>
        </w:rPr>
        <w:fldChar w:fldCharType="end"/>
      </w:r>
      <w:r w:rsidR="00D83E34">
        <w:rPr>
          <w:lang w:val="en-US"/>
        </w:rPr>
        <w:t xml:space="preserve">. </w:t>
      </w:r>
      <w:r>
        <w:rPr>
          <w:lang w:val="en-US"/>
        </w:rPr>
        <w:t>Moreover, c</w:t>
      </w:r>
      <w:r w:rsidRPr="00FD6664">
        <w:rPr>
          <w:lang w:val="en-US"/>
        </w:rPr>
        <w:t xml:space="preserve">omparative </w:t>
      </w:r>
      <w:r w:rsidR="00D9497C">
        <w:rPr>
          <w:lang w:val="en-US"/>
        </w:rPr>
        <w:t>research</w:t>
      </w:r>
      <w:r w:rsidRPr="00FD6664">
        <w:rPr>
          <w:lang w:val="en-US"/>
        </w:rPr>
        <w:t xml:space="preserve"> </w:t>
      </w:r>
      <w:r>
        <w:rPr>
          <w:lang w:val="en-US"/>
        </w:rPr>
        <w:t>provide support for the social theory of constraint, as</w:t>
      </w:r>
      <w:r w:rsidRPr="00FD6664">
        <w:rPr>
          <w:lang w:val="en-US"/>
        </w:rPr>
        <w:t xml:space="preserve"> in highly polarized countries </w:t>
      </w:r>
      <w:r w:rsidR="00D83E34">
        <w:rPr>
          <w:lang w:val="en-US"/>
        </w:rPr>
        <w:fldChar w:fldCharType="begin"/>
      </w:r>
      <w:r w:rsidR="00D83E34">
        <w:rPr>
          <w:lang w:val="en-US"/>
        </w:rPr>
        <w:instrText xml:space="preserve"> ADDIN ZOTERO_ITEM CSL_CITATION {"citationID":"foZUD3Wq","properties":{"formattedCitation":"(Gonthier &amp; Guerra, 2023)","plainCitation":"(Gonthier &amp; Guerra, 2023)","noteIndex":0},"citationItems":[{"id":372,"uris":["http://zotero.org/users/10425122/items/95IMPFEU"],"itemData":{"id":372,"type":"article-journal","abstract":"A signiﬁcant body of literature has addressed the impact of party polarization on voting behavior. Yet little is known of the relationship between party polarization and belief systems. The present study argues that party polarization enhances the ideological consistency of belief systems and does so for the citizenry as a whole. We ﬁrst demonstrate that the more party systems are polarized on economic and sociocultural issues, the more consistently belief systems are aligned with the progressive-conservative continuum. Second, we show that ideological consistency is greater in highly polarized party systems, not only among the most politically attuned Europeans but also among those with lower levels of political sophistication. Results have implications for our understanding of citizen competence and responsiveness to elite cues in polarized party systems.","container-title":"Party Politics","DOI":"10.1177/13540688211064606","ISSN":"1354-0688, 1460-3683","issue":"2","journalAbbreviation":"Party Politics","language":"en","page":"384-393","source":"DOI.org (Crossref)","title":"How party polarization shapes the structuring of policy preferences in Europe","volume":"29","author":[{"family":"Gonthier","given":"Frederic"},{"family":"Guerra","given":"Tristan"}],"issued":{"date-parts":[["2023",3]]},"citation-key":"gonthier2023"}}],"schema":"https://github.com/citation-style-language/schema/raw/master/csl-citation.json"} </w:instrText>
      </w:r>
      <w:r w:rsidR="00D83E34">
        <w:rPr>
          <w:lang w:val="en-US"/>
        </w:rPr>
        <w:fldChar w:fldCharType="separate"/>
      </w:r>
      <w:r w:rsidR="00D83E34" w:rsidRPr="00D83E34">
        <w:rPr>
          <w:lang w:val="en-US"/>
        </w:rPr>
        <w:t>(Gonthier &amp; Guerra, 2023)</w:t>
      </w:r>
      <w:r w:rsidR="00D83E34">
        <w:rPr>
          <w:lang w:val="en-US"/>
        </w:rPr>
        <w:fldChar w:fldCharType="end"/>
      </w:r>
      <w:r w:rsidRPr="00FD6664">
        <w:rPr>
          <w:lang w:val="en-US"/>
        </w:rPr>
        <w:t xml:space="preserve"> or where parties </w:t>
      </w:r>
      <w:r w:rsidR="00990385">
        <w:rPr>
          <w:lang w:val="en-US"/>
        </w:rPr>
        <w:t xml:space="preserve">are </w:t>
      </w:r>
      <w:r w:rsidR="00D83E34">
        <w:rPr>
          <w:lang w:val="en-US"/>
        </w:rPr>
        <w:t>highly</w:t>
      </w:r>
      <w:r w:rsidRPr="00FD6664">
        <w:rPr>
          <w:lang w:val="en-US"/>
        </w:rPr>
        <w:t xml:space="preserve"> institutionalized </w:t>
      </w:r>
      <w:r w:rsidR="00954674">
        <w:rPr>
          <w:lang w:val="en-US"/>
        </w:rPr>
        <w:fldChar w:fldCharType="begin"/>
      </w:r>
      <w:r w:rsidR="00761EF5">
        <w:rPr>
          <w:lang w:val="en-US"/>
        </w:rPr>
        <w:instrText xml:space="preserve"> ADDIN ZOTERO_ITEM CSL_CITATION {"citationID":"M7rnHYtV","properties":{"formattedCitation":"(Keskint\\uc0\\u252{}rk, 2022b)","plainCitation":"(Keskintürk, 2022b)","noteIndex":0},"citationItems":[{"id":"eVnURRbE/k2L5TGgv","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954674">
        <w:rPr>
          <w:lang w:val="en-US"/>
        </w:rPr>
        <w:fldChar w:fldCharType="separate"/>
      </w:r>
      <w:r w:rsidR="00954674" w:rsidRPr="00BB63A5">
        <w:rPr>
          <w:lang w:val="en-US"/>
        </w:rPr>
        <w:t>(Keskintürk, 2022b)</w:t>
      </w:r>
      <w:r w:rsidR="00954674">
        <w:rPr>
          <w:lang w:val="en-US"/>
        </w:rPr>
        <w:fldChar w:fldCharType="end"/>
      </w:r>
      <w:r w:rsidR="00D83E34">
        <w:rPr>
          <w:lang w:val="en-US"/>
        </w:rPr>
        <w:fldChar w:fldCharType="begin"/>
      </w:r>
      <w:r w:rsidR="00761EF5">
        <w:rPr>
          <w:lang w:val="en-US"/>
        </w:rPr>
        <w:instrText xml:space="preserve"> ADDIN ZOTERO_ITEM CSL_CITATION {"citationID":"LnhzPmBq","properties":{"formattedCitation":"(Keskint\\uc0\\u252{}rk, 2022c)","plainCitation":"(Keskintürk, 2022c)","dontUpdate":true,"noteIndex":0},"citationItems":[{"id":579,"uris":["http://zotero.org/users/10425122/items/KW5KMUUP"],"itemData":{"id":579,"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journalAbbreviation":"Social Science Research","language":"en","page":"102742","source":"DOI.org (Crossref)","title":"The organization of political belief networks: A cross-country analysis","title-short":"The organization of political belief networks","volume":"107","author":[{"family":"Keskintürk","given":"Turgut"}],"issued":{"date-parts":[["2022",9]]},"citation-key":"keskinturk2022a"}}],"schema":"https://github.com/citation-style-language/schema/raw/master/csl-citation.json"} </w:instrText>
      </w:r>
      <w:r w:rsidR="00D83E34">
        <w:rPr>
          <w:lang w:val="en-US"/>
        </w:rPr>
        <w:fldChar w:fldCharType="separate"/>
      </w:r>
      <w:r w:rsidR="00D83E34">
        <w:rPr>
          <w:lang w:val="en-US"/>
        </w:rPr>
        <w:fldChar w:fldCharType="end"/>
      </w:r>
      <w:r w:rsidR="00D83E34">
        <w:rPr>
          <w:lang w:val="en-US"/>
        </w:rPr>
        <w:t>,</w:t>
      </w:r>
      <w:r w:rsidRPr="00FD6664">
        <w:rPr>
          <w:lang w:val="en-US"/>
        </w:rPr>
        <w:t xml:space="preserve"> citizens develop more </w:t>
      </w:r>
      <w:r>
        <w:rPr>
          <w:lang w:val="en-US"/>
        </w:rPr>
        <w:t>structured</w:t>
      </w:r>
      <w:r w:rsidRPr="00FD6664">
        <w:rPr>
          <w:lang w:val="en-US"/>
        </w:rPr>
        <w:t xml:space="preserve"> </w:t>
      </w:r>
      <w:r>
        <w:rPr>
          <w:lang w:val="en-US"/>
        </w:rPr>
        <w:t>belief</w:t>
      </w:r>
      <w:r w:rsidR="00990385">
        <w:rPr>
          <w:lang w:val="en-US"/>
        </w:rPr>
        <w:t>s</w:t>
      </w:r>
      <w:r w:rsidRPr="00FD6664">
        <w:rPr>
          <w:lang w:val="en-US"/>
        </w:rPr>
        <w:t>.</w:t>
      </w:r>
      <w:r w:rsidR="00DB07D0">
        <w:rPr>
          <w:lang w:val="en-US"/>
        </w:rPr>
        <w:t xml:space="preserve"> A</w:t>
      </w:r>
      <w:r>
        <w:rPr>
          <w:lang w:val="en-US"/>
        </w:rPr>
        <w:t xml:space="preserve">nother study has shown that the constraint of European belief systems is </w:t>
      </w:r>
      <w:r w:rsidR="00990385">
        <w:rPr>
          <w:lang w:val="en-US"/>
        </w:rPr>
        <w:t>also</w:t>
      </w:r>
      <w:r w:rsidRPr="00FD6664">
        <w:rPr>
          <w:lang w:val="en-US"/>
        </w:rPr>
        <w:t xml:space="preserve"> </w:t>
      </w:r>
      <w:r>
        <w:rPr>
          <w:lang w:val="en-US"/>
        </w:rPr>
        <w:t>influenced by</w:t>
      </w:r>
      <w:r w:rsidRPr="00FD6664">
        <w:rPr>
          <w:lang w:val="en-US"/>
        </w:rPr>
        <w:t xml:space="preserve"> education</w:t>
      </w:r>
      <w:r>
        <w:rPr>
          <w:lang w:val="en-US"/>
        </w:rPr>
        <w:t>al levels</w:t>
      </w:r>
      <w:r w:rsidR="00D83E34">
        <w:rPr>
          <w:lang w:val="en-US"/>
        </w:rPr>
        <w:t xml:space="preserve"> </w:t>
      </w:r>
      <w:r w:rsidR="00D83E34">
        <w:rPr>
          <w:lang w:val="en-US"/>
        </w:rPr>
        <w:fldChar w:fldCharType="begin"/>
      </w:r>
      <w:r w:rsidR="00D83E34">
        <w:rPr>
          <w:lang w:val="en-US"/>
        </w:rPr>
        <w:instrText xml:space="preserve"> ADDIN ZOTERO_ITEM CSL_CITATION {"citationID":"P4RN0SuL","properties":{"formattedCitation":"(Van Noord et al., 2024)","plainCitation":"(Van Noord et al., 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D83E34">
        <w:rPr>
          <w:lang w:val="en-US"/>
        </w:rPr>
        <w:fldChar w:fldCharType="separate"/>
      </w:r>
      <w:r w:rsidR="00D83E34" w:rsidRPr="00D83E34">
        <w:rPr>
          <w:lang w:val="en-US"/>
        </w:rPr>
        <w:t>(Van Noord et al., 2024)</w:t>
      </w:r>
      <w:r w:rsidR="00D83E34">
        <w:rPr>
          <w:lang w:val="en-US"/>
        </w:rPr>
        <w:fldChar w:fldCharType="end"/>
      </w:r>
      <w:r w:rsidR="00D83E34">
        <w:rPr>
          <w:lang w:val="en-US"/>
        </w:rPr>
        <w:t>, although evidence on this point is mixed</w:t>
      </w:r>
      <w:r w:rsidR="00954674">
        <w:rPr>
          <w:lang w:val="en-US"/>
        </w:rPr>
        <w:t xml:space="preserve"> </w:t>
      </w:r>
      <w:r w:rsidR="00954674" w:rsidRPr="00954674">
        <w:rPr>
          <w:lang w:val="en-US"/>
        </w:rPr>
        <w:t>(</w:t>
      </w:r>
      <w:proofErr w:type="spellStart"/>
      <w:r w:rsidR="00954674" w:rsidRPr="00954674">
        <w:rPr>
          <w:lang w:val="en-US"/>
        </w:rPr>
        <w:t>Keskintürk</w:t>
      </w:r>
      <w:proofErr w:type="spellEnd"/>
      <w:r w:rsidR="00954674" w:rsidRPr="00954674">
        <w:rPr>
          <w:lang w:val="en-US"/>
        </w:rPr>
        <w:t>, 2022b)</w:t>
      </w:r>
      <w:r w:rsidRPr="00FD6664">
        <w:rPr>
          <w:lang w:val="en-US"/>
        </w:rPr>
        <w:t>.</w:t>
      </w:r>
      <w:r w:rsidR="00AC30D5" w:rsidRPr="00AC30D5">
        <w:rPr>
          <w:lang w:val="en-US"/>
        </w:rPr>
        <w:t xml:space="preserve"> BNA has two key limitations. First, it models attitudinal associations as unsigned</w:t>
      </w:r>
      <w:r w:rsidR="00D83E34">
        <w:rPr>
          <w:lang w:val="en-US"/>
        </w:rPr>
        <w:t xml:space="preserve"> </w:t>
      </w:r>
      <w:r w:rsidR="00D83E34">
        <w:rPr>
          <w:lang w:val="en-US"/>
        </w:rPr>
        <w:fldChar w:fldCharType="begin"/>
      </w:r>
      <w:r w:rsidR="00D83E34">
        <w:rPr>
          <w:lang w:val="en-US"/>
        </w:rPr>
        <w:instrText xml:space="preserve"> ADDIN ZOTERO_ITEM CSL_CITATION {"citationID":"mYzqBTN5","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00AC30D5" w:rsidRPr="00AC30D5">
        <w:rPr>
          <w:lang w:val="en-US"/>
        </w:rPr>
        <w:t xml:space="preserve">. Second, its reliance on </w:t>
      </w:r>
      <w:r w:rsidR="00D9497C">
        <w:rPr>
          <w:lang w:val="en-US"/>
        </w:rPr>
        <w:t>zero-order</w:t>
      </w:r>
      <w:r w:rsidR="00AC30D5" w:rsidRPr="00AC30D5">
        <w:rPr>
          <w:lang w:val="en-US"/>
        </w:rPr>
        <w:t xml:space="preserve"> correlations risks capturing spurious associations </w:t>
      </w:r>
      <w:r w:rsidR="00D83E34">
        <w:rPr>
          <w:lang w:val="en-US"/>
        </w:rPr>
        <w:fldChar w:fldCharType="begin"/>
      </w:r>
      <w:r w:rsidR="00D83E34">
        <w:rPr>
          <w:lang w:val="en-US"/>
        </w:rPr>
        <w:instrText xml:space="preserve"> ADDIN ZOTERO_ITEM CSL_CITATION {"citationID":"RIvmgHcU","properties":{"formattedCitation":"(Brandt, 2022)","plainCitation":"(Brandt, 2022)","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schema":"https://github.com/citation-style-language/schema/raw/master/csl-citation.json"} </w:instrText>
      </w:r>
      <w:r w:rsidR="00D83E34">
        <w:rPr>
          <w:lang w:val="en-US"/>
        </w:rPr>
        <w:fldChar w:fldCharType="separate"/>
      </w:r>
      <w:r w:rsidR="00D83E34" w:rsidRPr="00D83E34">
        <w:rPr>
          <w:lang w:val="en-US"/>
        </w:rPr>
        <w:t>(Brandt, 2022)</w:t>
      </w:r>
      <w:r w:rsidR="00D83E34">
        <w:rPr>
          <w:lang w:val="en-US"/>
        </w:rPr>
        <w:fldChar w:fldCharType="end"/>
      </w:r>
      <w:r w:rsidR="00AC30D5" w:rsidRPr="00AC30D5">
        <w:rPr>
          <w:lang w:val="en-US"/>
        </w:rPr>
        <w:t>.</w:t>
      </w:r>
      <w:r w:rsidR="00990385">
        <w:rPr>
          <w:lang w:val="en-US"/>
        </w:rPr>
        <w:t xml:space="preserve"> P</w:t>
      </w:r>
      <w:r w:rsidR="001C051A" w:rsidRPr="001C051A">
        <w:rPr>
          <w:lang w:val="en-US"/>
        </w:rPr>
        <w:t xml:space="preserve">artial correlation </w:t>
      </w:r>
      <w:r w:rsidR="00990385">
        <w:rPr>
          <w:lang w:val="en-US"/>
        </w:rPr>
        <w:t>methodologies</w:t>
      </w:r>
      <w:r w:rsidR="001C051A" w:rsidRPr="001C051A">
        <w:rPr>
          <w:lang w:val="en-US"/>
        </w:rPr>
        <w:t xml:space="preserve"> </w:t>
      </w:r>
      <w:r w:rsidR="00990385">
        <w:rPr>
          <w:lang w:val="en-US"/>
        </w:rPr>
        <w:t>mitigate these limitations</w:t>
      </w:r>
      <w:r w:rsidR="001C051A" w:rsidRPr="001C051A">
        <w:rPr>
          <w:lang w:val="en-US"/>
        </w:rPr>
        <w:t xml:space="preserve"> </w:t>
      </w:r>
      <w:r w:rsidR="00990385">
        <w:rPr>
          <w:lang w:val="en-US"/>
        </w:rPr>
        <w:t>by isolating</w:t>
      </w:r>
      <w:r w:rsidR="001C051A" w:rsidRPr="001C051A">
        <w:rPr>
          <w:lang w:val="en-US"/>
        </w:rPr>
        <w:t xml:space="preserve"> the unique variance shared between each pair of attitudes</w:t>
      </w:r>
      <w:r w:rsidR="00D83E34">
        <w:rPr>
          <w:lang w:val="en-US"/>
        </w:rPr>
        <w:t xml:space="preserve"> </w:t>
      </w:r>
      <w:r w:rsidR="00D83E34">
        <w:rPr>
          <w:lang w:val="en-US"/>
        </w:rPr>
        <w:fldChar w:fldCharType="begin"/>
      </w:r>
      <w:r w:rsidR="00D83E34">
        <w:rPr>
          <w:lang w:val="en-US"/>
        </w:rPr>
        <w:instrText xml:space="preserve"> ADDIN ZOTERO_ITEM CSL_CITATION {"citationID":"zsrhNVcH","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D83E34">
        <w:rPr>
          <w:lang w:val="en-US"/>
        </w:rPr>
        <w:fldChar w:fldCharType="separate"/>
      </w:r>
      <w:r w:rsidR="00D83E34" w:rsidRPr="00D83E34">
        <w:rPr>
          <w:lang w:val="en-US"/>
        </w:rPr>
        <w:t>(Brandt et al., 2019)</w:t>
      </w:r>
      <w:r w:rsidR="00D83E34">
        <w:rPr>
          <w:lang w:val="en-US"/>
        </w:rPr>
        <w:fldChar w:fldCharType="end"/>
      </w:r>
      <w:r w:rsidR="001C051A" w:rsidRPr="001C051A">
        <w:rPr>
          <w:lang w:val="en-US"/>
        </w:rPr>
        <w:t xml:space="preserve">. This approach </w:t>
      </w:r>
      <w:r w:rsidR="001C051A">
        <w:rPr>
          <w:lang w:val="en-US"/>
        </w:rPr>
        <w:t>parsimonious</w:t>
      </w:r>
      <w:r w:rsidR="00491072">
        <w:rPr>
          <w:lang w:val="en-US"/>
        </w:rPr>
        <w:t>ly</w:t>
      </w:r>
      <w:r w:rsidR="001C051A" w:rsidRPr="001C051A">
        <w:rPr>
          <w:lang w:val="en-US"/>
        </w:rPr>
        <w:t xml:space="preserve"> map</w:t>
      </w:r>
      <w:r w:rsidR="00491072">
        <w:rPr>
          <w:lang w:val="en-US"/>
        </w:rPr>
        <w:t>s</w:t>
      </w:r>
      <w:r w:rsidR="001C051A" w:rsidRPr="001C051A">
        <w:rPr>
          <w:lang w:val="en-US"/>
        </w:rPr>
        <w:t xml:space="preserve"> belief systems by filtering out </w:t>
      </w:r>
      <w:r w:rsidR="001C051A">
        <w:rPr>
          <w:lang w:val="en-US"/>
        </w:rPr>
        <w:t>spurious</w:t>
      </w:r>
      <w:r w:rsidR="001C051A" w:rsidRPr="001C051A">
        <w:rPr>
          <w:lang w:val="en-US"/>
        </w:rPr>
        <w:t xml:space="preserve"> associations. Research using </w:t>
      </w:r>
      <w:r w:rsidR="00491072">
        <w:rPr>
          <w:lang w:val="en-US"/>
        </w:rPr>
        <w:t>these</w:t>
      </w:r>
      <w:r w:rsidR="001C051A" w:rsidRPr="001C051A">
        <w:rPr>
          <w:lang w:val="en-US"/>
        </w:rPr>
        <w:t xml:space="preserve"> models find that symbolic beliefs </w:t>
      </w:r>
      <w:r w:rsidR="00990385">
        <w:rPr>
          <w:lang w:val="en-US"/>
        </w:rPr>
        <w:t>(i.e.: partisanship</w:t>
      </w:r>
      <w:r w:rsidR="00D9497C">
        <w:rPr>
          <w:lang w:val="en-US"/>
        </w:rPr>
        <w:t>s</w:t>
      </w:r>
      <w:r w:rsidR="00990385">
        <w:rPr>
          <w:lang w:val="en-US"/>
        </w:rPr>
        <w:t>)</w:t>
      </w:r>
      <w:r w:rsidR="001C051A" w:rsidRPr="001C051A">
        <w:rPr>
          <w:lang w:val="en-US"/>
        </w:rPr>
        <w:t xml:space="preserve"> are structurally central</w:t>
      </w:r>
      <w:r w:rsidR="00990385">
        <w:rPr>
          <w:lang w:val="en-US"/>
        </w:rPr>
        <w:t xml:space="preserve"> and</w:t>
      </w:r>
      <w:r w:rsidR="001C051A" w:rsidRPr="001C051A">
        <w:rPr>
          <w:lang w:val="en-US"/>
        </w:rPr>
        <w:t xml:space="preserve"> exert</w:t>
      </w:r>
      <w:r w:rsidR="00990385">
        <w:rPr>
          <w:lang w:val="en-US"/>
        </w:rPr>
        <w:t xml:space="preserve"> </w:t>
      </w:r>
      <w:r w:rsidR="001C051A" w:rsidRPr="001C051A">
        <w:rPr>
          <w:lang w:val="en-US"/>
        </w:rPr>
        <w:t>great influence on policy preferences</w:t>
      </w:r>
      <w:r w:rsidR="00D83E34">
        <w:rPr>
          <w:lang w:val="en-US"/>
        </w:rPr>
        <w:t xml:space="preserve"> </w:t>
      </w:r>
      <w:r w:rsidR="00D83E34">
        <w:rPr>
          <w:lang w:val="en-US"/>
        </w:rPr>
        <w:fldChar w:fldCharType="begin"/>
      </w:r>
      <w:r w:rsidR="00D83E34">
        <w:rPr>
          <w:lang w:val="en-US"/>
        </w:rPr>
        <w:instrText xml:space="preserve"> ADDIN ZOTERO_ITEM CSL_CITATION {"citationID":"PtI6MDmG","properties":{"formattedCitation":"(Brandt et al., 2019; Fishman &amp; Davis, 2022)","plainCitation":"(Brandt et al., 2019; Fishman &amp; Davis, 2022)","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D83E34">
        <w:rPr>
          <w:lang w:val="en-US"/>
        </w:rPr>
        <w:fldChar w:fldCharType="separate"/>
      </w:r>
      <w:r w:rsidR="00D83E34" w:rsidRPr="00D83E34">
        <w:rPr>
          <w:lang w:val="en-US"/>
        </w:rPr>
        <w:t>(Brandt et al., 2019; Fishman &amp; Davis, 2022)</w:t>
      </w:r>
      <w:r w:rsidR="00D83E34">
        <w:rPr>
          <w:lang w:val="en-US"/>
        </w:rPr>
        <w:fldChar w:fldCharType="end"/>
      </w:r>
      <w:r w:rsidR="001C051A" w:rsidRPr="001C051A">
        <w:rPr>
          <w:lang w:val="en-US"/>
        </w:rPr>
        <w:t xml:space="preserve">. </w:t>
      </w:r>
      <w:r w:rsidR="00E05615">
        <w:rPr>
          <w:lang w:val="en-US"/>
        </w:rPr>
        <w:t>T</w:t>
      </w:r>
      <w:r w:rsidR="00AC30D5">
        <w:rPr>
          <w:lang w:val="en-US"/>
        </w:rPr>
        <w:t xml:space="preserve">hese studies </w:t>
      </w:r>
      <w:r w:rsidR="00E05615">
        <w:rPr>
          <w:lang w:val="en-US"/>
        </w:rPr>
        <w:t xml:space="preserve">also </w:t>
      </w:r>
      <w:r w:rsidR="00AC30D5">
        <w:rPr>
          <w:lang w:val="en-US"/>
        </w:rPr>
        <w:t xml:space="preserve">confirm </w:t>
      </w:r>
      <w:r w:rsidR="001C051A" w:rsidRPr="001C051A">
        <w:rPr>
          <w:lang w:val="en-US"/>
        </w:rPr>
        <w:t xml:space="preserve">political engagement as </w:t>
      </w:r>
      <w:r w:rsidR="00E05615">
        <w:rPr>
          <w:lang w:val="en-US"/>
        </w:rPr>
        <w:t>a predictor of belief constraint</w:t>
      </w:r>
      <w:r w:rsidR="001C051A" w:rsidRPr="001C051A">
        <w:rPr>
          <w:lang w:val="en-US"/>
        </w:rPr>
        <w:t xml:space="preserve"> </w:t>
      </w:r>
      <w:r w:rsidR="00D83E34">
        <w:rPr>
          <w:lang w:val="en-US"/>
        </w:rPr>
        <w:fldChar w:fldCharType="begin"/>
      </w:r>
      <w:r w:rsidR="00D83E34">
        <w:rPr>
          <w:lang w:val="en-US"/>
        </w:rPr>
        <w:instrText xml:space="preserve"> ADDIN ZOTERO_ITEM CSL_CITATION {"citationID":"hEPA6WKO","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D83E34">
        <w:rPr>
          <w:lang w:val="en-US"/>
        </w:rPr>
        <w:fldChar w:fldCharType="separate"/>
      </w:r>
      <w:r w:rsidR="00D83E34" w:rsidRPr="00D83E34">
        <w:rPr>
          <w:lang w:val="en-US"/>
        </w:rPr>
        <w:t>(Dalege et al., 2017, 2019)</w:t>
      </w:r>
      <w:r w:rsidR="00D83E34">
        <w:rPr>
          <w:lang w:val="en-US"/>
        </w:rPr>
        <w:fldChar w:fldCharType="end"/>
      </w:r>
      <w:r w:rsidR="001C051A" w:rsidRPr="001C051A">
        <w:rPr>
          <w:lang w:val="en-US"/>
        </w:rPr>
        <w:t xml:space="preserve">, and </w:t>
      </w:r>
      <w:r w:rsidR="00E05615">
        <w:rPr>
          <w:lang w:val="en-US"/>
        </w:rPr>
        <w:t xml:space="preserve">that </w:t>
      </w:r>
      <w:r w:rsidR="001C051A" w:rsidRPr="001C051A">
        <w:rPr>
          <w:lang w:val="en-US"/>
        </w:rPr>
        <w:t xml:space="preserve">individuals </w:t>
      </w:r>
      <w:r w:rsidR="00AC30D5">
        <w:rPr>
          <w:lang w:val="en-US"/>
        </w:rPr>
        <w:t xml:space="preserve">extreme </w:t>
      </w:r>
      <w:r w:rsidR="00071532">
        <w:rPr>
          <w:lang w:val="en-US"/>
        </w:rPr>
        <w:t>to</w:t>
      </w:r>
      <w:r w:rsidR="00AC30D5">
        <w:rPr>
          <w:lang w:val="en-US"/>
        </w:rPr>
        <w:t xml:space="preserve"> the left-right continuum</w:t>
      </w:r>
      <w:r w:rsidR="001C051A" w:rsidRPr="001C051A">
        <w:rPr>
          <w:lang w:val="en-US"/>
        </w:rPr>
        <w:t xml:space="preserve"> tend to </w:t>
      </w:r>
      <w:r w:rsidR="00AC30D5">
        <w:rPr>
          <w:lang w:val="en-US"/>
        </w:rPr>
        <w:t>organize their political attitudes more</w:t>
      </w:r>
      <w:r w:rsidR="001C051A" w:rsidRPr="001C051A">
        <w:rPr>
          <w:lang w:val="en-US"/>
        </w:rPr>
        <w:t xml:space="preserve"> coherent</w:t>
      </w:r>
      <w:r w:rsidR="00AC30D5">
        <w:rPr>
          <w:lang w:val="en-US"/>
        </w:rPr>
        <w:t>ly</w:t>
      </w:r>
      <w:r w:rsidR="00D83E34">
        <w:rPr>
          <w:lang w:val="en-US"/>
        </w:rPr>
        <w:t xml:space="preserve"> </w:t>
      </w:r>
      <w:r w:rsidR="00D83E34">
        <w:rPr>
          <w:lang w:val="en-US"/>
        </w:rPr>
        <w:fldChar w:fldCharType="begin"/>
      </w:r>
      <w:r w:rsidR="00D83E34">
        <w:rPr>
          <w:lang w:val="en-US"/>
        </w:rPr>
        <w:instrText xml:space="preserve"> ADDIN ZOTERO_ITEM CSL_CITATION {"citationID":"8287282M","properties":{"formattedCitation":"(Bentall et al., 2023)","plainCitation":"(Bentall et al., 2023)","noteIndex":0},"citationItems":[{"id":602,"uris":["http://zotero.org/users/10425122/items/CT2R5CWS"],"itemData":{"id":602,"type":"article","abstract":"Philip Converse, one of the most influential political scientists of the twentieth century, argued that mass belief systems were comprised of networks of highly intercorrelated propositions among ideological voters but less so in non-ideological voters. We used recent advances in network psychometrics to test this model in a representative sample of 2,058 adults living in the UK, who placed themselves on the left-right dimension and then reported their attitudes toward 18 different political issues. As Converse had predicted, the networks of those at either end of the left-right continuum were significantly more interconnected than the networks of those who placed themselves in the center. We identified three communities of beliefs corresponding to traditional definitions of right-wing authoritarianism, interpersonal liberalism (focused on society), and intrapersonal liberalism (focused on the individual). Importantly, these clusters did not match common one- or two-factor liberal-conservative solutions. Consistent with the literature, child- rearing preferences were positively associated with the authoritarian community while negatively associated with both interpersonal and intrapersonal liberalism. Interestingly, attitudes towards gay rights had the highest predictability index and was the most central node in the Right and Center belief systems, suggesting that attitudes toward same- sex couples play a particularly important role in ideological positioning.","DOI":"10.31234/osf.io/w5pmx","language":"en","license":"https://creativecommons.org/licenses/by/4.0/legalcode","source":"PsyArXiv","title":"The structure of mass political belief systems: A network approach to understanding the Left-Right spectrum","title-short":"The structure of mass political belief systems","URL":"https://osf.io/w5pmx","author":[{"family":"Bentall","given":"Richard"},{"family":"Zavlis","given":"Orestis"},{"family":"Hyland","given":"Philip"},{"family":"McBride","given":"Orla"},{"family":"Bennett","given":"Kate Mary"},{"family":"Hartman","given":"Todd K."}],"accessed":{"date-parts":[["2024",5,14]]},"issued":{"date-parts":[["2023",3,1]]},"citation-key":"bentall2023"}}],"schema":"https://github.com/citation-style-language/schema/raw/master/csl-citation.json"} </w:instrText>
      </w:r>
      <w:r w:rsidR="00D83E34">
        <w:rPr>
          <w:lang w:val="en-US"/>
        </w:rPr>
        <w:fldChar w:fldCharType="separate"/>
      </w:r>
      <w:r w:rsidR="00D83E34" w:rsidRPr="002B67C7">
        <w:rPr>
          <w:lang w:val="en-US"/>
        </w:rPr>
        <w:t>(Bentall et al., 2023)</w:t>
      </w:r>
      <w:r w:rsidR="00D83E34">
        <w:rPr>
          <w:lang w:val="en-US"/>
        </w:rPr>
        <w:fldChar w:fldCharType="end"/>
      </w:r>
      <w:r w:rsidR="001C051A" w:rsidRPr="001C051A">
        <w:rPr>
          <w:lang w:val="en-US"/>
        </w:rPr>
        <w:t xml:space="preserve">. </w:t>
      </w:r>
      <w:r w:rsidR="00E05615">
        <w:rPr>
          <w:lang w:val="en-US"/>
        </w:rPr>
        <w:t>T</w:t>
      </w:r>
      <w:r w:rsidR="001C051A" w:rsidRPr="001C051A">
        <w:rPr>
          <w:lang w:val="en-US"/>
        </w:rPr>
        <w:t xml:space="preserve">his pattern extends to </w:t>
      </w:r>
      <w:r w:rsidR="00E05615">
        <w:rPr>
          <w:lang w:val="en-US"/>
        </w:rPr>
        <w:t>r</w:t>
      </w:r>
      <w:r w:rsidR="001C051A" w:rsidRPr="001C051A">
        <w:rPr>
          <w:lang w:val="en-US"/>
        </w:rPr>
        <w:t>eligious attitudes</w:t>
      </w:r>
      <w:r w:rsidR="00E05615">
        <w:rPr>
          <w:lang w:val="en-US"/>
        </w:rPr>
        <w:t>,</w:t>
      </w:r>
      <w:r w:rsidR="001C051A" w:rsidRPr="001C051A">
        <w:rPr>
          <w:lang w:val="en-US"/>
        </w:rPr>
        <w:t xml:space="preserve"> </w:t>
      </w:r>
      <w:r w:rsidR="00E05615">
        <w:rPr>
          <w:lang w:val="en-US"/>
        </w:rPr>
        <w:t xml:space="preserve">which </w:t>
      </w:r>
      <w:r w:rsidR="001C051A" w:rsidRPr="001C051A">
        <w:rPr>
          <w:lang w:val="en-US"/>
        </w:rPr>
        <w:t xml:space="preserve">become increasingly constrained from adolescence to adulthood </w:t>
      </w:r>
      <w:r w:rsidR="00D83E34">
        <w:rPr>
          <w:lang w:val="en-US"/>
        </w:rPr>
        <w:fldChar w:fldCharType="begin"/>
      </w:r>
      <w:r w:rsidR="00BB63A5">
        <w:rPr>
          <w:lang w:val="en-US"/>
        </w:rPr>
        <w:instrText xml:space="preserve"> ADDIN ZOTERO_ITEM CSL_CITATION {"citationID":"gRAGIYgk","properties":{"formattedCitation":"(Keskint\\uc0\\u252{}rk, 2022a)","plainCitation":"(Keskintürk, 2022a)","noteIndex":0},"citationItems":[{"id":133,"uris":["http://zotero.org/users/10425122/items/6BTIFXRQ"],"itemData":{"id":133,"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volume":"90","author":[{"family":"Keskintürk","given":"Turgut"}],"issued":{"date-parts":[["2022",2]]},"citation-key":"keskinturk2022"}}],"schema":"https://github.com/citation-style-language/schema/raw/master/csl-citation.json"} </w:instrText>
      </w:r>
      <w:r w:rsidR="00D83E34">
        <w:rPr>
          <w:lang w:val="en-US"/>
        </w:rPr>
        <w:fldChar w:fldCharType="separate"/>
      </w:r>
      <w:r w:rsidR="00BB63A5" w:rsidRPr="00BB63A5">
        <w:rPr>
          <w:lang w:val="en-US"/>
        </w:rPr>
        <w:t>(Keskintürk, 2022a)</w:t>
      </w:r>
      <w:r w:rsidR="00D83E34">
        <w:rPr>
          <w:lang w:val="en-US"/>
        </w:rPr>
        <w:fldChar w:fldCharType="end"/>
      </w:r>
      <w:r w:rsidR="00E05615">
        <w:rPr>
          <w:lang w:val="en-US"/>
        </w:rPr>
        <w:t>, and</w:t>
      </w:r>
      <w:r w:rsidR="001C051A" w:rsidRPr="001C051A">
        <w:rPr>
          <w:lang w:val="en-US"/>
        </w:rPr>
        <w:t xml:space="preserve"> economic attitudes, </w:t>
      </w:r>
      <w:r w:rsidR="00E05615">
        <w:rPr>
          <w:lang w:val="en-US"/>
        </w:rPr>
        <w:t xml:space="preserve">since </w:t>
      </w:r>
      <w:r w:rsidR="001C051A" w:rsidRPr="001C051A">
        <w:rPr>
          <w:lang w:val="en-US"/>
        </w:rPr>
        <w:t xml:space="preserve">individuals </w:t>
      </w:r>
      <w:r w:rsidR="00E05615">
        <w:rPr>
          <w:lang w:val="en-US"/>
        </w:rPr>
        <w:t>with</w:t>
      </w:r>
      <w:r w:rsidR="001C051A" w:rsidRPr="001C051A">
        <w:rPr>
          <w:lang w:val="en-US"/>
        </w:rPr>
        <w:t xml:space="preserve"> lower </w:t>
      </w:r>
      <w:r w:rsidR="00E05615">
        <w:rPr>
          <w:lang w:val="en-US"/>
        </w:rPr>
        <w:t xml:space="preserve">SES hold </w:t>
      </w:r>
      <w:r w:rsidR="001C051A" w:rsidRPr="001C051A">
        <w:rPr>
          <w:lang w:val="en-US"/>
        </w:rPr>
        <w:t>more tightly connected inequality belief systems</w:t>
      </w:r>
      <w:r w:rsidR="00E05615">
        <w:rPr>
          <w:lang w:val="en-US"/>
        </w:rPr>
        <w:t xml:space="preserve"> </w:t>
      </w:r>
      <w:r w:rsidR="00954674">
        <w:rPr>
          <w:lang w:val="en-US"/>
        </w:rPr>
        <w:fldChar w:fldCharType="begin"/>
      </w:r>
      <w:r w:rsidR="00954674">
        <w:rPr>
          <w:lang w:val="en-US"/>
        </w:rPr>
        <w:instrText xml:space="preserve"> ADDIN ZOTERO_ITEM CSL_CITATION {"citationID":"A9JBi9E6","properties":{"formattedCitation":"(Franetovic &amp; Bertero, 2023)","plainCitation":"(Franetovic &amp; Bertero, 2023)","noteIndex":0},"citationItems":[{"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schema":"https://github.com/citation-style-language/schema/raw/master/csl-citation.json"} </w:instrText>
      </w:r>
      <w:r w:rsidR="00954674">
        <w:rPr>
          <w:lang w:val="en-US"/>
        </w:rPr>
        <w:fldChar w:fldCharType="separate"/>
      </w:r>
      <w:r w:rsidR="00954674" w:rsidRPr="00954674">
        <w:rPr>
          <w:lang w:val="en-US"/>
        </w:rPr>
        <w:t>(Franetovic &amp; Bertero, 2023)</w:t>
      </w:r>
      <w:r w:rsidR="00954674">
        <w:rPr>
          <w:lang w:val="en-US"/>
        </w:rPr>
        <w:fldChar w:fldCharType="end"/>
      </w:r>
      <w:r w:rsidR="001C051A" w:rsidRPr="001C051A">
        <w:rPr>
          <w:lang w:val="en-US"/>
        </w:rPr>
        <w:t xml:space="preserve">. </w:t>
      </w:r>
    </w:p>
    <w:p w14:paraId="40D20190" w14:textId="77777777" w:rsidR="001C051A" w:rsidRDefault="001C051A" w:rsidP="0049449E">
      <w:pPr>
        <w:spacing w:line="480" w:lineRule="auto"/>
        <w:ind w:left="0" w:firstLine="0"/>
        <w:rPr>
          <w:lang w:val="en-US"/>
        </w:rPr>
      </w:pPr>
    </w:p>
    <w:p w14:paraId="34FA8565" w14:textId="0B8A9292" w:rsidR="00A00135" w:rsidRPr="00BC76A2" w:rsidRDefault="00071532" w:rsidP="00071532">
      <w:pPr>
        <w:spacing w:line="480" w:lineRule="auto"/>
        <w:ind w:left="0" w:firstLine="720"/>
        <w:rPr>
          <w:lang w:val="en-US"/>
        </w:rPr>
      </w:pPr>
      <w:r>
        <w:rPr>
          <w:lang w:val="en-US"/>
        </w:rPr>
        <w:lastRenderedPageBreak/>
        <w:t>In sum</w:t>
      </w:r>
      <w:r w:rsidR="00AC30D5" w:rsidRPr="00AC30D5">
        <w:rPr>
          <w:lang w:val="en-US"/>
        </w:rPr>
        <w:t xml:space="preserve">, politically knowledgeable individuals </w:t>
      </w:r>
      <w:r>
        <w:rPr>
          <w:lang w:val="en-US"/>
        </w:rPr>
        <w:t>usually hold</w:t>
      </w:r>
      <w:r w:rsidR="00AC30D5" w:rsidRPr="00AC30D5">
        <w:rPr>
          <w:lang w:val="en-US"/>
        </w:rPr>
        <w:t xml:space="preserve"> more structured belief systems, supporting a socio-centric view of constraint. However, aggregate measures may obscure structural differences in belief systems across social groups.</w:t>
      </w:r>
      <w:r w:rsidR="00AC30D5">
        <w:rPr>
          <w:lang w:val="en-US"/>
        </w:rPr>
        <w:t xml:space="preserve"> </w:t>
      </w:r>
    </w:p>
    <w:p w14:paraId="7DD7B386" w14:textId="2ED4A558" w:rsidR="002428E4" w:rsidRPr="0063263A" w:rsidRDefault="002428E4" w:rsidP="0049449E">
      <w:pPr>
        <w:pStyle w:val="Titolo3"/>
        <w:spacing w:line="480" w:lineRule="auto"/>
      </w:pPr>
      <w:r w:rsidRPr="0063263A">
        <w:t>2.</w:t>
      </w:r>
      <w:r w:rsidR="0063263A">
        <w:t>2</w:t>
      </w:r>
      <w:r w:rsidRPr="0063263A">
        <w:t xml:space="preserve"> </w:t>
      </w:r>
      <w:r w:rsidR="009574E2">
        <w:t xml:space="preserve">Decomposing </w:t>
      </w:r>
      <w:r w:rsidR="00DA36A9">
        <w:t>C</w:t>
      </w:r>
      <w:r w:rsidR="009574E2">
        <w:t>onstraint</w:t>
      </w:r>
      <w:r w:rsidR="00DA36A9">
        <w:t>: Tightness and Consensus of Political Beliefs</w:t>
      </w:r>
    </w:p>
    <w:p w14:paraId="1935F0D0" w14:textId="25E8ADCC" w:rsidR="00D46BE0" w:rsidRDefault="00E05615" w:rsidP="0049449E">
      <w:pPr>
        <w:spacing w:line="480" w:lineRule="auto"/>
        <w:ind w:left="0" w:firstLine="0"/>
        <w:rPr>
          <w:lang w:val="en-US"/>
        </w:rPr>
      </w:pPr>
      <w:r>
        <w:rPr>
          <w:lang w:val="en-US"/>
        </w:rPr>
        <w:t>M</w:t>
      </w:r>
      <w:r w:rsidR="008E6AB7">
        <w:rPr>
          <w:lang w:val="en-US"/>
        </w:rPr>
        <w:t>easuring constraint at the aggregate level entails assuming that</w:t>
      </w:r>
      <w:r w:rsidR="008E6AB7" w:rsidRPr="008E6AB7">
        <w:rPr>
          <w:lang w:val="en-US"/>
        </w:rPr>
        <w:t xml:space="preserve"> </w:t>
      </w:r>
      <w:r>
        <w:rPr>
          <w:lang w:val="en-US"/>
        </w:rPr>
        <w:t>belief systems</w:t>
      </w:r>
      <w:r w:rsidR="008E6AB7" w:rsidRPr="008E6AB7">
        <w:rPr>
          <w:lang w:val="en-US"/>
        </w:rPr>
        <w:t xml:space="preserve"> are homogeneous across individuals, differing only in the strength of attitudinal associations rather than in their fundamental organization. </w:t>
      </w:r>
      <w:r w:rsidR="00071532">
        <w:rPr>
          <w:lang w:val="en-US"/>
        </w:rPr>
        <w:t>E</w:t>
      </w:r>
      <w:r w:rsidR="008E6AB7" w:rsidRPr="008E6AB7">
        <w:rPr>
          <w:lang w:val="en-US"/>
        </w:rPr>
        <w:t xml:space="preserve">vidence from cultural sociology and political psychology challenges this </w:t>
      </w:r>
      <w:r w:rsidR="00071532">
        <w:rPr>
          <w:lang w:val="en-US"/>
        </w:rPr>
        <w:t>assumption.</w:t>
      </w:r>
    </w:p>
    <w:p w14:paraId="0F01C3DC" w14:textId="77777777" w:rsidR="008E6AB7" w:rsidRDefault="008E6AB7" w:rsidP="0049449E">
      <w:pPr>
        <w:spacing w:line="480" w:lineRule="auto"/>
        <w:ind w:left="0" w:firstLine="0"/>
        <w:rPr>
          <w:lang w:val="en-US"/>
        </w:rPr>
      </w:pPr>
    </w:p>
    <w:p w14:paraId="60CA7F6D" w14:textId="5FF6933A" w:rsidR="00174417" w:rsidRDefault="00174417" w:rsidP="00071532">
      <w:pPr>
        <w:spacing w:line="480" w:lineRule="auto"/>
        <w:ind w:left="0" w:firstLine="720"/>
        <w:rPr>
          <w:lang w:val="en-US"/>
        </w:rPr>
      </w:pPr>
      <w:r w:rsidRPr="00174417">
        <w:rPr>
          <w:lang w:val="en-US"/>
        </w:rPr>
        <w:t xml:space="preserve">Studies using Correlational </w:t>
      </w:r>
      <w:r w:rsidR="00954674">
        <w:rPr>
          <w:lang w:val="en-US"/>
        </w:rPr>
        <w:fldChar w:fldCharType="begin"/>
      </w:r>
      <w:r w:rsidR="00761EF5">
        <w:rPr>
          <w:lang w:val="en-US"/>
        </w:rPr>
        <w:instrText xml:space="preserve"> ADDIN ZOTERO_ITEM CSL_CITATION {"citationID":"RLAXlmEt","properties":{"formattedCitation":"(Boutyline, 2017)","plainCitation":"(Boutyline, 2017)","dontUpdate":true,"noteIndex":0},"citationItems":[{"id":307,"uris":["http://zotero.org/users/10425122/items/N4YND7IA"],"itemData":{"id":307,"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citation-key":"boutyline2017a"}}],"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CCA]; </w:t>
      </w:r>
      <w:r w:rsidR="00954674" w:rsidRPr="00954674">
        <w:rPr>
          <w:lang w:val="en-US"/>
        </w:rPr>
        <w:t>Boutyline, 2017)</w:t>
      </w:r>
      <w:r w:rsidR="00954674">
        <w:rPr>
          <w:lang w:val="en-US"/>
        </w:rPr>
        <w:fldChar w:fldCharType="end"/>
      </w:r>
      <w:r w:rsidR="00954674">
        <w:rPr>
          <w:lang w:val="en-US"/>
        </w:rPr>
        <w:t xml:space="preserve"> or</w:t>
      </w:r>
      <w:r w:rsidRPr="00174417">
        <w:rPr>
          <w:lang w:val="en-US"/>
        </w:rPr>
        <w:t xml:space="preserve"> Relational Class Analysis </w:t>
      </w:r>
      <w:r w:rsidR="00954674">
        <w:rPr>
          <w:lang w:val="en-US"/>
        </w:rPr>
        <w:fldChar w:fldCharType="begin"/>
      </w:r>
      <w:r w:rsidR="00761EF5">
        <w:rPr>
          <w:lang w:val="en-US"/>
        </w:rPr>
        <w:instrText xml:space="preserve"> ADDIN ZOTERO_ITEM CSL_CITATION {"citationID":"JJagV05p","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RCA]; </w:t>
      </w:r>
      <w:r w:rsidR="00954674" w:rsidRPr="00954674">
        <w:rPr>
          <w:lang w:val="en-US"/>
        </w:rPr>
        <w:t>Goldberg, 2011)</w:t>
      </w:r>
      <w:r w:rsidR="00954674">
        <w:rPr>
          <w:lang w:val="en-US"/>
        </w:rPr>
        <w:fldChar w:fldCharType="end"/>
      </w:r>
      <w:r w:rsidR="00954674">
        <w:rPr>
          <w:lang w:val="en-US"/>
        </w:rPr>
        <w:t xml:space="preserve"> </w:t>
      </w:r>
      <w:r w:rsidRPr="00174417">
        <w:rPr>
          <w:lang w:val="en-US"/>
        </w:rPr>
        <w:t xml:space="preserve">show that belief systems vary </w:t>
      </w:r>
      <w:r w:rsidR="00E05615">
        <w:rPr>
          <w:lang w:val="en-US"/>
        </w:rPr>
        <w:t>in their correlational structure</w:t>
      </w:r>
      <w:r w:rsidRPr="00174417">
        <w:rPr>
          <w:lang w:val="en-US"/>
        </w:rPr>
        <w:t xml:space="preserve">. </w:t>
      </w:r>
      <w:proofErr w:type="spellStart"/>
      <w:r w:rsidRPr="00174417">
        <w:rPr>
          <w:lang w:val="en-US"/>
        </w:rPr>
        <w:t>Baldassarri</w:t>
      </w:r>
      <w:proofErr w:type="spellEnd"/>
      <w:r w:rsidRPr="00174417">
        <w:rPr>
          <w:lang w:val="en-US"/>
        </w:rPr>
        <w:t xml:space="preserve"> and Goldberg</w:t>
      </w:r>
      <w:r w:rsidR="00954674">
        <w:rPr>
          <w:lang w:val="en-US"/>
        </w:rPr>
        <w:t xml:space="preserve"> </w:t>
      </w:r>
      <w:r w:rsidR="00954674">
        <w:rPr>
          <w:lang w:val="en-US"/>
        </w:rPr>
        <w:fldChar w:fldCharType="begin"/>
      </w:r>
      <w:r w:rsidR="00954674">
        <w:rPr>
          <w:lang w:val="en-US"/>
        </w:rPr>
        <w:instrText xml:space="preserve"> ADDIN ZOTERO_ITEM CSL_CITATION {"citationID":"xDwsYuDi","properties":{"formattedCitation":"(2014)","plainCitation":"(2014)","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suppress-author":true}],"schema":"https://github.com/citation-style-language/schema/raw/master/csl-citation.json"} </w:instrText>
      </w:r>
      <w:r w:rsidR="00954674">
        <w:rPr>
          <w:lang w:val="en-US"/>
        </w:rPr>
        <w:fldChar w:fldCharType="separate"/>
      </w:r>
      <w:r w:rsidR="00954674" w:rsidRPr="00954674">
        <w:rPr>
          <w:lang w:val="en-US"/>
        </w:rPr>
        <w:t>(2014)</w:t>
      </w:r>
      <w:r w:rsidR="00954674">
        <w:rPr>
          <w:lang w:val="en-US"/>
        </w:rPr>
        <w:fldChar w:fldCharType="end"/>
      </w:r>
      <w:r w:rsidR="00954674">
        <w:rPr>
          <w:lang w:val="en-US"/>
        </w:rPr>
        <w:t xml:space="preserve"> </w:t>
      </w:r>
      <w:r w:rsidRPr="00174417">
        <w:rPr>
          <w:lang w:val="en-US"/>
        </w:rPr>
        <w:t xml:space="preserve">identified three distinct belief structures in the U.S.: ideologues, who align </w:t>
      </w:r>
      <w:r w:rsidR="00E05615">
        <w:rPr>
          <w:lang w:val="en-US"/>
        </w:rPr>
        <w:t xml:space="preserve">attitudes along the </w:t>
      </w:r>
      <w:r w:rsidRPr="00174417">
        <w:rPr>
          <w:lang w:val="en-US"/>
        </w:rPr>
        <w:t xml:space="preserve">conventional left-right divisions; alternatives, who mix conservative and progressive stances; and agnostics, whose attitudes exhibit weak </w:t>
      </w:r>
      <w:r w:rsidR="00E05615">
        <w:rPr>
          <w:lang w:val="en-US"/>
        </w:rPr>
        <w:t>correlations</w:t>
      </w:r>
      <w:r w:rsidRPr="00174417">
        <w:rPr>
          <w:lang w:val="en-US"/>
        </w:rPr>
        <w:t>.</w:t>
      </w:r>
      <w:r w:rsidR="00071532">
        <w:rPr>
          <w:lang w:val="en-US"/>
        </w:rPr>
        <w:t xml:space="preserve"> </w:t>
      </w:r>
      <w:r w:rsidRPr="00174417">
        <w:rPr>
          <w:lang w:val="en-US"/>
        </w:rPr>
        <w:t xml:space="preserve">Van Noord et al. </w:t>
      </w:r>
      <w:r w:rsidR="00954674">
        <w:rPr>
          <w:lang w:val="en-US"/>
        </w:rPr>
        <w:fldChar w:fldCharType="begin"/>
      </w:r>
      <w:r w:rsidR="00954674">
        <w:rPr>
          <w:lang w:val="en-US"/>
        </w:rPr>
        <w:instrText xml:space="preserve"> ADDIN ZOTERO_ITEM CSL_CITATION {"citationID":"i35idUyF","properties":{"formattedCitation":"(2024)","plainCitation":"(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uppress-author":true}],"schema":"https://github.com/citation-style-language/schema/raw/master/csl-citation.json"} </w:instrText>
      </w:r>
      <w:r w:rsidR="00954674">
        <w:rPr>
          <w:lang w:val="en-US"/>
        </w:rPr>
        <w:fldChar w:fldCharType="separate"/>
      </w:r>
      <w:r w:rsidR="00954674" w:rsidRPr="00954674">
        <w:rPr>
          <w:lang w:val="en-US"/>
        </w:rPr>
        <w:t>(2024)</w:t>
      </w:r>
      <w:r w:rsidR="00954674">
        <w:rPr>
          <w:lang w:val="en-US"/>
        </w:rPr>
        <w:fldChar w:fldCharType="end"/>
      </w:r>
      <w:r w:rsidR="00954674">
        <w:rPr>
          <w:lang w:val="en-US"/>
        </w:rPr>
        <w:t xml:space="preserve"> </w:t>
      </w:r>
      <w:r w:rsidRPr="00174417">
        <w:rPr>
          <w:lang w:val="en-US"/>
        </w:rPr>
        <w:t xml:space="preserve">found that while some Europeans organize their beliefs along traditional economic and cultural dimensions, others structure them around alternative axes. Barbet </w:t>
      </w:r>
      <w:r w:rsidR="00954674">
        <w:rPr>
          <w:lang w:val="en-US"/>
        </w:rPr>
        <w:fldChar w:fldCharType="begin"/>
      </w:r>
      <w:r w:rsidR="00954674">
        <w:rPr>
          <w:lang w:val="en-US"/>
        </w:rPr>
        <w:instrText xml:space="preserve"> ADDIN ZOTERO_ITEM CSL_CITATION {"citationID":"TBMmcBmM","properties":{"formattedCitation":"(2020)","plainCitation":"(2020)","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uppress-author":true}],"schema":"https://github.com/citation-style-language/schema/raw/master/csl-citation.json"} </w:instrText>
      </w:r>
      <w:r w:rsidR="00954674">
        <w:rPr>
          <w:lang w:val="en-US"/>
        </w:rPr>
        <w:fldChar w:fldCharType="separate"/>
      </w:r>
      <w:r w:rsidR="00954674" w:rsidRPr="00954674">
        <w:rPr>
          <w:lang w:val="en-US"/>
        </w:rPr>
        <w:t>(2020)</w:t>
      </w:r>
      <w:r w:rsidR="00954674">
        <w:rPr>
          <w:lang w:val="en-US"/>
        </w:rPr>
        <w:fldChar w:fldCharType="end"/>
      </w:r>
      <w:r w:rsidRPr="00174417">
        <w:rPr>
          <w:lang w:val="en-US"/>
        </w:rPr>
        <w:t xml:space="preserve"> further demonstrated that attitudes toward government policies are structured heterogeneously across European electorates, reflecting differences in party competition and issue salience. </w:t>
      </w:r>
      <w:proofErr w:type="spellStart"/>
      <w:r w:rsidRPr="00174417">
        <w:rPr>
          <w:lang w:val="en-US"/>
        </w:rPr>
        <w:t>Daenekindt</w:t>
      </w:r>
      <w:proofErr w:type="spellEnd"/>
      <w:r w:rsidRPr="00174417">
        <w:rPr>
          <w:lang w:val="en-US"/>
        </w:rPr>
        <w:t xml:space="preserve"> </w:t>
      </w:r>
      <w:r w:rsidR="00954674">
        <w:rPr>
          <w:lang w:val="en-US"/>
        </w:rPr>
        <w:t>and colleagues</w:t>
      </w:r>
      <w:r w:rsidRPr="00174417">
        <w:rPr>
          <w:lang w:val="en-US"/>
        </w:rPr>
        <w:t xml:space="preserve"> </w:t>
      </w:r>
      <w:r w:rsidR="00954674">
        <w:rPr>
          <w:lang w:val="en-US"/>
        </w:rPr>
        <w:fldChar w:fldCharType="begin"/>
      </w:r>
      <w:r w:rsidR="00954674">
        <w:rPr>
          <w:lang w:val="en-US"/>
        </w:rPr>
        <w:instrText xml:space="preserve"> ADDIN ZOTERO_ITEM CSL_CITATION {"citationID":"9u6K0HzL","properties":{"formattedCitation":"(2017)","plainCitation":"(2017)","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suppress-author":true}],"schema":"https://github.com/citation-style-language/schema/raw/master/csl-citation.json"} </w:instrText>
      </w:r>
      <w:r w:rsidR="00954674">
        <w:rPr>
          <w:lang w:val="en-US"/>
        </w:rPr>
        <w:fldChar w:fldCharType="separate"/>
      </w:r>
      <w:r w:rsidR="00954674" w:rsidRPr="00954674">
        <w:rPr>
          <w:lang w:val="en-US"/>
        </w:rPr>
        <w:t>(2017)</w:t>
      </w:r>
      <w:r w:rsidR="00954674">
        <w:rPr>
          <w:lang w:val="en-US"/>
        </w:rPr>
        <w:fldChar w:fldCharType="end"/>
      </w:r>
      <w:r w:rsidR="00954674">
        <w:rPr>
          <w:lang w:val="en-US"/>
        </w:rPr>
        <w:t xml:space="preserve"> </w:t>
      </w:r>
      <w:r w:rsidRPr="00174417">
        <w:rPr>
          <w:lang w:val="en-US"/>
        </w:rPr>
        <w:t xml:space="preserve">applied CCA to cultural attitudes and found that some individuals structure their views around a single cultural axis, while others exhibit fragmented or multidimensional belief systems. </w:t>
      </w:r>
      <w:r w:rsidR="00071532">
        <w:rPr>
          <w:lang w:val="en-US"/>
        </w:rPr>
        <w:t>A</w:t>
      </w:r>
      <w:r w:rsidR="00954674">
        <w:rPr>
          <w:lang w:val="en-US"/>
        </w:rPr>
        <w:t xml:space="preserve">nother study </w:t>
      </w:r>
      <w:r w:rsidRPr="00174417">
        <w:rPr>
          <w:lang w:val="en-US"/>
        </w:rPr>
        <w:t>showed support for European integration is structured differently across social groups, with some viewing the EU primarily in economic terms and others framing it through a cultural or sovereignty-based lens</w:t>
      </w:r>
      <w:r w:rsidR="00954674">
        <w:rPr>
          <w:lang w:val="en-US"/>
        </w:rPr>
        <w:t xml:space="preserve"> </w:t>
      </w:r>
      <w:r w:rsidR="00954674">
        <w:rPr>
          <w:lang w:val="en-US"/>
        </w:rPr>
        <w:fldChar w:fldCharType="begin"/>
      </w:r>
      <w:r w:rsidR="00954674">
        <w:rPr>
          <w:lang w:val="en-US"/>
        </w:rPr>
        <w:instrText xml:space="preserve"> ADDIN ZOTERO_ITEM CSL_CITATION {"citationID":"V9IM0BTy","properties":{"formattedCitation":"(Van Den Hoogen et al., 2022)","plainCitation":"(Van Den Hoogen et al., 2022)","noteIndex":0},"citationItems":[{"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954674">
        <w:rPr>
          <w:lang w:val="en-US"/>
        </w:rPr>
        <w:fldChar w:fldCharType="separate"/>
      </w:r>
      <w:r w:rsidR="00954674" w:rsidRPr="00954674">
        <w:rPr>
          <w:lang w:val="en-US"/>
        </w:rPr>
        <w:t>(Van Den Hoogen et al., 2022)</w:t>
      </w:r>
      <w:r w:rsidR="00954674">
        <w:rPr>
          <w:lang w:val="en-US"/>
        </w:rPr>
        <w:fldChar w:fldCharType="end"/>
      </w:r>
      <w:r w:rsidRPr="00174417">
        <w:rPr>
          <w:lang w:val="en-US"/>
        </w:rPr>
        <w:t xml:space="preserve">. This heterogeneity </w:t>
      </w:r>
      <w:r w:rsidR="0021056B" w:rsidRPr="00174417">
        <w:rPr>
          <w:lang w:val="en-US"/>
        </w:rPr>
        <w:t>expands</w:t>
      </w:r>
      <w:r w:rsidRPr="00174417">
        <w:rPr>
          <w:lang w:val="en-US"/>
        </w:rPr>
        <w:t xml:space="preserve"> beyond political </w:t>
      </w:r>
      <w:r>
        <w:rPr>
          <w:lang w:val="en-US"/>
        </w:rPr>
        <w:t>beliefs</w:t>
      </w:r>
      <w:r w:rsidRPr="00174417">
        <w:rPr>
          <w:lang w:val="en-US"/>
        </w:rPr>
        <w:t xml:space="preserve">. DiMaggio and Goldberg </w:t>
      </w:r>
      <w:r w:rsidR="00954674">
        <w:rPr>
          <w:lang w:val="en-US"/>
        </w:rPr>
        <w:fldChar w:fldCharType="begin"/>
      </w:r>
      <w:r w:rsidR="00954674">
        <w:rPr>
          <w:lang w:val="en-US"/>
        </w:rPr>
        <w:instrText xml:space="preserve"> ADDIN ZOTERO_ITEM CSL_CITATION {"citationID":"TptQxLVP","properties":{"formattedCitation":"(DiMaggio &amp; Goldberg, 2018)","plainCitation":"(DiMaggio &amp; Goldberg, 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954674">
        <w:rPr>
          <w:lang w:val="en-US"/>
        </w:rPr>
        <w:fldChar w:fldCharType="separate"/>
      </w:r>
      <w:r w:rsidR="00954674" w:rsidRPr="00954674">
        <w:rPr>
          <w:lang w:val="en-US"/>
        </w:rPr>
        <w:t>(DiMaggio &amp; Goldberg, 2018)</w:t>
      </w:r>
      <w:r w:rsidR="00954674">
        <w:rPr>
          <w:lang w:val="en-US"/>
        </w:rPr>
        <w:fldChar w:fldCharType="end"/>
      </w:r>
      <w:r w:rsidRPr="00174417">
        <w:rPr>
          <w:lang w:val="en-US"/>
        </w:rPr>
        <w:t xml:space="preserve"> applied RCA to </w:t>
      </w:r>
      <w:r w:rsidRPr="00174417">
        <w:rPr>
          <w:lang w:val="en-US"/>
        </w:rPr>
        <w:lastRenderedPageBreak/>
        <w:t xml:space="preserve">economic </w:t>
      </w:r>
      <w:r>
        <w:rPr>
          <w:lang w:val="en-US"/>
        </w:rPr>
        <w:t>attitudes</w:t>
      </w:r>
      <w:r w:rsidRPr="00174417">
        <w:rPr>
          <w:lang w:val="en-US"/>
        </w:rPr>
        <w:t xml:space="preserve"> in the U.S., identifying multiple </w:t>
      </w:r>
      <w:r>
        <w:rPr>
          <w:lang w:val="en-US"/>
        </w:rPr>
        <w:t>belief structures</w:t>
      </w:r>
      <w:r w:rsidRPr="00174417">
        <w:rPr>
          <w:lang w:val="en-US"/>
        </w:rPr>
        <w:t xml:space="preserve"> differ</w:t>
      </w:r>
      <w:r>
        <w:rPr>
          <w:lang w:val="en-US"/>
        </w:rPr>
        <w:t>ing</w:t>
      </w:r>
      <w:r w:rsidRPr="00174417">
        <w:rPr>
          <w:lang w:val="en-US"/>
        </w:rPr>
        <w:t xml:space="preserve"> in how individuals relate support for profit-seeking, redistribution, and state intervention. Likewise, in both the U.S. and the Netherlands, inequality belief systems </w:t>
      </w:r>
      <w:r w:rsidR="00071532">
        <w:rPr>
          <w:lang w:val="en-US"/>
        </w:rPr>
        <w:t>have</w:t>
      </w:r>
      <w:r w:rsidRPr="00174417">
        <w:rPr>
          <w:lang w:val="en-US"/>
        </w:rPr>
        <w:t xml:space="preserve"> two distinct structures </w:t>
      </w:r>
      <w:r w:rsidR="00954674">
        <w:rPr>
          <w:lang w:val="en-US"/>
        </w:rPr>
        <w:fldChar w:fldCharType="begin"/>
      </w:r>
      <w:r w:rsidR="00954674">
        <w:rPr>
          <w:lang w:val="en-US"/>
        </w:rPr>
        <w:instrText xml:space="preserve"> ADDIN ZOTERO_ITEM CSL_CITATION {"citationID":"DBux1WAo","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954674">
        <w:rPr>
          <w:lang w:val="en-US"/>
        </w:rPr>
        <w:fldChar w:fldCharType="separate"/>
      </w:r>
      <w:r w:rsidR="00954674" w:rsidRPr="002B67C7">
        <w:rPr>
          <w:lang w:val="en-US"/>
        </w:rPr>
        <w:t>(Bertero et al., 2024)</w:t>
      </w:r>
      <w:r w:rsidR="00954674">
        <w:rPr>
          <w:lang w:val="en-US"/>
        </w:rPr>
        <w:fldChar w:fldCharType="end"/>
      </w:r>
      <w:r w:rsidRPr="00174417">
        <w:rPr>
          <w:lang w:val="en-US"/>
        </w:rPr>
        <w:t xml:space="preserve">. </w:t>
      </w:r>
      <w:r w:rsidR="00071532">
        <w:rPr>
          <w:lang w:val="en-US"/>
        </w:rPr>
        <w:t>For some</w:t>
      </w:r>
      <w:r w:rsidRPr="00174417">
        <w:rPr>
          <w:lang w:val="en-US"/>
        </w:rPr>
        <w:t xml:space="preserve">, meritocratic beliefs align positively with support for equality and diversity, while </w:t>
      </w:r>
      <w:r w:rsidR="00071532">
        <w:rPr>
          <w:lang w:val="en-US"/>
        </w:rPr>
        <w:t>for</w:t>
      </w:r>
      <w:r w:rsidRPr="00174417">
        <w:rPr>
          <w:lang w:val="en-US"/>
        </w:rPr>
        <w:t xml:space="preserve"> other</w:t>
      </w:r>
      <w:r w:rsidR="00071532">
        <w:rPr>
          <w:lang w:val="en-US"/>
        </w:rPr>
        <w:t>s</w:t>
      </w:r>
      <w:r w:rsidRPr="00174417">
        <w:rPr>
          <w:lang w:val="en-US"/>
        </w:rPr>
        <w:t xml:space="preserve"> they are negatively associated</w:t>
      </w:r>
      <w:r>
        <w:rPr>
          <w:lang w:val="en-US"/>
        </w:rPr>
        <w:t>.</w:t>
      </w:r>
      <w:r w:rsidRPr="00174417">
        <w:rPr>
          <w:lang w:val="en-US"/>
        </w:rPr>
        <w:t xml:space="preserve"> </w:t>
      </w:r>
    </w:p>
    <w:p w14:paraId="0B976BA9" w14:textId="77777777" w:rsidR="00174417" w:rsidRPr="00D46BE0" w:rsidRDefault="00174417" w:rsidP="0049449E">
      <w:pPr>
        <w:spacing w:line="480" w:lineRule="auto"/>
        <w:ind w:left="0" w:firstLine="0"/>
        <w:rPr>
          <w:lang w:val="en-US"/>
        </w:rPr>
      </w:pPr>
    </w:p>
    <w:p w14:paraId="3402CF3C" w14:textId="69754BEB" w:rsidR="00174417" w:rsidRDefault="00954674" w:rsidP="00071532">
      <w:pPr>
        <w:spacing w:line="480" w:lineRule="auto"/>
        <w:ind w:left="0" w:firstLine="720"/>
        <w:rPr>
          <w:lang w:val="en-US"/>
        </w:rPr>
      </w:pPr>
      <w:r>
        <w:rPr>
          <w:lang w:val="en-US"/>
        </w:rPr>
        <w:t>Therefore,</w:t>
      </w:r>
      <w:r w:rsidR="00C6632F" w:rsidRPr="00C6632F">
        <w:rPr>
          <w:lang w:val="en-US"/>
        </w:rPr>
        <w:t xml:space="preserve"> </w:t>
      </w:r>
      <w:r w:rsidR="00E05615">
        <w:rPr>
          <w:lang w:val="en-US"/>
        </w:rPr>
        <w:t>population-level measures of</w:t>
      </w:r>
      <w:r w:rsidR="00C6632F" w:rsidRPr="00C6632F">
        <w:rPr>
          <w:lang w:val="en-US"/>
        </w:rPr>
        <w:t xml:space="preserve"> belief constraint obscure structural variations in how different groups conceptualize political issues. </w:t>
      </w:r>
      <w:r w:rsidR="009C5C42" w:rsidRPr="009C5C42">
        <w:rPr>
          <w:lang w:val="en-US"/>
        </w:rPr>
        <w:t>If all individuals were exposed to consistent partisan cues</w:t>
      </w:r>
      <w:r w:rsidR="00E05615">
        <w:rPr>
          <w:lang w:val="en-US"/>
        </w:rPr>
        <w:t xml:space="preserve">, </w:t>
      </w:r>
      <w:r w:rsidR="009C5C42" w:rsidRPr="009C5C42">
        <w:rPr>
          <w:lang w:val="en-US"/>
        </w:rPr>
        <w:t>variation in belief systems would be limited to differences in how strongly individuals internalize these associations.</w:t>
      </w:r>
      <w:r w:rsidR="00E05615">
        <w:rPr>
          <w:lang w:val="en-US"/>
        </w:rPr>
        <w:t xml:space="preserve"> I</w:t>
      </w:r>
      <w:r w:rsidR="009C5C42" w:rsidRPr="009C5C42">
        <w:rPr>
          <w:lang w:val="en-US"/>
        </w:rPr>
        <w:t>n bipolar system</w:t>
      </w:r>
      <w:r w:rsidR="009C5C42">
        <w:rPr>
          <w:lang w:val="en-US"/>
        </w:rPr>
        <w:t>s</w:t>
      </w:r>
      <w:r w:rsidR="009C5C42" w:rsidRPr="009C5C42">
        <w:rPr>
          <w:lang w:val="en-US"/>
        </w:rPr>
        <w:t xml:space="preserve"> parties </w:t>
      </w:r>
      <w:r w:rsidR="00071532">
        <w:rPr>
          <w:lang w:val="en-US"/>
        </w:rPr>
        <w:t>likely</w:t>
      </w:r>
      <w:r w:rsidR="009C5C42">
        <w:rPr>
          <w:lang w:val="en-US"/>
        </w:rPr>
        <w:t xml:space="preserve"> </w:t>
      </w:r>
      <w:r w:rsidR="009C5C42" w:rsidRPr="009C5C42">
        <w:rPr>
          <w:lang w:val="en-US"/>
        </w:rPr>
        <w:t xml:space="preserve">provide opposing cues (e.g., one party supports </w:t>
      </w:r>
      <w:r w:rsidR="00D9497C">
        <w:rPr>
          <w:lang w:val="en-US"/>
        </w:rPr>
        <w:t xml:space="preserve">two </w:t>
      </w:r>
      <w:r w:rsidR="009C5C42" w:rsidRPr="009C5C42">
        <w:rPr>
          <w:lang w:val="en-US"/>
        </w:rPr>
        <w:t>polic</w:t>
      </w:r>
      <w:r w:rsidR="00D9497C">
        <w:rPr>
          <w:lang w:val="en-US"/>
        </w:rPr>
        <w:t>ies,</w:t>
      </w:r>
      <w:r w:rsidR="009C5C42" w:rsidRPr="009C5C42">
        <w:rPr>
          <w:lang w:val="en-US"/>
        </w:rPr>
        <w:t xml:space="preserve"> while the other opposes </w:t>
      </w:r>
      <w:r w:rsidR="00D9497C">
        <w:rPr>
          <w:lang w:val="en-US"/>
        </w:rPr>
        <w:t>both</w:t>
      </w:r>
      <w:r w:rsidR="009C5C42" w:rsidRPr="009C5C42">
        <w:rPr>
          <w:lang w:val="en-US"/>
        </w:rPr>
        <w:t>)</w:t>
      </w:r>
      <w:r w:rsidR="009C5C42">
        <w:rPr>
          <w:lang w:val="en-US"/>
        </w:rPr>
        <w:t>. Hence,</w:t>
      </w:r>
      <w:r w:rsidR="009C5C42" w:rsidRPr="009C5C42">
        <w:rPr>
          <w:lang w:val="en-US"/>
        </w:rPr>
        <w:t xml:space="preserve"> citizens </w:t>
      </w:r>
      <w:r w:rsidR="00E05615">
        <w:rPr>
          <w:lang w:val="en-US"/>
        </w:rPr>
        <w:t xml:space="preserve">likely </w:t>
      </w:r>
      <w:r w:rsidR="009C5C42" w:rsidRPr="009C5C42">
        <w:rPr>
          <w:lang w:val="en-US"/>
        </w:rPr>
        <w:t>exhibit similar belief structures, as both groups would display a positive correlation between the two issues.</w:t>
      </w:r>
      <w:r w:rsidR="00C6632F" w:rsidRPr="00C6632F">
        <w:rPr>
          <w:lang w:val="en-US"/>
        </w:rPr>
        <w:t xml:space="preserve"> However, in multiparty systems, individuals are often exposed to conflicting elite signals</w:t>
      </w:r>
      <w:r w:rsidR="00C6632F">
        <w:rPr>
          <w:lang w:val="en-US"/>
        </w:rPr>
        <w:t xml:space="preserve"> </w:t>
      </w:r>
      <w:r>
        <w:rPr>
          <w:lang w:val="en-US"/>
        </w:rPr>
        <w:fldChar w:fldCharType="begin"/>
      </w:r>
      <w:r w:rsidR="004701D8">
        <w:rPr>
          <w:lang w:val="en-US"/>
        </w:rPr>
        <w:instrText xml:space="preserve"> ADDIN ZOTERO_ITEM CSL_CITATION {"citationID":"gNWcGRaz","properties":{"formattedCitation":"(Adams et al., 2021; Macdonald et al., 1991)","plainCitation":"(Adams et al., 2021;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Pr>
          <w:lang w:val="en-US"/>
        </w:rPr>
        <w:fldChar w:fldCharType="separate"/>
      </w:r>
      <w:r w:rsidR="004701D8" w:rsidRPr="004701D8">
        <w:rPr>
          <w:lang w:val="en-US"/>
        </w:rPr>
        <w:t>(Adams et al., 2021; Macdonald et al., 1991)</w:t>
      </w:r>
      <w:r>
        <w:rPr>
          <w:lang w:val="en-US"/>
        </w:rPr>
        <w:fldChar w:fldCharType="end"/>
      </w:r>
      <w:r w:rsidR="004701D8">
        <w:rPr>
          <w:lang w:val="en-US"/>
        </w:rPr>
        <w:t xml:space="preserve">, </w:t>
      </w:r>
      <w:r w:rsidR="00C6632F" w:rsidRPr="00C6632F">
        <w:rPr>
          <w:lang w:val="en-US"/>
        </w:rPr>
        <w:t xml:space="preserve">where different parties promote divergent issue alignments </w:t>
      </w:r>
      <w:r w:rsidR="004701D8">
        <w:rPr>
          <w:lang w:val="en-US"/>
        </w:rPr>
        <w:fldChar w:fldCharType="begin"/>
      </w:r>
      <w:r w:rsidR="004701D8">
        <w:rPr>
          <w:lang w:val="en-US"/>
        </w:rPr>
        <w:instrText xml:space="preserve"> ADDIN ZOTERO_ITEM CSL_CITATION {"citationID":"ehLSOLKI","properties":{"formattedCitation":"(Arndt, 2016)","plainCitation":"(Arndt, 2016)","noteIndex":0},"citationItems":[{"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schema":"https://github.com/citation-style-language/schema/raw/master/csl-citation.json"} </w:instrText>
      </w:r>
      <w:r w:rsidR="004701D8">
        <w:rPr>
          <w:lang w:val="en-US"/>
        </w:rPr>
        <w:fldChar w:fldCharType="separate"/>
      </w:r>
      <w:r w:rsidR="004701D8" w:rsidRPr="002B67C7">
        <w:rPr>
          <w:lang w:val="en-US"/>
        </w:rPr>
        <w:t>(Arndt, 2016)</w:t>
      </w:r>
      <w:r w:rsidR="004701D8">
        <w:rPr>
          <w:lang w:val="en-US"/>
        </w:rPr>
        <w:fldChar w:fldCharType="end"/>
      </w:r>
      <w:r w:rsidR="00C6632F" w:rsidRPr="00C6632F">
        <w:rPr>
          <w:lang w:val="en-US"/>
        </w:rPr>
        <w:t xml:space="preserve">. This </w:t>
      </w:r>
      <w:r w:rsidR="00C6632F">
        <w:rPr>
          <w:lang w:val="en-US"/>
        </w:rPr>
        <w:t xml:space="preserve">might </w:t>
      </w:r>
      <w:r w:rsidR="00C6632F" w:rsidRPr="00C6632F">
        <w:rPr>
          <w:lang w:val="en-US"/>
        </w:rPr>
        <w:t>lead to variation not just in the strength of associations but also in which attitudes are linked, the direction of these connections, and whether certain associations emerge at all.</w:t>
      </w:r>
    </w:p>
    <w:p w14:paraId="0291EE8D" w14:textId="77777777" w:rsidR="009F66DB" w:rsidRPr="00D46BE0" w:rsidRDefault="009F66DB" w:rsidP="0049449E">
      <w:pPr>
        <w:spacing w:line="480" w:lineRule="auto"/>
        <w:ind w:left="0" w:firstLine="0"/>
        <w:rPr>
          <w:lang w:val="en-US"/>
        </w:rPr>
      </w:pPr>
    </w:p>
    <w:p w14:paraId="7321C3ED" w14:textId="1C4C66BE" w:rsidR="00117736" w:rsidRDefault="002A4EFE" w:rsidP="00071532">
      <w:pPr>
        <w:spacing w:line="480" w:lineRule="auto"/>
        <w:ind w:left="0" w:firstLine="720"/>
        <w:rPr>
          <w:i/>
          <w:iCs/>
          <w:lang w:val="en-US"/>
        </w:rPr>
      </w:pPr>
      <w:r w:rsidRPr="00477D5F">
        <w:rPr>
          <w:lang w:val="en-US"/>
        </w:rPr>
        <w:t xml:space="preserve">To illustrate these differences, Figure 1 presents a typology of belief systems along two dimensions: </w:t>
      </w:r>
      <w:r w:rsidRPr="00477D5F">
        <w:rPr>
          <w:i/>
          <w:iCs/>
          <w:lang w:val="en-US"/>
        </w:rPr>
        <w:t>tightness</w:t>
      </w:r>
      <w:r w:rsidRPr="00477D5F">
        <w:rPr>
          <w:lang w:val="en-US"/>
        </w:rPr>
        <w:t xml:space="preserve"> (the strength of associations between attitudes) and </w:t>
      </w:r>
      <w:r w:rsidRPr="00477D5F">
        <w:rPr>
          <w:i/>
          <w:iCs/>
          <w:lang w:val="en-US"/>
        </w:rPr>
        <w:t>consensus</w:t>
      </w:r>
      <w:r w:rsidR="00BD4B38">
        <w:rPr>
          <w:rStyle w:val="Rimandonotaapidipagina"/>
          <w:i/>
          <w:iCs/>
          <w:lang w:val="en-US"/>
        </w:rPr>
        <w:footnoteReference w:id="1"/>
      </w:r>
      <w:r w:rsidRPr="00477D5F">
        <w:rPr>
          <w:lang w:val="en-US"/>
        </w:rPr>
        <w:t xml:space="preserve"> (the extent to which different political groups structure beliefs similarly).</w:t>
      </w:r>
      <w:r w:rsidR="00603770" w:rsidRPr="00477D5F">
        <w:rPr>
          <w:lang w:val="en-US"/>
        </w:rPr>
        <w:t xml:space="preserve"> </w:t>
      </w:r>
      <w:r w:rsidRPr="00477D5F">
        <w:rPr>
          <w:lang w:val="en-US"/>
        </w:rPr>
        <w:t xml:space="preserve">The bottom-left panel depicts high tightness and high consensus, where attitudes are strongly interconnected, and </w:t>
      </w:r>
      <w:r w:rsidR="00E05615">
        <w:rPr>
          <w:lang w:val="en-US"/>
        </w:rPr>
        <w:t xml:space="preserve">the </w:t>
      </w:r>
      <w:r w:rsidR="00E05615">
        <w:rPr>
          <w:lang w:val="en-US"/>
        </w:rPr>
        <w:lastRenderedPageBreak/>
        <w:t>correlation</w:t>
      </w:r>
      <w:r w:rsidRPr="00477D5F">
        <w:rPr>
          <w:lang w:val="en-US"/>
        </w:rPr>
        <w:t xml:space="preserve"> is consistent across </w:t>
      </w:r>
      <w:r w:rsidR="00E05615">
        <w:rPr>
          <w:lang w:val="en-US"/>
        </w:rPr>
        <w:t>voters</w:t>
      </w:r>
      <w:r w:rsidRPr="00477D5F">
        <w:rPr>
          <w:lang w:val="en-US"/>
        </w:rPr>
        <w:t xml:space="preserve">. The bottom-right panel shows low tightness but high consensus, where attitudes are organized similarly across electorates but with weaker </w:t>
      </w:r>
      <w:r w:rsidR="00BF66C4">
        <w:rPr>
          <w:lang w:val="en-US"/>
        </w:rPr>
        <w:t>magnitude</w:t>
      </w:r>
      <w:r w:rsidRPr="00477D5F">
        <w:rPr>
          <w:lang w:val="en-US"/>
        </w:rPr>
        <w:t xml:space="preserve">. </w:t>
      </w:r>
      <w:r w:rsidR="00603770" w:rsidRPr="00477D5F">
        <w:rPr>
          <w:lang w:val="en-US"/>
        </w:rPr>
        <w:t xml:space="preserve">In contrast, the top-left panel illustrates high tightness but low consensus: within each partisan group, attitudes are strongly linked, yet </w:t>
      </w:r>
      <w:r w:rsidRPr="00477D5F">
        <w:rPr>
          <w:lang w:val="en-US"/>
        </w:rPr>
        <w:t>voters reach no consensus on how they organize their support for these two issues.</w:t>
      </w:r>
      <w:r w:rsidR="00603770" w:rsidRPr="00477D5F">
        <w:rPr>
          <w:lang w:val="en-US"/>
        </w:rPr>
        <w:t xml:space="preserve"> Finally, the top-right panel shows low tightness and consensus, where the </w:t>
      </w:r>
      <w:r w:rsidR="00603770" w:rsidRPr="00477D5F">
        <w:rPr>
          <w:i/>
          <w:iCs/>
          <w:lang w:val="en-US"/>
        </w:rPr>
        <w:t>predictiveness</w:t>
      </w:r>
      <w:r w:rsidR="00603770" w:rsidRPr="00477D5F">
        <w:rPr>
          <w:lang w:val="en-US"/>
        </w:rPr>
        <w:t xml:space="preserve"> of the two issues is low, and where this association is </w:t>
      </w:r>
      <w:r w:rsidR="00603770" w:rsidRPr="00477D5F">
        <w:rPr>
          <w:i/>
          <w:iCs/>
          <w:lang w:val="en-US"/>
        </w:rPr>
        <w:t>moderated</w:t>
      </w:r>
      <w:r w:rsidR="00603770" w:rsidRPr="00477D5F">
        <w:rPr>
          <w:lang w:val="en-US"/>
        </w:rPr>
        <w:t xml:space="preserve"> by party choice. </w:t>
      </w:r>
      <w:r w:rsidR="004701D8">
        <w:rPr>
          <w:lang w:val="en-US"/>
        </w:rPr>
        <w:t>The typology</w:t>
      </w:r>
      <w:r w:rsidR="00477D5F" w:rsidRPr="00477D5F">
        <w:rPr>
          <w:lang w:val="en-US"/>
        </w:rPr>
        <w:t xml:space="preserve"> </w:t>
      </w:r>
      <w:r w:rsidR="00071532">
        <w:rPr>
          <w:lang w:val="en-US"/>
        </w:rPr>
        <w:t xml:space="preserve">shows </w:t>
      </w:r>
      <w:r w:rsidR="00477D5F">
        <w:rPr>
          <w:lang w:val="en-US"/>
        </w:rPr>
        <w:t>low consensus might bias aggregated measures of belief consistency</w:t>
      </w:r>
      <w:r w:rsidR="00071532">
        <w:rPr>
          <w:lang w:val="en-US"/>
        </w:rPr>
        <w:t>.</w:t>
      </w:r>
      <w:r w:rsidR="00117736">
        <w:rPr>
          <w:i/>
          <w:iCs/>
          <w:lang w:val="en-US"/>
        </w:rPr>
        <w:br w:type="page"/>
      </w:r>
    </w:p>
    <w:p w14:paraId="563EDF07" w14:textId="7713F6B0" w:rsidR="00D46BE0" w:rsidRPr="00D46BE0" w:rsidRDefault="00D46BE0" w:rsidP="0049449E">
      <w:pPr>
        <w:spacing w:line="480" w:lineRule="auto"/>
        <w:ind w:left="0" w:firstLine="0"/>
        <w:jc w:val="center"/>
        <w:rPr>
          <w:i/>
          <w:iCs/>
          <w:lang w:val="en-US"/>
        </w:rPr>
      </w:pPr>
      <w:r w:rsidRPr="00D46BE0">
        <w:rPr>
          <w:i/>
          <w:iCs/>
          <w:lang w:val="en-US"/>
        </w:rPr>
        <w:lastRenderedPageBreak/>
        <w:t xml:space="preserve">Figure 1: </w:t>
      </w:r>
      <w:r w:rsidR="00DA36A9">
        <w:rPr>
          <w:i/>
          <w:iCs/>
          <w:lang w:val="en-US"/>
        </w:rPr>
        <w:t>A typology of</w:t>
      </w:r>
      <w:r w:rsidRPr="00D46BE0">
        <w:rPr>
          <w:i/>
          <w:iCs/>
          <w:lang w:val="en-US"/>
        </w:rPr>
        <w:t xml:space="preserve"> belief constraint</w:t>
      </w:r>
    </w:p>
    <w:p w14:paraId="3ABD6FA6" w14:textId="752E3E87" w:rsidR="00D46BE0" w:rsidRDefault="009667A9" w:rsidP="0049449E">
      <w:pPr>
        <w:spacing w:line="480" w:lineRule="auto"/>
        <w:ind w:left="0" w:firstLine="0"/>
        <w:rPr>
          <w:lang w:val="en-US"/>
        </w:rPr>
      </w:pPr>
      <w:r>
        <w:rPr>
          <w:noProof/>
          <w:lang w:val="en-US"/>
        </w:rPr>
        <w:drawing>
          <wp:inline distT="0" distB="0" distL="0" distR="0" wp14:anchorId="583D34FF" wp14:editId="57D4D7B7">
            <wp:extent cx="5594559" cy="7893100"/>
            <wp:effectExtent l="0" t="0" r="6350" b="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06336" cy="7909716"/>
                    </a:xfrm>
                    <a:prstGeom prst="rect">
                      <a:avLst/>
                    </a:prstGeom>
                    <a:noFill/>
                    <a:ln>
                      <a:noFill/>
                    </a:ln>
                  </pic:spPr>
                </pic:pic>
              </a:graphicData>
            </a:graphic>
          </wp:inline>
        </w:drawing>
      </w:r>
    </w:p>
    <w:p w14:paraId="6355556A" w14:textId="73D1A516" w:rsidR="00117736" w:rsidRPr="00C87489" w:rsidRDefault="00117736" w:rsidP="00071532">
      <w:pPr>
        <w:spacing w:line="240"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A typology of belief constraint</w:t>
      </w:r>
      <w:r w:rsidR="00BA38EC">
        <w:rPr>
          <w:sz w:val="20"/>
          <w:szCs w:val="20"/>
          <w:lang w:val="en-US"/>
        </w:rPr>
        <w:t xml:space="preserve">, </w:t>
      </w:r>
      <w:r w:rsidR="00477D5F">
        <w:rPr>
          <w:sz w:val="20"/>
          <w:szCs w:val="20"/>
          <w:lang w:val="en-US"/>
        </w:rPr>
        <w:t>based on</w:t>
      </w:r>
      <w:r w:rsidR="00BA38EC">
        <w:rPr>
          <w:sz w:val="20"/>
          <w:szCs w:val="20"/>
          <w:lang w:val="en-US"/>
        </w:rPr>
        <w:t xml:space="preserve"> simulated data</w:t>
      </w:r>
      <w:r>
        <w:rPr>
          <w:sz w:val="20"/>
          <w:szCs w:val="20"/>
          <w:lang w:val="en-US"/>
        </w:rPr>
        <w:t xml:space="preserve">. Belief tightness occurs when political attitudes are highly </w:t>
      </w:r>
      <w:r w:rsidR="00477D5F">
        <w:rPr>
          <w:sz w:val="20"/>
          <w:szCs w:val="20"/>
          <w:lang w:val="en-US"/>
        </w:rPr>
        <w:t>associated</w:t>
      </w:r>
      <w:r>
        <w:rPr>
          <w:sz w:val="20"/>
          <w:szCs w:val="20"/>
          <w:lang w:val="en-US"/>
        </w:rPr>
        <w:t xml:space="preserve">. Belief </w:t>
      </w:r>
      <w:r w:rsidR="00477D5F">
        <w:rPr>
          <w:sz w:val="20"/>
          <w:szCs w:val="20"/>
          <w:lang w:val="en-US"/>
        </w:rPr>
        <w:t>consensus</w:t>
      </w:r>
      <w:r>
        <w:rPr>
          <w:sz w:val="20"/>
          <w:szCs w:val="20"/>
          <w:lang w:val="en-US"/>
        </w:rPr>
        <w:t xml:space="preserve"> occurs when social groups structure their political attitudes in a similar way. </w:t>
      </w:r>
    </w:p>
    <w:p w14:paraId="60B63E7A" w14:textId="6E38A2A6" w:rsidR="006E6BD5" w:rsidRPr="006E6BD5" w:rsidRDefault="00BD6448" w:rsidP="00F34E74">
      <w:pPr>
        <w:pStyle w:val="Titolo3"/>
        <w:spacing w:line="480" w:lineRule="auto"/>
      </w:pPr>
      <w:bookmarkStart w:id="2" w:name="_4kd5rrk5723d" w:colFirst="0" w:colLast="0"/>
      <w:bookmarkEnd w:id="2"/>
      <w:r w:rsidRPr="00C87489">
        <w:lastRenderedPageBreak/>
        <w:t xml:space="preserve">2.3 Research </w:t>
      </w:r>
      <w:r w:rsidR="00FB0A44">
        <w:t>H</w:t>
      </w:r>
      <w:r w:rsidRPr="00C87489">
        <w:t>ypotheses</w:t>
      </w:r>
    </w:p>
    <w:p w14:paraId="666016D3" w14:textId="4270A618" w:rsidR="007A0BCB" w:rsidRDefault="006E6BD5" w:rsidP="00F34E74">
      <w:pPr>
        <w:spacing w:line="480" w:lineRule="auto"/>
        <w:ind w:left="0" w:firstLine="720"/>
        <w:rPr>
          <w:lang w:val="en-US"/>
        </w:rPr>
      </w:pPr>
      <w:r w:rsidRPr="006E6BD5">
        <w:rPr>
          <w:lang w:val="en-US"/>
        </w:rPr>
        <w:t>This study analyzes Italian political attitudes following the September 2022 general election</w:t>
      </w:r>
      <w:r w:rsidR="00BF66C4">
        <w:rPr>
          <w:lang w:val="en-US"/>
        </w:rPr>
        <w:t xml:space="preserve">. </w:t>
      </w:r>
      <w:r w:rsidRPr="006E6BD5">
        <w:rPr>
          <w:lang w:val="en-US"/>
        </w:rPr>
        <w:t xml:space="preserve">Building on prior research, this study tests three hypotheses regarding belief constraint. The first concerns belief tightness, which refers to the extent to which political attitudes are interconnected and mutually predictive. Political interest has emerged as a key predictor, as politically engaged individuals are more likely to internalize elite discourse and develop structured belief systems </w:t>
      </w:r>
      <w:r w:rsidR="004701D8">
        <w:rPr>
          <w:lang w:val="en-US"/>
        </w:rPr>
        <w:fldChar w:fldCharType="begin"/>
      </w:r>
      <w:r w:rsidR="004701D8">
        <w:rPr>
          <w:lang w:val="en-US"/>
        </w:rPr>
        <w:instrText xml:space="preserve"> ADDIN ZOTERO_ITEM CSL_CITATION {"citationID":"BJ5akXGX","properties":{"formattedCitation":"(Converse, 2006; Zaller, 1992)","plainCitation":"(Converse, 2006; Zaller, 1992)","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4701D8">
        <w:rPr>
          <w:lang w:val="en-US"/>
        </w:rPr>
        <w:fldChar w:fldCharType="separate"/>
      </w:r>
      <w:r w:rsidR="004701D8" w:rsidRPr="004701D8">
        <w:rPr>
          <w:lang w:val="en-US"/>
        </w:rPr>
        <w:t>(Converse, 2006; Zaller, 1992)</w:t>
      </w:r>
      <w:r w:rsidR="004701D8">
        <w:rPr>
          <w:lang w:val="en-US"/>
        </w:rPr>
        <w:fldChar w:fldCharType="end"/>
      </w:r>
      <w:r w:rsidRPr="006E6BD5">
        <w:rPr>
          <w:lang w:val="en-US"/>
        </w:rPr>
        <w:t xml:space="preserve">. </w:t>
      </w:r>
      <w:r w:rsidR="00BF66C4">
        <w:rPr>
          <w:lang w:val="en-US"/>
        </w:rPr>
        <w:t>N</w:t>
      </w:r>
      <w:r w:rsidRPr="006E6BD5">
        <w:rPr>
          <w:lang w:val="en-US"/>
        </w:rPr>
        <w:t xml:space="preserve">etwork models confirm that politically knowledgeable individuals exhibit stronger attitudinal associations </w:t>
      </w:r>
      <w:r w:rsidR="004701D8">
        <w:rPr>
          <w:lang w:val="en-US"/>
        </w:rPr>
        <w:fldChar w:fldCharType="begin"/>
      </w:r>
      <w:r w:rsidR="00761EF5">
        <w:rPr>
          <w:lang w:val="en-US"/>
        </w:rPr>
        <w:instrText xml:space="preserve"> ADDIN ZOTERO_ITEM CSL_CITATION {"citationID":"BWuy4CeN","properties":{"formattedCitation":"(Boutyline &amp; Vaisey, 2017; Dalege et al., 2017, 2017; Fishman &amp; Davis, 2022; Keskint\\uc0\\u252{}rk, 2022b)","plainCitation":"(Boutyline &amp; Vaisey, 2017; Dalege et al., 2017, 2017; Fishman &amp; Davis, 2022; Keskintürk, 2022b)","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eVnURRbE/k2L5TGgv","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4701D8">
        <w:rPr>
          <w:lang w:val="en-US"/>
        </w:rPr>
        <w:fldChar w:fldCharType="separate"/>
      </w:r>
      <w:r w:rsidR="004701D8" w:rsidRPr="004701D8">
        <w:rPr>
          <w:lang w:val="en-US"/>
        </w:rPr>
        <w:t>(Boutyline &amp; Vaisey, 2017; Dalege et al., 2017, 2017; Fishman &amp; Davis, 2022; Keskintürk, 2022b)</w:t>
      </w:r>
      <w:r w:rsidR="004701D8">
        <w:rPr>
          <w:lang w:val="en-US"/>
        </w:rPr>
        <w:fldChar w:fldCharType="end"/>
      </w:r>
      <w:r w:rsidRPr="006E6BD5">
        <w:rPr>
          <w:lang w:val="en-US"/>
        </w:rPr>
        <w:t>. However, most of this evidence comes from bipartisan political contexts, leaving open questions about whether these findings generalize to multiparty systems.</w:t>
      </w:r>
      <w:r>
        <w:rPr>
          <w:lang w:val="en-US"/>
        </w:rPr>
        <w:t xml:space="preserve"> </w:t>
      </w:r>
    </w:p>
    <w:p w14:paraId="1EBFBF28" w14:textId="77777777" w:rsidR="006E6BD5" w:rsidRDefault="006E6BD5" w:rsidP="0049449E">
      <w:pPr>
        <w:spacing w:line="480" w:lineRule="auto"/>
        <w:ind w:left="0" w:firstLine="0"/>
        <w:rPr>
          <w:lang w:val="en-US"/>
        </w:rPr>
      </w:pPr>
    </w:p>
    <w:p w14:paraId="6D01BD54" w14:textId="08AEDD93" w:rsidR="006E6BD5" w:rsidRDefault="006E6BD5" w:rsidP="0049449E">
      <w:pPr>
        <w:spacing w:line="480" w:lineRule="auto"/>
        <w:ind w:left="0" w:firstLine="0"/>
        <w:rPr>
          <w:lang w:val="en-US"/>
        </w:rPr>
      </w:pPr>
      <w:r w:rsidRPr="006E6BD5">
        <w:rPr>
          <w:i/>
          <w:iCs/>
          <w:lang w:val="en-US"/>
        </w:rPr>
        <w:t>H1: Tightness hypothesis</w:t>
      </w:r>
      <w:r w:rsidRPr="006E6BD5">
        <w:rPr>
          <w:lang w:val="en-US"/>
        </w:rPr>
        <w:t>. The belief system of people with high political interest is tighter than that of people with low political interest.</w:t>
      </w:r>
    </w:p>
    <w:p w14:paraId="44C35BF3" w14:textId="77777777" w:rsidR="006E6BD5" w:rsidRPr="00C87489" w:rsidRDefault="006E6BD5" w:rsidP="0049449E">
      <w:pPr>
        <w:spacing w:line="480" w:lineRule="auto"/>
        <w:ind w:left="0" w:firstLine="0"/>
        <w:rPr>
          <w:lang w:val="en-US"/>
        </w:rPr>
      </w:pPr>
    </w:p>
    <w:p w14:paraId="3DA28E41" w14:textId="1D007729" w:rsidR="005D38F4" w:rsidRDefault="00DC7D41" w:rsidP="00F34E74">
      <w:pPr>
        <w:spacing w:line="480" w:lineRule="auto"/>
        <w:ind w:left="0" w:firstLine="720"/>
        <w:rPr>
          <w:lang w:val="en-US"/>
        </w:rPr>
      </w:pPr>
      <w:r w:rsidRPr="00DC7D41">
        <w:rPr>
          <w:lang w:val="en-US"/>
        </w:rPr>
        <w:t>Converse (2006) acknowledged that education might play a similar role. Since education and political knowledge are highly correlated in Western societies</w:t>
      </w:r>
      <w:r w:rsidR="004701D8">
        <w:rPr>
          <w:lang w:val="en-US"/>
        </w:rPr>
        <w:t xml:space="preserve"> </w:t>
      </w:r>
      <w:r w:rsidR="004701D8">
        <w:rPr>
          <w:lang w:val="en-US"/>
        </w:rPr>
        <w:fldChar w:fldCharType="begin"/>
      </w:r>
      <w:r w:rsidR="004701D8">
        <w:rPr>
          <w:lang w:val="en-US"/>
        </w:rPr>
        <w:instrText xml:space="preserve"> ADDIN ZOTERO_ITEM CSL_CITATION {"citationID":"fD0sQlMb","properties":{"formattedCitation":"(Gr\\uc0\\u246{}nlund &amp; Milner, 2006)","plainCitation":"(Grönlund &amp; Milner, 2006)","noteIndex":0},"citationItems":[{"id":8325,"uris":["http://zotero.org/users/10425122/items/NCMA8I4K"],"itemData":{"id":8325,"type":"article-journal","container-title":"Scandinavian Political Studies","DOI":"10.1111/j.1467-9477.2006.00157.x","ISSN":"0080-6757, 1467-9477","issue":"4","journalAbbreviation":"Scand Pol Studs","language":"en","license":"http://doi.wiley.com/10.1002/tdm_license_1.1","page":"386-406","source":"DOI.org (Crossref)","title":"The Determinants of Political Knowledge in Comparative Perspective","volume":"29","author":[{"family":"Grönlund","given":"Kimmo"},{"family":"Milner","given":"Henry"}],"issued":{"date-parts":[["2006",12]]},"citation-key":"gronlund2006"}}],"schema":"https://github.com/citation-style-language/schema/raw/master/csl-citation.json"} </w:instrText>
      </w:r>
      <w:r w:rsidR="004701D8">
        <w:rPr>
          <w:lang w:val="en-US"/>
        </w:rPr>
        <w:fldChar w:fldCharType="separate"/>
      </w:r>
      <w:r w:rsidR="004701D8" w:rsidRPr="004701D8">
        <w:rPr>
          <w:lang w:val="en-US"/>
        </w:rPr>
        <w:t>(Grönlund &amp; Milner, 2006)</w:t>
      </w:r>
      <w:r w:rsidR="004701D8">
        <w:rPr>
          <w:lang w:val="en-US"/>
        </w:rPr>
        <w:fldChar w:fldCharType="end"/>
      </w:r>
      <w:r w:rsidRPr="00DC7D41">
        <w:rPr>
          <w:lang w:val="en-US"/>
        </w:rPr>
        <w:t xml:space="preserve">, distinguishing their effects is crucial. Prior studies using non-network methodologies found that highly educated individuals exhibit </w:t>
      </w:r>
      <w:r w:rsidR="00BF66C4">
        <w:rPr>
          <w:lang w:val="en-US"/>
        </w:rPr>
        <w:t>great</w:t>
      </w:r>
      <w:r w:rsidRPr="00DC7D41">
        <w:rPr>
          <w:lang w:val="en-US"/>
        </w:rPr>
        <w:t xml:space="preserve"> attitudinal stability and consistency </w:t>
      </w:r>
      <w:r w:rsidR="004701D8">
        <w:rPr>
          <w:lang w:val="en-US"/>
        </w:rPr>
        <w:fldChar w:fldCharType="begin"/>
      </w:r>
      <w:r w:rsidR="004701D8">
        <w:rPr>
          <w:lang w:val="en-US"/>
        </w:rPr>
        <w:instrText xml:space="preserve"> ADDIN ZOTERO_ITEM CSL_CITATION {"citationID":"1jvnttWA","properties":{"formattedCitation":"(Judd &amp; Krosnick, 1982; Judd &amp; Milburn, 1980; Peffley &amp; Hurwitz, 1985)","plainCitation":"(Judd &amp; Krosnick, 1982; Judd &amp; Milburn, 1980; Peffley &amp; Hurwitz, 1985)","noteIndex":0},"citationItems":[{"id":8326,"uris":["http://zotero.org/users/10425122/items/FNZCB5IP"],"itemData":{"id":8326,"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citation-key":"judd1982"}},{"id":8328,"uris":["http://zotero.org/users/10425122/items/SXHTVG97"],"itemData":{"id":8328,"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8327,"uris":["http://zotero.org/users/10425122/items/XUYJXAQS"],"itemData":{"id":8327,"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citation-key":"peffley1985"}}],"schema":"https://github.com/citation-style-language/schema/raw/master/csl-citation.json"} </w:instrText>
      </w:r>
      <w:r w:rsidR="004701D8">
        <w:rPr>
          <w:lang w:val="en-US"/>
        </w:rPr>
        <w:fldChar w:fldCharType="separate"/>
      </w:r>
      <w:r w:rsidR="004701D8" w:rsidRPr="004701D8">
        <w:rPr>
          <w:lang w:val="en-US"/>
        </w:rPr>
        <w:t>(Judd &amp; Krosnick, 1982; Judd &amp; Milburn, 1980; Peffley &amp; Hurwitz, 1985)</w:t>
      </w:r>
      <w:r w:rsidR="004701D8">
        <w:rPr>
          <w:lang w:val="en-US"/>
        </w:rPr>
        <w:fldChar w:fldCharType="end"/>
      </w:r>
      <w:r w:rsidRPr="00DC7D41">
        <w:rPr>
          <w:lang w:val="en-US"/>
        </w:rPr>
        <w:t>. This suggests that belief tightness may stem not only from political exposure but also from cognitive skills associated with education.</w:t>
      </w:r>
      <w:r>
        <w:rPr>
          <w:lang w:val="en-US"/>
        </w:rPr>
        <w:t xml:space="preserve"> </w:t>
      </w:r>
      <w:r w:rsidRPr="00DC7D41">
        <w:rPr>
          <w:lang w:val="en-US"/>
        </w:rPr>
        <w:t>However, network-based evidence remains inconclusive</w:t>
      </w:r>
      <w:r w:rsidR="00BF66C4">
        <w:rPr>
          <w:lang w:val="en-US"/>
        </w:rPr>
        <w:t xml:space="preserve">. </w:t>
      </w:r>
      <w:proofErr w:type="spellStart"/>
      <w:r w:rsidRPr="00DC7D41">
        <w:rPr>
          <w:lang w:val="en-US"/>
        </w:rPr>
        <w:t>Boutyline</w:t>
      </w:r>
      <w:proofErr w:type="spellEnd"/>
      <w:r w:rsidRPr="00DC7D41">
        <w:rPr>
          <w:lang w:val="en-US"/>
        </w:rPr>
        <w:t xml:space="preserve"> and Vaisey (2017) </w:t>
      </w:r>
      <w:r w:rsidR="00BF66C4">
        <w:rPr>
          <w:lang w:val="en-US"/>
        </w:rPr>
        <w:t>and</w:t>
      </w:r>
      <w:r w:rsidRPr="00DC7D41">
        <w:rPr>
          <w:lang w:val="en-US"/>
        </w:rPr>
        <w:t xml:space="preserve"> </w:t>
      </w:r>
      <w:proofErr w:type="spellStart"/>
      <w:r w:rsidRPr="00DC7D41">
        <w:rPr>
          <w:lang w:val="en-US"/>
        </w:rPr>
        <w:t>Keskintürk</w:t>
      </w:r>
      <w:proofErr w:type="spellEnd"/>
      <w:r w:rsidRPr="00DC7D41">
        <w:rPr>
          <w:lang w:val="en-US"/>
        </w:rPr>
        <w:t xml:space="preserve"> (2022b) </w:t>
      </w:r>
      <w:r w:rsidR="00BF66C4">
        <w:rPr>
          <w:lang w:val="en-US"/>
        </w:rPr>
        <w:t>found</w:t>
      </w:r>
      <w:r w:rsidRPr="00DC7D41">
        <w:rPr>
          <w:lang w:val="en-US"/>
        </w:rPr>
        <w:t xml:space="preserve"> education is unrelated to belief constraint. In contrast, Van Noord et al. (2024) found that education plays a key role in reinforcing ideological consistency. These findings challenge the social theory of constraint</w:t>
      </w:r>
      <w:r w:rsidR="00F34E74">
        <w:rPr>
          <w:lang w:val="en-US"/>
        </w:rPr>
        <w:t>.</w:t>
      </w:r>
      <w:r w:rsidRPr="00DC7D41">
        <w:rPr>
          <w:lang w:val="en-US"/>
        </w:rPr>
        <w:t xml:space="preserve"> If </w:t>
      </w:r>
      <w:r w:rsidRPr="00DC7D41">
        <w:rPr>
          <w:lang w:val="en-US"/>
        </w:rPr>
        <w:lastRenderedPageBreak/>
        <w:t xml:space="preserve">education fosters constraint independently of political engagement, belief tightness would arise from an individual’s ability to recognize </w:t>
      </w:r>
      <w:r w:rsidR="00D9497C">
        <w:rPr>
          <w:lang w:val="en-US"/>
        </w:rPr>
        <w:t>similar political issues</w:t>
      </w:r>
      <w:r w:rsidRPr="00DC7D41">
        <w:rPr>
          <w:lang w:val="en-US"/>
        </w:rPr>
        <w:t>, rather than from exposure to ideological discourse.</w:t>
      </w:r>
    </w:p>
    <w:p w14:paraId="40E4FCA3" w14:textId="77777777" w:rsidR="00DC7D41" w:rsidRDefault="00DC7D41" w:rsidP="0049449E">
      <w:pPr>
        <w:spacing w:line="480" w:lineRule="auto"/>
        <w:ind w:left="0" w:firstLine="0"/>
        <w:rPr>
          <w:lang w:val="en-US"/>
        </w:rPr>
      </w:pPr>
    </w:p>
    <w:p w14:paraId="0BE58A8E" w14:textId="3998FEDD" w:rsidR="00D954E9" w:rsidRDefault="00D954E9" w:rsidP="0049449E">
      <w:pPr>
        <w:spacing w:line="480"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49449E">
      <w:pPr>
        <w:spacing w:line="480" w:lineRule="auto"/>
        <w:ind w:left="0" w:firstLine="0"/>
        <w:rPr>
          <w:lang w:val="en-US"/>
        </w:rPr>
      </w:pPr>
    </w:p>
    <w:p w14:paraId="09069EE8" w14:textId="42E56198" w:rsidR="00DC7D41" w:rsidRPr="00DC7D41" w:rsidRDefault="00DC7D41" w:rsidP="00F34E74">
      <w:pPr>
        <w:spacing w:line="480" w:lineRule="auto"/>
        <w:ind w:left="0" w:firstLine="720"/>
        <w:rPr>
          <w:lang w:val="en-US"/>
        </w:rPr>
      </w:pPr>
      <w:bookmarkStart w:id="3" w:name="_9fdyn2avxyl5" w:colFirst="0" w:colLast="0"/>
      <w:bookmarkEnd w:id="3"/>
      <w:r w:rsidRPr="00DC7D41">
        <w:rPr>
          <w:lang w:val="en-US"/>
        </w:rPr>
        <w:t xml:space="preserve">While researchers frequently stratify samples by sociodemographic </w:t>
      </w:r>
      <w:r w:rsidR="0092342C">
        <w:rPr>
          <w:lang w:val="en-US"/>
        </w:rPr>
        <w:t>variables</w:t>
      </w:r>
      <w:r w:rsidRPr="00DC7D41">
        <w:rPr>
          <w:lang w:val="en-US"/>
        </w:rPr>
        <w:t xml:space="preserve"> to analyze variation in belief </w:t>
      </w:r>
      <w:r w:rsidR="0092342C">
        <w:rPr>
          <w:lang w:val="en-US"/>
        </w:rPr>
        <w:t xml:space="preserve">systems </w:t>
      </w:r>
      <w:r w:rsidRPr="00DC7D41">
        <w:rPr>
          <w:lang w:val="en-US"/>
        </w:rPr>
        <w:t>structures</w:t>
      </w:r>
      <w:r w:rsidR="004701D8">
        <w:rPr>
          <w:lang w:val="en-US"/>
        </w:rPr>
        <w:t xml:space="preserve"> </w:t>
      </w:r>
      <w:r w:rsidR="004701D8">
        <w:rPr>
          <w:lang w:val="en-US"/>
        </w:rPr>
        <w:fldChar w:fldCharType="begin"/>
      </w:r>
      <w:r w:rsidR="00761EF5">
        <w:rPr>
          <w:lang w:val="en-US"/>
        </w:rPr>
        <w:instrText xml:space="preserve"> ADDIN ZOTERO_ITEM CSL_CITATION {"citationID":"hboTQwWI","properties":{"formattedCitation":"(Boutyline &amp; Vaisey, 2017; Franetovic &amp; Bertero, 2023; Schlicht-Schm\\uc0\\u228{}lzle et al., 2018)","plainCitation":"(Boutyline &amp; Vaisey, 2017; Franetovic &amp; Bertero, 2023; Schlicht-Schmälzle et al., 2018)","dontUpdate":true,"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id":128,"uris":["http://zotero.org/users/10425122/items/9GZJALIN"],"itemData":{"id":128,"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N":"1932-6203","issue":"12","journalAbbreviation":"PLoS ONE","language":"en","page":"e0208241","source":"DOI.org (Crossref)","title":"An attitude network analysis of post-national citizenship identities","volume":"13","author":[{"family":"Schlicht-Schmälzle","given":"Raphaela"},{"family":"Chykina","given":"Volha"},{"family":"Schmälzle","given":"Ralf"}],"editor":[{"family":"Lozano","given":"Sergi"}],"issued":{"date-parts":[["2018",12,3]]},"citation-key":"schlicht-schmalzle2018"}}],"schema":"https://github.com/citation-style-language/schema/raw/master/csl-citation.json"} </w:instrText>
      </w:r>
      <w:r w:rsidR="004701D8">
        <w:rPr>
          <w:lang w:val="en-US"/>
        </w:rPr>
        <w:fldChar w:fldCharType="separate"/>
      </w:r>
      <w:r w:rsidR="004701D8" w:rsidRPr="004701D8">
        <w:rPr>
          <w:lang w:val="en-US"/>
        </w:rPr>
        <w:t>(</w:t>
      </w:r>
      <w:r w:rsidR="004701D8">
        <w:rPr>
          <w:lang w:val="en-US"/>
        </w:rPr>
        <w:t xml:space="preserve">e.g.: </w:t>
      </w:r>
      <w:r w:rsidR="004701D8" w:rsidRPr="004701D8">
        <w:rPr>
          <w:lang w:val="en-US"/>
        </w:rPr>
        <w:t>Boutyline &amp; Vaisey, 2017; Franetovic &amp; Bertero, 2023; Schlicht-Schmälzle et al., 2018)</w:t>
      </w:r>
      <w:r w:rsidR="004701D8">
        <w:rPr>
          <w:lang w:val="en-US"/>
        </w:rPr>
        <w:fldChar w:fldCharType="end"/>
      </w:r>
      <w:r w:rsidRPr="00DC7D41">
        <w:rPr>
          <w:lang w:val="en-US"/>
        </w:rPr>
        <w:t xml:space="preserve">, partisan alignment has been </w:t>
      </w:r>
      <w:r w:rsidR="00F34E74">
        <w:rPr>
          <w:lang w:val="en-US"/>
        </w:rPr>
        <w:t>surprisingly</w:t>
      </w:r>
      <w:r w:rsidRPr="00DC7D41">
        <w:rPr>
          <w:lang w:val="en-US"/>
        </w:rPr>
        <w:t xml:space="preserve"> ignored as a moderating factor. In bipartisan systems like the U.S., where issue ownership</w:t>
      </w:r>
      <w:r w:rsidR="006A2A26">
        <w:rPr>
          <w:lang w:val="en-US"/>
        </w:rPr>
        <w:t xml:space="preserve"> </w:t>
      </w:r>
      <w:r w:rsidR="006A2A26">
        <w:rPr>
          <w:lang w:val="en-US"/>
        </w:rPr>
        <w:fldChar w:fldCharType="begin"/>
      </w:r>
      <w:r w:rsidR="006A2A26">
        <w:rPr>
          <w:lang w:val="en-US"/>
        </w:rPr>
        <w:instrText xml:space="preserve"> ADDIN ZOTERO_ITEM CSL_CITATION {"citationID":"a5k8zTY2","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6A2A26">
        <w:rPr>
          <w:lang w:val="en-US"/>
        </w:rPr>
        <w:fldChar w:fldCharType="separate"/>
      </w:r>
      <w:r w:rsidR="006A2A26" w:rsidRPr="006A2A26">
        <w:rPr>
          <w:lang w:val="en-US"/>
        </w:rPr>
        <w:t>(Petrocik, 1996)</w:t>
      </w:r>
      <w:r w:rsidR="006A2A26">
        <w:rPr>
          <w:lang w:val="en-US"/>
        </w:rPr>
        <w:fldChar w:fldCharType="end"/>
      </w:r>
      <w:r w:rsidRPr="00DC7D41">
        <w:rPr>
          <w:lang w:val="en-US"/>
        </w:rPr>
        <w:t xml:space="preserve"> is clearly divided between Republicans and Democrats, belief structures are likely to be uniform within each ideological camp. However, in multiparty contexts, partisan cues may conflict, leading to heterogeneous belief systems across electorates</w:t>
      </w:r>
      <w:r w:rsidR="006A2A26">
        <w:rPr>
          <w:lang w:val="en-US"/>
        </w:rPr>
        <w:t xml:space="preserve"> </w:t>
      </w:r>
      <w:r w:rsidR="006A2A26">
        <w:rPr>
          <w:lang w:val="en-US"/>
        </w:rPr>
        <w:fldChar w:fldCharType="begin"/>
      </w:r>
      <w:r w:rsidR="006A2A26">
        <w:rPr>
          <w:lang w:val="en-US"/>
        </w:rPr>
        <w:instrText xml:space="preserve"> ADDIN ZOTERO_ITEM CSL_CITATION {"citationID":"KlcP4EiQ","properties":{"formattedCitation":"(Adams et al., 2021; Arndt, 2016; Macdonald et al., 1991)","plainCitation":"(Adams et al., 2021; Arndt, 2016;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sidR="006A2A26">
        <w:rPr>
          <w:lang w:val="en-US"/>
        </w:rPr>
        <w:fldChar w:fldCharType="separate"/>
      </w:r>
      <w:r w:rsidR="006A2A26" w:rsidRPr="006A2A26">
        <w:rPr>
          <w:lang w:val="en-US"/>
        </w:rPr>
        <w:t>(Adams et al., 2021; Arndt, 2016; Macdonald et al., 1991)</w:t>
      </w:r>
      <w:r w:rsidR="006A2A26">
        <w:rPr>
          <w:lang w:val="en-US"/>
        </w:rPr>
        <w:fldChar w:fldCharType="end"/>
      </w:r>
      <w:r w:rsidR="006A2A26">
        <w:rPr>
          <w:lang w:val="en-US"/>
        </w:rPr>
        <w:t xml:space="preserve">. </w:t>
      </w:r>
      <w:r w:rsidRPr="00DC7D41">
        <w:rPr>
          <w:lang w:val="en-US"/>
        </w:rPr>
        <w:t>European research confirms that citizens do not uniformly structure their attitudes along a left-right divide</w:t>
      </w:r>
      <w:r w:rsidR="006A2A26">
        <w:rPr>
          <w:lang w:val="en-US"/>
        </w:rPr>
        <w:t xml:space="preserve"> </w:t>
      </w:r>
      <w:r w:rsidR="006A2A26">
        <w:rPr>
          <w:lang w:val="en-US"/>
        </w:rPr>
        <w:fldChar w:fldCharType="begin"/>
      </w:r>
      <w:r w:rsidR="0000692E">
        <w:rPr>
          <w:lang w:val="en-US"/>
        </w:rPr>
        <w:instrText xml:space="preserve"> ADDIN ZOTERO_ITEM CSL_CITATION {"citationID":"MJJ4kYnb","properties":{"formattedCitation":"(Barbet, 2020; Van Noord et al., 2024)","plainCitation":"(Barbet, 2020; Van Noord et al., 2024)","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6A2A26">
        <w:rPr>
          <w:lang w:val="en-US"/>
        </w:rPr>
        <w:fldChar w:fldCharType="separate"/>
      </w:r>
      <w:r w:rsidR="0000692E" w:rsidRPr="0000692E">
        <w:rPr>
          <w:lang w:val="en-US"/>
        </w:rPr>
        <w:t>(Barbet, 2020; Van Noord et al., 2024)</w:t>
      </w:r>
      <w:r w:rsidR="006A2A26">
        <w:rPr>
          <w:lang w:val="en-US"/>
        </w:rPr>
        <w:fldChar w:fldCharType="end"/>
      </w:r>
      <w:r w:rsidRPr="00DC7D41">
        <w:rPr>
          <w:lang w:val="en-US"/>
        </w:rPr>
        <w:t>, and partisan competition further shapes these differences</w:t>
      </w:r>
      <w:r w:rsidR="0000692E">
        <w:rPr>
          <w:lang w:val="en-US"/>
        </w:rPr>
        <w:t xml:space="preserve"> </w:t>
      </w:r>
      <w:r w:rsidR="0000692E">
        <w:rPr>
          <w:lang w:val="en-US"/>
        </w:rPr>
        <w:fldChar w:fldCharType="begin"/>
      </w:r>
      <w:r w:rsidR="0000692E">
        <w:rPr>
          <w:lang w:val="en-US"/>
        </w:rPr>
        <w:instrText xml:space="preserve"> ADDIN ZOTERO_ITEM CSL_CITATION {"citationID":"KoDjGeOn","properties":{"formattedCitation":"(Daenekindt et al., 2017; Van Den Hoogen et al., 2022)","plainCitation":"(Daenekindt et al., 2017; Van Den Hoogen et al., 2022)","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00692E">
        <w:rPr>
          <w:lang w:val="en-US"/>
        </w:rPr>
        <w:fldChar w:fldCharType="separate"/>
      </w:r>
      <w:r w:rsidR="0000692E" w:rsidRPr="0000692E">
        <w:rPr>
          <w:lang w:val="en-US"/>
        </w:rPr>
        <w:t>(Daenekindt et al., 2017; Van Den Hoogen et al., 2022)</w:t>
      </w:r>
      <w:r w:rsidR="0000692E">
        <w:rPr>
          <w:lang w:val="en-US"/>
        </w:rPr>
        <w:fldChar w:fldCharType="end"/>
      </w:r>
      <w:r w:rsidRPr="00DC7D41">
        <w:rPr>
          <w:lang w:val="en-US"/>
        </w:rPr>
        <w:t>. Italy provides a particularly salient case, as it features multiple ideologically distinct parties and one of its largest forces, the M5S, explicitly rejects the left-right framework</w:t>
      </w:r>
      <w:r w:rsidR="0000692E">
        <w:rPr>
          <w:lang w:val="en-US"/>
        </w:rPr>
        <w:t xml:space="preserve"> </w:t>
      </w:r>
      <w:r w:rsidR="0000692E">
        <w:rPr>
          <w:lang w:val="en-US"/>
        </w:rPr>
        <w:fldChar w:fldCharType="begin"/>
      </w:r>
      <w:r w:rsidR="0000692E">
        <w:rPr>
          <w:lang w:val="en-US"/>
        </w:rPr>
        <w:instrText xml:space="preserve"> ADDIN ZOTERO_ITEM CSL_CITATION {"citationID":"idEuu4Kx","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00692E">
        <w:rPr>
          <w:lang w:val="en-US"/>
        </w:rPr>
        <w:fldChar w:fldCharType="separate"/>
      </w:r>
      <w:r w:rsidR="0000692E" w:rsidRPr="0000692E">
        <w:rPr>
          <w:lang w:val="en-US"/>
        </w:rPr>
        <w:t>(Benasaglio Berlucchi, 2022)</w:t>
      </w:r>
      <w:r w:rsidR="0000692E">
        <w:rPr>
          <w:lang w:val="en-US"/>
        </w:rPr>
        <w:fldChar w:fldCharType="end"/>
      </w:r>
      <w:r w:rsidRPr="00DC7D41">
        <w:rPr>
          <w:lang w:val="en-US"/>
        </w:rPr>
        <w:t xml:space="preserve">, potentially </w:t>
      </w:r>
      <w:r w:rsidR="0092342C">
        <w:rPr>
          <w:lang w:val="en-US"/>
        </w:rPr>
        <w:t>promoting</w:t>
      </w:r>
      <w:r w:rsidRPr="00DC7D41">
        <w:rPr>
          <w:lang w:val="en-US"/>
        </w:rPr>
        <w:t xml:space="preserve"> low consensus on how political attitudes should be structured.</w:t>
      </w:r>
    </w:p>
    <w:p w14:paraId="5E0AE88C" w14:textId="77777777" w:rsidR="00DC7D41" w:rsidRPr="00DC7D41" w:rsidRDefault="00DC7D41" w:rsidP="0049449E">
      <w:pPr>
        <w:spacing w:line="480" w:lineRule="auto"/>
        <w:ind w:left="0" w:firstLine="0"/>
        <w:rPr>
          <w:lang w:val="en-US"/>
        </w:rPr>
      </w:pPr>
    </w:p>
    <w:p w14:paraId="1BA9EDF9" w14:textId="6A9EA4AC" w:rsidR="00D954E9" w:rsidRDefault="00DC7D41" w:rsidP="00F34E74">
      <w:pPr>
        <w:spacing w:line="480" w:lineRule="auto"/>
        <w:ind w:left="0" w:firstLine="720"/>
        <w:rPr>
          <w:lang w:val="en-US"/>
        </w:rPr>
      </w:pPr>
      <w:r w:rsidRPr="00DC7D41">
        <w:rPr>
          <w:lang w:val="en-US"/>
        </w:rPr>
        <w:t xml:space="preserve">To test this, I estimate belief systems for supporters of the three largest political factions in the 2022 Italian general election: the right-wing coalition (FDI, L, FI), the left-wing coalition </w:t>
      </w:r>
      <w:r w:rsidRPr="00DC7D41">
        <w:rPr>
          <w:lang w:val="en-US"/>
        </w:rPr>
        <w:lastRenderedPageBreak/>
        <w:t xml:space="preserve">(PD, AVS, +E), and the Five Star Movement (M5S). If vote choice structures belief </w:t>
      </w:r>
      <w:proofErr w:type="gramStart"/>
      <w:r w:rsidRPr="00DC7D41">
        <w:rPr>
          <w:lang w:val="en-US"/>
        </w:rPr>
        <w:t>systems</w:t>
      </w:r>
      <w:proofErr w:type="gramEnd"/>
      <w:r w:rsidRPr="00DC7D41">
        <w:rPr>
          <w:lang w:val="en-US"/>
        </w:rPr>
        <w:t xml:space="preserve">, </w:t>
      </w:r>
      <w:r w:rsidR="00BF66C4">
        <w:rPr>
          <w:lang w:val="en-US"/>
        </w:rPr>
        <w:t>I</w:t>
      </w:r>
      <w:r w:rsidRPr="00DC7D41">
        <w:rPr>
          <w:lang w:val="en-US"/>
        </w:rPr>
        <w:t xml:space="preserve"> should observe systematic differences in attitudinal associations across electorates. </w:t>
      </w:r>
    </w:p>
    <w:p w14:paraId="3BC809CD" w14:textId="77777777" w:rsidR="0092342C" w:rsidRPr="00D954E9" w:rsidRDefault="0092342C" w:rsidP="0049449E">
      <w:pPr>
        <w:spacing w:line="480" w:lineRule="auto"/>
        <w:ind w:left="0" w:firstLine="0"/>
        <w:rPr>
          <w:lang w:val="en-US"/>
        </w:rPr>
      </w:pPr>
    </w:p>
    <w:p w14:paraId="27FF0477" w14:textId="6C40E50A" w:rsidR="00E003E2" w:rsidRPr="00C87489" w:rsidRDefault="00D954E9" w:rsidP="0049449E">
      <w:pPr>
        <w:spacing w:line="480" w:lineRule="auto"/>
        <w:ind w:left="0" w:firstLine="0"/>
        <w:rPr>
          <w:lang w:val="en-US"/>
        </w:rPr>
      </w:pPr>
      <w:r w:rsidRPr="00D954E9">
        <w:rPr>
          <w:i/>
          <w:iCs/>
          <w:lang w:val="en-US"/>
        </w:rPr>
        <w:t>H3: Consensus hypothesis</w:t>
      </w:r>
      <w:r w:rsidRPr="00D954E9">
        <w:rPr>
          <w:lang w:val="en-US"/>
        </w:rPr>
        <w:t>. The associations between political attitudes are moderated by self-reported vote choice.</w:t>
      </w:r>
    </w:p>
    <w:p w14:paraId="2BDBE108" w14:textId="77777777" w:rsidR="00E003E2" w:rsidRPr="00C87489" w:rsidRDefault="00E003E2" w:rsidP="0049449E">
      <w:pPr>
        <w:spacing w:line="480" w:lineRule="auto"/>
        <w:ind w:left="0" w:firstLine="0"/>
        <w:rPr>
          <w:lang w:val="en-US"/>
        </w:rPr>
      </w:pPr>
    </w:p>
    <w:p w14:paraId="3D67C483" w14:textId="7D5B1FB2" w:rsidR="008C67F3" w:rsidRPr="00155149" w:rsidRDefault="00BD6448" w:rsidP="0049449E">
      <w:pPr>
        <w:pStyle w:val="Titolo2"/>
        <w:spacing w:before="160" w:after="80" w:line="48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49449E">
      <w:pPr>
        <w:pStyle w:val="Titolo3"/>
        <w:spacing w:line="480" w:lineRule="auto"/>
      </w:pPr>
      <w:bookmarkStart w:id="4" w:name="_s9vm8kmtjhji" w:colFirst="0" w:colLast="0"/>
      <w:bookmarkEnd w:id="4"/>
      <w:r w:rsidRPr="00C87489">
        <w:t xml:space="preserve">3.1 Data </w:t>
      </w:r>
      <w:r w:rsidR="00D9626F" w:rsidRPr="00C87489">
        <w:t>and variables</w:t>
      </w:r>
    </w:p>
    <w:p w14:paraId="559DD239" w14:textId="195A49C6" w:rsidR="00FF071C" w:rsidRDefault="0092342C" w:rsidP="0049449E">
      <w:pPr>
        <w:spacing w:line="480" w:lineRule="auto"/>
        <w:ind w:left="0" w:firstLine="0"/>
        <w:rPr>
          <w:lang w:val="en-US"/>
        </w:rPr>
      </w:pPr>
      <w:r w:rsidRPr="0092342C">
        <w:rPr>
          <w:lang w:val="en-US"/>
        </w:rPr>
        <w:t xml:space="preserve">Analyses rely on the fifth wave of the </w:t>
      </w:r>
      <w:proofErr w:type="spellStart"/>
      <w:r w:rsidRPr="0092342C">
        <w:rPr>
          <w:lang w:val="en-US"/>
        </w:rPr>
        <w:t>ResPOnsE</w:t>
      </w:r>
      <w:proofErr w:type="spellEnd"/>
      <w:r w:rsidRPr="0092342C">
        <w:rPr>
          <w:lang w:val="en-US"/>
        </w:rPr>
        <w:t xml:space="preserve"> dataset, an Italian Rolling Cross-Sectional survey</w:t>
      </w:r>
      <w:r w:rsidR="0000692E">
        <w:rPr>
          <w:lang w:val="en-US"/>
        </w:rPr>
        <w:t xml:space="preserve"> </w:t>
      </w:r>
      <w:r w:rsidR="0000692E">
        <w:rPr>
          <w:lang w:val="en-US"/>
        </w:rPr>
        <w:fldChar w:fldCharType="begin"/>
      </w:r>
      <w:r w:rsidR="0000692E">
        <w:rPr>
          <w:lang w:val="en-US"/>
        </w:rPr>
        <w:instrText xml:space="preserve"> ADDIN ZOTERO_ITEM CSL_CITATION {"citationID":"vNYzh5Xg","properties":{"formattedCitation":"(Vezzoni et al., 2020)","plainCitation":"(Vezzoni et al., 2020)","noteIndex":0},"citationItems":[{"id":8329,"uris":["http://zotero.org/users/10425122/items/9QFR4U4A"],"itemData":{"id":8329,"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citation-key":"vezzoni2020"}}],"schema":"https://github.com/citation-style-language/schema/raw/master/csl-citation.json"} </w:instrText>
      </w:r>
      <w:r w:rsidR="0000692E">
        <w:rPr>
          <w:lang w:val="en-US"/>
        </w:rPr>
        <w:fldChar w:fldCharType="separate"/>
      </w:r>
      <w:r w:rsidR="0000692E" w:rsidRPr="0000692E">
        <w:rPr>
          <w:lang w:val="en-US"/>
        </w:rPr>
        <w:t>(Vezzoni et al., 2020)</w:t>
      </w:r>
      <w:r w:rsidR="0000692E">
        <w:rPr>
          <w:lang w:val="en-US"/>
        </w:rPr>
        <w:fldChar w:fldCharType="end"/>
      </w:r>
      <w:r w:rsidRPr="0092342C">
        <w:rPr>
          <w:lang w:val="en-US"/>
        </w:rPr>
        <w:t xml:space="preserve">. The sample was drawn using quota sampling based on residence, gender, and age group. Data collection occurred between October 20 and December 15, 2022, through a CAWI questionnaire. </w:t>
      </w:r>
      <w:r w:rsidR="00F34E74">
        <w:rPr>
          <w:lang w:val="en-US"/>
        </w:rPr>
        <w:t>E</w:t>
      </w:r>
      <w:r w:rsidRPr="0092342C">
        <w:rPr>
          <w:lang w:val="en-US"/>
        </w:rPr>
        <w:t xml:space="preserve">arlier waves focused on the pandemic, </w:t>
      </w:r>
      <w:r w:rsidR="00F34E74">
        <w:rPr>
          <w:lang w:val="en-US"/>
        </w:rPr>
        <w:t>but the fifth</w:t>
      </w:r>
      <w:r w:rsidRPr="0092342C">
        <w:rPr>
          <w:lang w:val="en-US"/>
        </w:rPr>
        <w:t xml:space="preserve"> </w:t>
      </w:r>
      <w:r w:rsidR="00F34E74">
        <w:rPr>
          <w:lang w:val="en-US"/>
        </w:rPr>
        <w:t xml:space="preserve">was </w:t>
      </w:r>
      <w:r w:rsidRPr="0092342C">
        <w:rPr>
          <w:lang w:val="en-US"/>
        </w:rPr>
        <w:t>fielded one month after the 2022 general election</w:t>
      </w:r>
      <w:r w:rsidR="00BF66C4">
        <w:rPr>
          <w:lang w:val="en-US"/>
        </w:rPr>
        <w:t>s.</w:t>
      </w:r>
      <w:r w:rsidR="00F34E74">
        <w:rPr>
          <w:lang w:val="en-US"/>
        </w:rPr>
        <w:t xml:space="preserve"> </w:t>
      </w:r>
      <w:r w:rsidR="00BF66C4">
        <w:rPr>
          <w:lang w:val="en-US"/>
        </w:rPr>
        <w:t>It</w:t>
      </w:r>
      <w:r w:rsidR="00F34E74">
        <w:rPr>
          <w:lang w:val="en-US"/>
        </w:rPr>
        <w:t xml:space="preserve"> i</w:t>
      </w:r>
      <w:r w:rsidRPr="0092342C">
        <w:rPr>
          <w:lang w:val="en-US"/>
        </w:rPr>
        <w:t>nclude</w:t>
      </w:r>
      <w:r w:rsidR="00F34E74">
        <w:rPr>
          <w:lang w:val="en-US"/>
        </w:rPr>
        <w:t>s</w:t>
      </w:r>
      <w:r w:rsidRPr="0092342C">
        <w:rPr>
          <w:lang w:val="en-US"/>
        </w:rPr>
        <w:t xml:space="preserve"> </w:t>
      </w:r>
      <w:r w:rsidR="00F34E74">
        <w:rPr>
          <w:lang w:val="en-US"/>
        </w:rPr>
        <w:t>a thematic section measuring several</w:t>
      </w:r>
      <w:r w:rsidRPr="0092342C">
        <w:rPr>
          <w:lang w:val="en-US"/>
        </w:rPr>
        <w:t xml:space="preserve"> Italian political </w:t>
      </w:r>
      <w:r w:rsidR="00F34E74">
        <w:rPr>
          <w:lang w:val="en-US"/>
        </w:rPr>
        <w:t>attitudes</w:t>
      </w:r>
      <w:r w:rsidRPr="0092342C">
        <w:rPr>
          <w:lang w:val="en-US"/>
        </w:rPr>
        <w:t>.</w:t>
      </w:r>
      <w:r>
        <w:rPr>
          <w:lang w:val="en-US"/>
        </w:rPr>
        <w:t xml:space="preserve"> </w:t>
      </w:r>
      <w:r w:rsidR="006F4F34">
        <w:rPr>
          <w:lang w:val="en-US"/>
        </w:rPr>
        <w:t>I</w:t>
      </w:r>
      <w:r w:rsidR="006F4F34" w:rsidRPr="006F4F34">
        <w:rPr>
          <w:lang w:val="en-US"/>
        </w:rPr>
        <w:t xml:space="preserve"> analyze a final sample of 1,149 respondents following list-wise deletion. Attrition was primarily due to missing data on </w:t>
      </w:r>
      <w:proofErr w:type="gramStart"/>
      <w:r w:rsidR="006F4F34" w:rsidRPr="006F4F34">
        <w:rPr>
          <w:lang w:val="en-US"/>
        </w:rPr>
        <w:t>vote</w:t>
      </w:r>
      <w:proofErr w:type="gramEnd"/>
      <w:r w:rsidR="006F4F34" w:rsidRPr="006F4F34">
        <w:rPr>
          <w:lang w:val="en-US"/>
        </w:rPr>
        <w:t xml:space="preserve"> choice</w:t>
      </w:r>
      <w:r w:rsidR="006F4F34">
        <w:rPr>
          <w:lang w:val="en-US"/>
        </w:rPr>
        <w:t>.</w:t>
      </w:r>
    </w:p>
    <w:p w14:paraId="51427BF0" w14:textId="77777777" w:rsidR="0092342C" w:rsidRDefault="0092342C" w:rsidP="0049449E">
      <w:pPr>
        <w:spacing w:line="480" w:lineRule="auto"/>
        <w:ind w:left="0" w:firstLine="0"/>
        <w:rPr>
          <w:lang w:val="en-US"/>
        </w:rPr>
      </w:pPr>
    </w:p>
    <w:p w14:paraId="478F6EE6" w14:textId="2A4F761E" w:rsidR="00981A54" w:rsidRDefault="0092342C" w:rsidP="00F34E74">
      <w:pPr>
        <w:spacing w:line="480" w:lineRule="auto"/>
        <w:ind w:left="0" w:firstLine="720"/>
        <w:rPr>
          <w:lang w:val="en-US"/>
        </w:rPr>
      </w:pPr>
      <w:r w:rsidRPr="0092342C">
        <w:rPr>
          <w:lang w:val="en-US"/>
        </w:rPr>
        <w:t xml:space="preserve">Table 1 (below) lists the variables used in this study, while descriptive statistics appear in Table </w:t>
      </w:r>
      <w:r w:rsidR="00582E5C">
        <w:rPr>
          <w:lang w:val="en-US"/>
        </w:rPr>
        <w:t>S</w:t>
      </w:r>
      <w:r w:rsidRPr="0092342C">
        <w:rPr>
          <w:lang w:val="en-US"/>
        </w:rPr>
        <w:t xml:space="preserve">1 </w:t>
      </w:r>
      <w:r w:rsidR="00582E5C">
        <w:rPr>
          <w:lang w:val="en-US"/>
        </w:rPr>
        <w:t>(</w:t>
      </w:r>
      <w:r w:rsidRPr="0092342C">
        <w:rPr>
          <w:lang w:val="en-US"/>
        </w:rPr>
        <w:t>Supplement</w:t>
      </w:r>
      <w:r w:rsidR="00582E5C">
        <w:rPr>
          <w:lang w:val="en-US"/>
        </w:rPr>
        <w:t>)</w:t>
      </w:r>
      <w:r w:rsidRPr="0092342C">
        <w:rPr>
          <w:lang w:val="en-US"/>
        </w:rPr>
        <w:t xml:space="preserve">. </w:t>
      </w:r>
      <w:r w:rsidR="00582E5C">
        <w:rPr>
          <w:lang w:val="en-US"/>
        </w:rPr>
        <w:t xml:space="preserve">Table S2 provides descriptives on </w:t>
      </w:r>
      <w:r w:rsidR="00F34E74">
        <w:rPr>
          <w:lang w:val="en-US"/>
        </w:rPr>
        <w:t>stratificational</w:t>
      </w:r>
      <w:r w:rsidR="00582E5C">
        <w:rPr>
          <w:lang w:val="en-US"/>
        </w:rPr>
        <w:t xml:space="preserve"> measures (political interest, education, vote</w:t>
      </w:r>
      <w:r w:rsidR="006F4F34">
        <w:rPr>
          <w:lang w:val="en-US"/>
        </w:rPr>
        <w:t xml:space="preserve"> </w:t>
      </w:r>
      <w:r w:rsidR="00582E5C">
        <w:rPr>
          <w:lang w:val="en-US"/>
        </w:rPr>
        <w:t xml:space="preserve">choice). </w:t>
      </w:r>
      <w:r w:rsidRPr="0092342C">
        <w:rPr>
          <w:lang w:val="en-US"/>
        </w:rPr>
        <w:t xml:space="preserve">Variables </w:t>
      </w:r>
      <w:r w:rsidR="00BF66C4">
        <w:rPr>
          <w:lang w:val="en-US"/>
        </w:rPr>
        <w:t>are</w:t>
      </w:r>
      <w:r w:rsidRPr="0092342C">
        <w:rPr>
          <w:lang w:val="en-US"/>
        </w:rPr>
        <w:t xml:space="preserve"> </w:t>
      </w:r>
      <w:proofErr w:type="gramStart"/>
      <w:r w:rsidRPr="0092342C">
        <w:rPr>
          <w:lang w:val="en-US"/>
        </w:rPr>
        <w:t>recoded</w:t>
      </w:r>
      <w:proofErr w:type="gramEnd"/>
      <w:r w:rsidRPr="0092342C">
        <w:rPr>
          <w:lang w:val="en-US"/>
        </w:rPr>
        <w:t xml:space="preserve"> for directional consistency</w:t>
      </w:r>
      <w:r w:rsidR="00BF66C4">
        <w:rPr>
          <w:lang w:val="en-US"/>
        </w:rPr>
        <w:t xml:space="preserve"> (</w:t>
      </w:r>
      <w:r w:rsidRPr="0092342C">
        <w:rPr>
          <w:lang w:val="en-US"/>
        </w:rPr>
        <w:t>higher values indicate support</w:t>
      </w:r>
      <w:r w:rsidR="00BF66C4">
        <w:rPr>
          <w:lang w:val="en-US"/>
        </w:rPr>
        <w:t>)</w:t>
      </w:r>
      <w:r w:rsidRPr="0092342C">
        <w:rPr>
          <w:lang w:val="en-US"/>
        </w:rPr>
        <w:t>.</w:t>
      </w:r>
      <w:r>
        <w:rPr>
          <w:lang w:val="en-US"/>
        </w:rPr>
        <w:t xml:space="preserve"> </w:t>
      </w:r>
      <w:r w:rsidRPr="0092342C">
        <w:rPr>
          <w:lang w:val="en-US"/>
        </w:rPr>
        <w:t>Following</w:t>
      </w:r>
      <w:r w:rsidR="0000692E">
        <w:rPr>
          <w:lang w:val="en-US"/>
        </w:rPr>
        <w:t xml:space="preserve"> past research</w:t>
      </w:r>
      <w:r w:rsidRPr="0092342C">
        <w:rPr>
          <w:lang w:val="en-US"/>
        </w:rPr>
        <w:t xml:space="preserve"> </w:t>
      </w:r>
      <w:r w:rsidR="0000692E">
        <w:rPr>
          <w:lang w:val="en-US"/>
        </w:rPr>
        <w:fldChar w:fldCharType="begin"/>
      </w:r>
      <w:r w:rsidR="0000692E">
        <w:rPr>
          <w:lang w:val="en-US"/>
        </w:rPr>
        <w:instrText xml:space="preserve"> ADDIN ZOTERO_ITEM CSL_CITATION {"citationID":"C2ujgKmn","properties":{"formattedCitation":"(Brandt et al., 2019; Ellis &amp; Stimson, 2012; Fishman &amp; Davis, 2022; Free &amp; Cantril, 1967)","plainCitation":"(Brandt et al., 2019; Ellis &amp; Stimson, 2012; Fishman &amp; Davis, 2022; Free &amp; Cantril, 1967)","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8331,"uris":["http://zotero.org/users/10425122/items/EQH4UA82"],"itemData":{"id":8331,"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license":"https://www.cambridge.org/core/terms","note":"DOI: 10.1017/CBO9781139094009","publisher":"Cambridge University Press","source":"DOI.org (Crossref)","title":"Ideology in America","URL":"https://www.cambridge.org/core/product/identifier/9781139094009/type/book","author":[{"family":"Ellis","given":"Christopher"},{"family":"Stimson","given":"James A."}],"accessed":{"date-parts":[["2025",2,6]]},"issued":{"date-parts":[["2012",4,16]]},"citation-key":"ellis2012"}},{"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8332,"uris":["http://zotero.org/users/10425122/items/BDMA8UKC"],"itemData":{"id":8332,"type":"article-journal","container-title":"(No Title)","note":"Citation Key: free1967political","title":"The political beliefs of Americans: A study of public opinion","author":[{"family":"Free","given":"Lloyd A"},{"family":"Cantril","given":"Hadley"}],"issued":{"date-parts":[["1967"]]},"citation-key":"free1967political"}}],"schema":"https://github.com/citation-style-language/schema/raw/master/csl-citation.json"} </w:instrText>
      </w:r>
      <w:r w:rsidR="0000692E">
        <w:rPr>
          <w:lang w:val="en-US"/>
        </w:rPr>
        <w:fldChar w:fldCharType="separate"/>
      </w:r>
      <w:r w:rsidR="0000692E" w:rsidRPr="0000692E">
        <w:rPr>
          <w:lang w:val="en-US"/>
        </w:rPr>
        <w:t>(Brandt et al., 2019; Ellis &amp; Stimson, 2012; Fishman &amp; Davis, 2022; Free &amp; Cantril, 1967)</w:t>
      </w:r>
      <w:r w:rsidR="0000692E">
        <w:rPr>
          <w:lang w:val="en-US"/>
        </w:rPr>
        <w:fldChar w:fldCharType="end"/>
      </w:r>
      <w:r w:rsidRPr="00DA662E">
        <w:rPr>
          <w:rStyle w:val="Rimandonotaapidipagina"/>
        </w:rPr>
        <w:footnoteReference w:id="2"/>
      </w:r>
      <w:r w:rsidRPr="0092342C">
        <w:rPr>
          <w:lang w:val="en-US"/>
        </w:rPr>
        <w:t xml:space="preserve">, attitudes are categorized as symbolic (political </w:t>
      </w:r>
      <w:r w:rsidRPr="0092342C">
        <w:rPr>
          <w:lang w:val="en-US"/>
        </w:rPr>
        <w:lastRenderedPageBreak/>
        <w:t>identit</w:t>
      </w:r>
      <w:r w:rsidR="00BF66C4">
        <w:rPr>
          <w:lang w:val="en-US"/>
        </w:rPr>
        <w:t>ies</w:t>
      </w:r>
      <w:r w:rsidRPr="0092342C">
        <w:rPr>
          <w:lang w:val="en-US"/>
        </w:rPr>
        <w:t xml:space="preserve">) or operational (policy preferences). Symbolic variables include left-right self-placement and Propensity to Vote </w:t>
      </w:r>
      <w:r>
        <w:rPr>
          <w:lang w:val="en-US"/>
        </w:rPr>
        <w:t>[</w:t>
      </w:r>
      <w:r w:rsidRPr="0092342C">
        <w:rPr>
          <w:lang w:val="en-US"/>
        </w:rPr>
        <w:t>PTV</w:t>
      </w:r>
      <w:r>
        <w:rPr>
          <w:lang w:val="en-US"/>
        </w:rPr>
        <w:t>]</w:t>
      </w:r>
      <w:r w:rsidRPr="0092342C">
        <w:rPr>
          <w:lang w:val="en-US"/>
        </w:rPr>
        <w:t xml:space="preserve"> </w:t>
      </w:r>
      <w:r w:rsidR="00136E7F">
        <w:rPr>
          <w:lang w:val="en-US"/>
        </w:rPr>
        <w:fldChar w:fldCharType="begin"/>
      </w:r>
      <w:r w:rsidR="00136E7F">
        <w:rPr>
          <w:lang w:val="en-US"/>
        </w:rPr>
        <w:instrText xml:space="preserve"> ADDIN ZOTERO_ITEM CSL_CITATION {"citationID":"m1DdKhA7","properties":{"formattedCitation":"(Van Der Eijk et al., 2006)","plainCitation":"(Van Der Eijk et al., 2006)","noteIndex":0},"citationItems":[{"id":136,"uris":["http://zotero.org/users/10425122/items/KE6DQYA8"],"itemData":{"id":136,"type":"article-journal","container-title":"Electoral Studies","DOI":"10.1016/j.electstud.2005.06.012","ISSN":"02613794","issue":"3","journalAbbreviation":"Electoral Studies","language":"en","license":"https://www.elsevier.com/tdm/userlicense/1.0/","page":"424-447","source":"DOI.org (Crossref)","title":"Rethinking the dependent variable in voting behavior: On the measurement and analysis of electoral utilities","title-short":"Rethinking the dependent variable in voting behavior","volume":"25","author":[{"family":"Van Der Eijk","given":"Cees"},{"family":"Van Der Brug","given":"Wouter"},{"family":"Kroh","given":"Martin"},{"family":"Franklin","given":"Mark"}],"issued":{"date-parts":[["2006",9]]},"citation-key":"vandereijk2006"}}],"schema":"https://github.com/citation-style-language/schema/raw/master/csl-citation.json"} </w:instrText>
      </w:r>
      <w:r w:rsidR="00136E7F">
        <w:rPr>
          <w:lang w:val="en-US"/>
        </w:rPr>
        <w:fldChar w:fldCharType="separate"/>
      </w:r>
      <w:r w:rsidR="00136E7F" w:rsidRPr="0000692E">
        <w:rPr>
          <w:lang w:val="en-US"/>
        </w:rPr>
        <w:t>(Van Der Eijk et al., 2006)</w:t>
      </w:r>
      <w:r w:rsidR="00136E7F">
        <w:rPr>
          <w:lang w:val="en-US"/>
        </w:rPr>
        <w:fldChar w:fldCharType="end"/>
      </w:r>
      <w:r w:rsidR="00136E7F">
        <w:rPr>
          <w:lang w:val="en-US"/>
        </w:rPr>
        <w:t xml:space="preserve"> </w:t>
      </w:r>
      <w:r w:rsidRPr="0092342C">
        <w:rPr>
          <w:lang w:val="en-US"/>
        </w:rPr>
        <w:t>scores for Italy’s five major parties (FDI, L, FI; PD; M5S).</w:t>
      </w:r>
      <w:r w:rsidR="0000692E">
        <w:rPr>
          <w:lang w:val="en-US"/>
        </w:rPr>
        <w:t xml:space="preserve"> </w:t>
      </w:r>
      <w:r w:rsidR="0077648F">
        <w:rPr>
          <w:lang w:val="en-US"/>
        </w:rPr>
        <w:t>Most</w:t>
      </w:r>
      <w:r w:rsidR="00981A54" w:rsidRPr="00981A54">
        <w:rPr>
          <w:lang w:val="en-US"/>
        </w:rPr>
        <w:t xml:space="preserve"> variables are operational. Four capture ethical issues: same-sex adoption, abortion, euthanasia, and same-sex marriage, all of which have been politically salient in Italy</w:t>
      </w:r>
      <w:r w:rsidR="0000692E">
        <w:rPr>
          <w:lang w:val="en-US"/>
        </w:rPr>
        <w:t xml:space="preserve"> </w:t>
      </w:r>
      <w:r w:rsidR="0000692E">
        <w:rPr>
          <w:lang w:val="en-US"/>
        </w:rPr>
        <w:fldChar w:fldCharType="begin"/>
      </w:r>
      <w:r w:rsidR="0000692E">
        <w:rPr>
          <w:lang w:val="en-US"/>
        </w:rPr>
        <w:instrText xml:space="preserve"> ADDIN ZOTERO_ITEM CSL_CITATION {"citationID":"PFeGjIAJ","properties":{"formattedCitation":"(Caldwell, 1981; Di Nicola, 2016; Vergallo, 2019)","plainCitation":"(Caldwell, 1981; Di Nicola, 2016; Vergallo, 2019)","noteIndex":0},"citationItems":[{"id":8335,"uris":["http://zotero.org/users/10425122/items/BFPI9PKI"],"itemData":{"id":8335,"type":"article-journal","container-title":"Feminist Review","DOI":"10.1057/fr.1981.4","ISSN":"0141-7789, 1466-4380","issue":"1","journalAbbreviation":"Feminist Review","language":"en","license":"https://journals.sagepub.com/page/policies/text-and-data-mining-license","page":"49-63","source":"DOI.org (Crossref)","title":"Abortion in Italy","volume":"7","author":[{"family":"Caldwell","given":"Lesley"}],"issued":{"date-parts":[["1981",3]]},"citation-key":"caldwell1981"}},{"id":8333,"uris":["http://zotero.org/users/10425122/items/EMLC3M9X"],"itemData":{"id":8333,"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nThe events surrounding the approval of the draft law are an excellent touchstone for understanding the political and cultural climate in which it evolved. They reveal much about the level of sensitivity of civil society towards an issue – same-sex unions – that raises significant questions about the nature of the relationship between rights and obligations, new family configurations and parental responsibilities.\nThe law will inevitably have effects that we must ponder and discuss in our capacity as sociologists.","container-title":"Italian Sociological Review","DOI":"10.13136/ISR.V6I2.135","language":"en","note":"dimensions: 293 Pages\npublisher: QuiEdit","page":"293 Pages","source":"DOI.org (Datacite)","title":"Babies are not Born under a Cabbage Leaf","volume":"Vol 6","author":[{"family":"Di Nicola","given":"Paola"}],"issued":{"date-parts":[["2016",6,2]]},"citation-key":"dinicola2016"}},{"id":8336,"uris":["http://zotero.org/users/10425122/items/IBHH2SMZ"],"itemData":{"id":8336,"type":"article-journal","container-title":"European Journal of Health Law","issue":"3","note":"Citation Key: vergallo2019marco\npublisher: Brill Nijhoff","page":"221–239","title":"The Marco Cappato and Fabiano Antoniani (dj Fabo) case paves the way for new assisted suicide legislation in Italy: An overview of statutes from several European countries","volume":"26","author":[{"family":"Vergallo","given":"Gianluca Montanari"}],"issued":{"date-parts":[["2019"]]},"citation-key":"vergallo2019marco"}}],"schema":"https://github.com/citation-style-language/schema/raw/master/csl-citation.json"} </w:instrText>
      </w:r>
      <w:r w:rsidR="0000692E">
        <w:rPr>
          <w:lang w:val="en-US"/>
        </w:rPr>
        <w:fldChar w:fldCharType="separate"/>
      </w:r>
      <w:r w:rsidR="0000692E" w:rsidRPr="002B67C7">
        <w:rPr>
          <w:lang w:val="en-US"/>
        </w:rPr>
        <w:t>(Caldwell, 1981; Di Nicola, 2016; Vergallo, 2019)</w:t>
      </w:r>
      <w:r w:rsidR="0000692E">
        <w:rPr>
          <w:lang w:val="en-US"/>
        </w:rPr>
        <w:fldChar w:fldCharType="end"/>
      </w:r>
      <w:r w:rsidR="00981A54" w:rsidRPr="00981A54">
        <w:rPr>
          <w:lang w:val="en-US"/>
        </w:rPr>
        <w:t xml:space="preserve">. </w:t>
      </w:r>
      <w:r w:rsidR="0077648F">
        <w:rPr>
          <w:lang w:val="en-US"/>
        </w:rPr>
        <w:t>Other f</w:t>
      </w:r>
      <w:r w:rsidR="00981A54" w:rsidRPr="00981A54">
        <w:rPr>
          <w:lang w:val="en-US"/>
        </w:rPr>
        <w:t xml:space="preserve">our measure economic attitudes: income redistribution, state interventionism, unemployment policy (business vs. individual subsidies), and globalization views. </w:t>
      </w:r>
      <w:r w:rsidR="00981A54">
        <w:rPr>
          <w:lang w:val="en-US"/>
        </w:rPr>
        <w:t>These attitudes</w:t>
      </w:r>
      <w:r w:rsidR="00981A54" w:rsidRPr="00981A54">
        <w:rPr>
          <w:lang w:val="en-US"/>
        </w:rPr>
        <w:t xml:space="preserve"> are </w:t>
      </w:r>
      <w:r w:rsidR="00981A54">
        <w:rPr>
          <w:lang w:val="en-US"/>
        </w:rPr>
        <w:t>fundamental components of political belief systems, as they are important in determining individuals’ positioning on the</w:t>
      </w:r>
      <w:r w:rsidR="00981A54" w:rsidRPr="00981A54">
        <w:rPr>
          <w:lang w:val="en-US"/>
        </w:rPr>
        <w:t xml:space="preserve"> left-right </w:t>
      </w:r>
      <w:r w:rsidR="0000692E">
        <w:rPr>
          <w:lang w:val="en-US"/>
        </w:rPr>
        <w:t xml:space="preserve">spectrum </w:t>
      </w:r>
      <w:r w:rsidR="0000692E">
        <w:rPr>
          <w:lang w:val="en-US"/>
        </w:rPr>
        <w:fldChar w:fldCharType="begin"/>
      </w:r>
      <w:r w:rsidR="0000692E">
        <w:rPr>
          <w:lang w:val="en-US"/>
        </w:rPr>
        <w:instrText xml:space="preserve"> ADDIN ZOTERO_ITEM CSL_CITATION {"citationID":"NWkPCYE2","properties":{"formattedCitation":"(Bobbio, 1996)","plainCitation":"(Bobbio, 1996)","noteIndex":0},"citationItems":[{"id":88,"uris":["http://zotero.org/users/10425122/items/CPJWMLIS"],"itemData":{"id":88,"type":"book","note":"Citation Key: bobbio1996left","publisher":"University of Chicago Press","title":"Left and right: The significance of a political distinction","author":[{"family":"Bobbio","given":"Norberto"}],"issued":{"date-parts":[["1996"]]},"citation-key":"bobbio1996left"}}],"schema":"https://github.com/citation-style-language/schema/raw/master/csl-citation.json"} </w:instrText>
      </w:r>
      <w:r w:rsidR="0000692E">
        <w:rPr>
          <w:lang w:val="en-US"/>
        </w:rPr>
        <w:fldChar w:fldCharType="separate"/>
      </w:r>
      <w:r w:rsidR="0000692E" w:rsidRPr="0000692E">
        <w:rPr>
          <w:lang w:val="en-US"/>
        </w:rPr>
        <w:t>(Bobbio, 1996)</w:t>
      </w:r>
      <w:r w:rsidR="0000692E">
        <w:rPr>
          <w:lang w:val="en-US"/>
        </w:rPr>
        <w:fldChar w:fldCharType="end"/>
      </w:r>
      <w:r w:rsidR="00981A54" w:rsidRPr="00981A54">
        <w:rPr>
          <w:lang w:val="en-US"/>
        </w:rPr>
        <w:t xml:space="preserve">. Given their prominence in the 2022 electoral campaign, additional items measure attitudes toward the flat tax, minimum wage, </w:t>
      </w:r>
      <w:r w:rsidR="00981A54">
        <w:rPr>
          <w:lang w:val="en-US"/>
        </w:rPr>
        <w:t xml:space="preserve">and </w:t>
      </w:r>
      <w:r w:rsidR="00981A54" w:rsidRPr="00981A54">
        <w:rPr>
          <w:lang w:val="en-US"/>
        </w:rPr>
        <w:t xml:space="preserve">citizenship income, which were </w:t>
      </w:r>
      <w:r w:rsidR="00981A54">
        <w:rPr>
          <w:lang w:val="en-US"/>
        </w:rPr>
        <w:t xml:space="preserve">central to the political communication of the </w:t>
      </w:r>
      <w:r w:rsidR="00981A54" w:rsidRPr="00981A54">
        <w:rPr>
          <w:lang w:val="en-US"/>
        </w:rPr>
        <w:t xml:space="preserve">right-wing coalition, PD, and M5S </w:t>
      </w:r>
      <w:r w:rsidR="00981A54">
        <w:rPr>
          <w:lang w:val="en-US"/>
        </w:rPr>
        <w:t>respectively</w:t>
      </w:r>
      <w:r w:rsidR="0000692E">
        <w:rPr>
          <w:lang w:val="en-US"/>
        </w:rPr>
        <w:t xml:space="preserve"> </w:t>
      </w:r>
      <w:r w:rsidR="0000692E">
        <w:rPr>
          <w:lang w:val="en-US"/>
        </w:rPr>
        <w:fldChar w:fldCharType="begin"/>
      </w:r>
      <w:r w:rsidR="00293A2F">
        <w:rPr>
          <w:lang w:val="en-US"/>
        </w:rPr>
        <w:instrText xml:space="preserve"> ADDIN ZOTERO_ITEM CSL_CITATION {"citationID":"6YBRzIfx","properties":{"formattedCitation":"(Bertero &amp; Scaduto, 2023)","plainCitation":"(Bertero &amp; Scaduto, 2023)","noteIndex":0},"citationItems":[{"id":8337,"uris":["http://zotero.org/users/10425122/items/LJYSZLWL"],"itemData":{"id":833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Quaderni dell Osservatorio elettorale QOE - IJES","DOI":"10.36253/qoe-14224","ISSN":"2724-4679, 0392-6753","journalAbbreviation":"QOE-IJES","license":"https://creativecommons.org/licenses/by/4.0","source":"DOI.org (Crossref)","title":"A midsummer's night dream: political communication during the Italian 2022 electoral campaign","title-short":"A midsummer's night dream","URL":"https://oaj.fupress.net/index.php/qoe/article/view/14224","author":[{"family":"Bertero","given":"Arturo"},{"family":"Scaduto","given":"Gaetano"}],"accessed":{"date-parts":[["2025",2,6]]},"issued":{"date-parts":[["2023",6,12]]},"citation-key":"bertero2023"}}],"schema":"https://github.com/citation-style-language/schema/raw/master/csl-citation.json"} </w:instrText>
      </w:r>
      <w:r w:rsidR="0000692E">
        <w:rPr>
          <w:lang w:val="en-US"/>
        </w:rPr>
        <w:fldChar w:fldCharType="separate"/>
      </w:r>
      <w:r w:rsidR="00293A2F" w:rsidRPr="002B67C7">
        <w:rPr>
          <w:lang w:val="en-US"/>
        </w:rPr>
        <w:t>(Bertero &amp; Scaduto, 2023)</w:t>
      </w:r>
      <w:r w:rsidR="0000692E">
        <w:rPr>
          <w:lang w:val="en-US"/>
        </w:rPr>
        <w:fldChar w:fldCharType="end"/>
      </w:r>
      <w:r w:rsidR="00981A54" w:rsidRPr="00981A54">
        <w:rPr>
          <w:lang w:val="en-US"/>
        </w:rPr>
        <w:t>.</w:t>
      </w:r>
      <w:r w:rsidR="00981A54">
        <w:rPr>
          <w:lang w:val="en-US"/>
        </w:rPr>
        <w:t xml:space="preserve"> </w:t>
      </w:r>
      <w:r w:rsidR="00981A54" w:rsidRPr="00981A54">
        <w:rPr>
          <w:lang w:val="en-US"/>
        </w:rPr>
        <w:t xml:space="preserve">Finally, </w:t>
      </w:r>
      <w:r w:rsidR="00981A54">
        <w:rPr>
          <w:lang w:val="en-US"/>
        </w:rPr>
        <w:t xml:space="preserve">two items </w:t>
      </w:r>
      <w:r w:rsidR="00136E7F">
        <w:rPr>
          <w:lang w:val="en-US"/>
        </w:rPr>
        <w:t>survey</w:t>
      </w:r>
      <w:r w:rsidR="00981A54">
        <w:rPr>
          <w:lang w:val="en-US"/>
        </w:rPr>
        <w:t xml:space="preserve"> </w:t>
      </w:r>
      <w:r w:rsidR="00136E7F">
        <w:rPr>
          <w:lang w:val="en-US"/>
        </w:rPr>
        <w:t>recent</w:t>
      </w:r>
      <w:r w:rsidR="00981A54">
        <w:rPr>
          <w:lang w:val="en-US"/>
        </w:rPr>
        <w:t xml:space="preserve"> socio-political issues</w:t>
      </w:r>
      <w:r w:rsidR="0077648F">
        <w:rPr>
          <w:lang w:val="en-US"/>
        </w:rPr>
        <w:t>:</w:t>
      </w:r>
      <w:r w:rsidR="00981A54">
        <w:rPr>
          <w:lang w:val="en-US"/>
        </w:rPr>
        <w:t xml:space="preserve"> </w:t>
      </w:r>
      <w:r w:rsidR="00981A54" w:rsidRPr="00981A54">
        <w:rPr>
          <w:lang w:val="en-US"/>
        </w:rPr>
        <w:t xml:space="preserve">supplying arms to Ukraine </w:t>
      </w:r>
      <w:r w:rsidR="00981A54">
        <w:rPr>
          <w:lang w:val="en-US"/>
        </w:rPr>
        <w:t>and attitudes toward migration</w:t>
      </w:r>
      <w:r w:rsidR="00981A54" w:rsidRPr="00981A54">
        <w:rPr>
          <w:lang w:val="en-US"/>
        </w:rPr>
        <w:t>.</w:t>
      </w:r>
    </w:p>
    <w:p w14:paraId="00FD9BA7" w14:textId="77777777" w:rsidR="00101A96" w:rsidRDefault="00101A96" w:rsidP="0049449E">
      <w:pPr>
        <w:spacing w:line="480" w:lineRule="auto"/>
        <w:ind w:left="0" w:firstLine="0"/>
        <w:rPr>
          <w:lang w:val="en-US"/>
        </w:rPr>
      </w:pPr>
    </w:p>
    <w:p w14:paraId="0DA11C0A" w14:textId="77777777" w:rsidR="00136E7F" w:rsidRDefault="00136E7F">
      <w:pPr>
        <w:rPr>
          <w:rFonts w:eastAsiaTheme="majorEastAsia"/>
          <w:color w:val="365F91" w:themeColor="accent1" w:themeShade="BF"/>
          <w:kern w:val="2"/>
          <w:sz w:val="28"/>
          <w:szCs w:val="28"/>
          <w:lang w:val="en-US" w:eastAsia="en-US"/>
          <w14:ligatures w14:val="standardContextual"/>
        </w:rPr>
      </w:pPr>
      <w:r w:rsidRPr="005E31AA">
        <w:rPr>
          <w:lang w:val="en-US"/>
        </w:rPr>
        <w:br w:type="page"/>
      </w:r>
    </w:p>
    <w:p w14:paraId="6F550C3E" w14:textId="2BF5BEAF" w:rsidR="0024242A" w:rsidRPr="00C87489" w:rsidRDefault="0024242A" w:rsidP="0049449E">
      <w:pPr>
        <w:pStyle w:val="Titolo3"/>
        <w:spacing w:line="480" w:lineRule="auto"/>
      </w:pPr>
      <w:r w:rsidRPr="00C87489">
        <w:lastRenderedPageBreak/>
        <w:t>3.2 Analytical strategy</w:t>
      </w:r>
    </w:p>
    <w:p w14:paraId="2CC38A08" w14:textId="2DE10125" w:rsidR="0024242A" w:rsidRPr="00C87489" w:rsidRDefault="00136E7F" w:rsidP="0049449E">
      <w:pPr>
        <w:spacing w:line="480" w:lineRule="auto"/>
        <w:ind w:left="0" w:firstLine="0"/>
        <w:rPr>
          <w:lang w:val="en-US"/>
        </w:rPr>
      </w:pPr>
      <w:r w:rsidRPr="00C87489">
        <w:rPr>
          <w:lang w:val="en-US"/>
        </w:rPr>
        <w:t xml:space="preserve">Figure </w:t>
      </w:r>
      <w:r>
        <w:rPr>
          <w:lang w:val="en-US"/>
        </w:rPr>
        <w:t>2</w:t>
      </w:r>
      <w:r w:rsidRPr="00C87489">
        <w:rPr>
          <w:lang w:val="en-US"/>
        </w:rPr>
        <w:t xml:space="preserve"> summarizes</w:t>
      </w:r>
      <w:r>
        <w:rPr>
          <w:lang w:val="en-US"/>
        </w:rPr>
        <w:t xml:space="preserve"> my</w:t>
      </w:r>
      <w:r w:rsidR="0024242A" w:rsidRPr="00C87489">
        <w:rPr>
          <w:lang w:val="en-US"/>
        </w:rPr>
        <w:t xml:space="preserve"> analytical strategy</w:t>
      </w:r>
      <w:r>
        <w:rPr>
          <w:lang w:val="en-US"/>
        </w:rPr>
        <w:t>, which</w:t>
      </w:r>
      <w:r w:rsidR="0024242A" w:rsidRPr="00C87489">
        <w:rPr>
          <w:lang w:val="en-US"/>
        </w:rPr>
        <w:t xml:space="preserve"> is divided into network estimation (detailed in Section 3.3) and hypothesis testing (Section 3.4). </w:t>
      </w:r>
    </w:p>
    <w:p w14:paraId="649310C6" w14:textId="77777777" w:rsidR="0024242A" w:rsidRPr="00C87489" w:rsidRDefault="0024242A" w:rsidP="0049449E">
      <w:pPr>
        <w:spacing w:line="480" w:lineRule="auto"/>
        <w:ind w:left="0" w:firstLine="0"/>
        <w:rPr>
          <w:lang w:val="en-US"/>
        </w:rPr>
      </w:pPr>
    </w:p>
    <w:p w14:paraId="3B55B7E3" w14:textId="77777777" w:rsidR="0077648F" w:rsidRDefault="0024242A" w:rsidP="0049449E">
      <w:pPr>
        <w:spacing w:line="480" w:lineRule="auto"/>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63BBEBE6" w:rsidR="0024242A" w:rsidRPr="00C87489" w:rsidRDefault="0024242A" w:rsidP="0049449E">
      <w:pPr>
        <w:spacing w:line="480" w:lineRule="auto"/>
        <w:ind w:left="0" w:firstLine="0"/>
        <w:jc w:val="center"/>
        <w:rPr>
          <w:lang w:val="en-US"/>
        </w:rPr>
      </w:pPr>
      <w:r w:rsidRPr="00C87489">
        <w:rPr>
          <w:noProof/>
          <w:lang w:val="en-US"/>
        </w:rPr>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49449E">
      <w:pPr>
        <w:spacing w:line="480" w:lineRule="auto"/>
        <w:ind w:left="0" w:firstLine="0"/>
        <w:rPr>
          <w:lang w:val="en-US"/>
        </w:rPr>
      </w:pPr>
    </w:p>
    <w:p w14:paraId="3F449E3C" w14:textId="77777777" w:rsidR="003569BF" w:rsidRDefault="003569BF" w:rsidP="0049449E">
      <w:pPr>
        <w:spacing w:line="480" w:lineRule="auto"/>
        <w:ind w:left="0" w:firstLine="0"/>
        <w:rPr>
          <w:lang w:val="en-US"/>
        </w:rPr>
      </w:pPr>
    </w:p>
    <w:p w14:paraId="65092477" w14:textId="77777777" w:rsidR="003569BF" w:rsidRDefault="003569BF" w:rsidP="0049449E">
      <w:pPr>
        <w:spacing w:line="480" w:lineRule="auto"/>
        <w:ind w:left="0" w:firstLine="0"/>
        <w:rPr>
          <w:lang w:val="en-US"/>
        </w:rPr>
      </w:pPr>
    </w:p>
    <w:p w14:paraId="77208AF8" w14:textId="77777777" w:rsidR="003569BF" w:rsidRDefault="003569BF" w:rsidP="0049449E">
      <w:pPr>
        <w:spacing w:line="480" w:lineRule="auto"/>
        <w:ind w:left="0" w:firstLine="0"/>
        <w:rPr>
          <w:lang w:val="en-US"/>
        </w:rPr>
      </w:pPr>
    </w:p>
    <w:p w14:paraId="7285F6BB" w14:textId="77777777" w:rsidR="003569BF" w:rsidRDefault="003569BF" w:rsidP="0049449E">
      <w:pPr>
        <w:spacing w:line="480" w:lineRule="auto"/>
        <w:ind w:left="0" w:firstLine="0"/>
        <w:rPr>
          <w:lang w:val="en-US"/>
        </w:rPr>
      </w:pPr>
    </w:p>
    <w:p w14:paraId="6A4214B3" w14:textId="77777777" w:rsidR="003569BF" w:rsidRDefault="003569BF" w:rsidP="0049449E">
      <w:pPr>
        <w:spacing w:line="480" w:lineRule="auto"/>
        <w:ind w:left="0" w:firstLine="0"/>
        <w:rPr>
          <w:lang w:val="en-US"/>
        </w:rPr>
      </w:pPr>
    </w:p>
    <w:p w14:paraId="034032B9" w14:textId="77777777" w:rsidR="003569BF" w:rsidRDefault="003569BF" w:rsidP="0049449E">
      <w:pPr>
        <w:spacing w:line="480" w:lineRule="auto"/>
        <w:ind w:left="0" w:firstLine="0"/>
        <w:rPr>
          <w:lang w:val="en-US"/>
        </w:rPr>
      </w:pPr>
    </w:p>
    <w:p w14:paraId="39EA60D8" w14:textId="77777777" w:rsidR="003569BF" w:rsidRDefault="003569BF" w:rsidP="0049449E">
      <w:pPr>
        <w:spacing w:line="480" w:lineRule="auto"/>
        <w:ind w:left="0" w:firstLine="0"/>
        <w:rPr>
          <w:lang w:val="en-US"/>
        </w:rPr>
      </w:pPr>
    </w:p>
    <w:p w14:paraId="5076BA7F" w14:textId="77777777" w:rsidR="003569BF" w:rsidRDefault="003569BF" w:rsidP="0049449E">
      <w:pPr>
        <w:spacing w:line="480" w:lineRule="auto"/>
        <w:ind w:left="0" w:firstLine="0"/>
        <w:rPr>
          <w:lang w:val="en-US"/>
        </w:rPr>
      </w:pPr>
    </w:p>
    <w:p w14:paraId="49EB242F" w14:textId="77777777" w:rsidR="003569BF" w:rsidRDefault="003569BF" w:rsidP="0049449E">
      <w:pPr>
        <w:spacing w:line="480" w:lineRule="auto"/>
        <w:ind w:left="0" w:firstLine="0"/>
        <w:rPr>
          <w:lang w:val="en-US"/>
        </w:rPr>
      </w:pPr>
    </w:p>
    <w:p w14:paraId="657D6EC8" w14:textId="77777777" w:rsidR="003569BF" w:rsidRDefault="003569BF" w:rsidP="0049449E">
      <w:pPr>
        <w:spacing w:line="480" w:lineRule="auto"/>
        <w:ind w:left="0" w:firstLine="0"/>
        <w:rPr>
          <w:lang w:val="en-US"/>
        </w:rPr>
      </w:pPr>
    </w:p>
    <w:p w14:paraId="483FAFC5" w14:textId="77777777" w:rsidR="0077648F" w:rsidRDefault="0077648F" w:rsidP="0077648F">
      <w:pPr>
        <w:spacing w:line="240" w:lineRule="auto"/>
        <w:ind w:left="0" w:firstLine="0"/>
        <w:rPr>
          <w:lang w:val="en-US"/>
        </w:rPr>
      </w:pPr>
    </w:p>
    <w:p w14:paraId="2FB415BA" w14:textId="3FE3E6DE" w:rsidR="003569BF" w:rsidRPr="00117736" w:rsidRDefault="003569BF" w:rsidP="0077648F">
      <w:pPr>
        <w:spacing w:line="240" w:lineRule="auto"/>
        <w:ind w:left="0" w:firstLine="0"/>
        <w:rPr>
          <w:lang w:val="en-US"/>
        </w:rPr>
      </w:pPr>
      <w:r w:rsidRPr="003569BF">
        <w:rPr>
          <w:i/>
          <w:iCs/>
          <w:sz w:val="20"/>
          <w:szCs w:val="20"/>
          <w:lang w:val="en-US"/>
        </w:rPr>
        <w:t>Caption:</w:t>
      </w:r>
      <w:r w:rsidRPr="003569BF">
        <w:rPr>
          <w:sz w:val="20"/>
          <w:szCs w:val="20"/>
          <w:lang w:val="en-US"/>
        </w:rPr>
        <w:t xml:space="preserve"> I address the tightness hypotheses by fitting network models on sample partitions with low versus high political interest and education. I perform bootstrap on each sample partition to test if the mean constraint, ASPL, and R</w:t>
      </w:r>
      <w:r w:rsidRPr="00582E5C">
        <w:rPr>
          <w:sz w:val="20"/>
          <w:szCs w:val="20"/>
          <w:vertAlign w:val="superscript"/>
          <w:lang w:val="en-US"/>
        </w:rPr>
        <w:t>2</w:t>
      </w:r>
      <w:r w:rsidRPr="003569BF">
        <w:rPr>
          <w:sz w:val="20"/>
          <w:szCs w:val="20"/>
          <w:lang w:val="en-US"/>
        </w:rPr>
        <w:t xml:space="preserve"> of these networks differ significantly. I test H3 with a moderated network model, observing if self-reported vote choice moderates the network structure. </w:t>
      </w:r>
      <w:r w:rsidR="00D85B39" w:rsidRPr="00C87489">
        <w:rPr>
          <w:lang w:val="en-US"/>
        </w:rPr>
        <w:br w:type="page"/>
      </w:r>
    </w:p>
    <w:p w14:paraId="6BE02C7C" w14:textId="23708406" w:rsidR="008C67F3" w:rsidRPr="00C87489" w:rsidRDefault="00BD6448" w:rsidP="0049449E">
      <w:pPr>
        <w:spacing w:line="480"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77648F">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77648F">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77648F">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77648F">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3BDDD5F3"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w:t>
            </w:r>
            <w:r w:rsidR="00E63AAF">
              <w:rPr>
                <w:sz w:val="16"/>
                <w:szCs w:val="16"/>
                <w:lang w:val="en-US"/>
              </w:rPr>
              <w:t>“</w:t>
            </w:r>
            <w:r w:rsidRPr="00C87489">
              <w:rPr>
                <w:sz w:val="16"/>
                <w:szCs w:val="16"/>
                <w:lang w:val="en-US"/>
              </w:rPr>
              <w:t>left</w:t>
            </w:r>
            <w:r w:rsidR="00E63AAF">
              <w:rPr>
                <w:sz w:val="16"/>
                <w:szCs w:val="16"/>
                <w:lang w:val="en-US"/>
              </w:rPr>
              <w:t>”</w:t>
            </w:r>
            <w:r w:rsidRPr="00C87489">
              <w:rPr>
                <w:sz w:val="16"/>
                <w:szCs w:val="16"/>
                <w:lang w:val="en-US"/>
              </w:rPr>
              <w:t xml:space="preserve"> and </w:t>
            </w:r>
            <w:r w:rsidR="00E63AAF">
              <w:rPr>
                <w:sz w:val="16"/>
                <w:szCs w:val="16"/>
                <w:lang w:val="en-US"/>
              </w:rPr>
              <w:t>“</w:t>
            </w:r>
            <w:r w:rsidRPr="00C87489">
              <w:rPr>
                <w:sz w:val="16"/>
                <w:szCs w:val="16"/>
                <w:lang w:val="en-US"/>
              </w:rPr>
              <w:t>right.</w:t>
            </w:r>
            <w:r w:rsidR="00E63AAF">
              <w:rPr>
                <w:sz w:val="16"/>
                <w:szCs w:val="16"/>
                <w:lang w:val="en-US"/>
              </w:rPr>
              <w:t>”</w:t>
            </w:r>
            <w:r w:rsidRPr="00C87489">
              <w:rPr>
                <w:sz w:val="16"/>
                <w:szCs w:val="16"/>
                <w:lang w:val="en-US"/>
              </w:rPr>
              <w:t xml:space="preserve">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77648F">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77648F">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w:t>
            </w:r>
            <w:proofErr w:type="gramStart"/>
            <w:r w:rsidRPr="00C87489">
              <w:rPr>
                <w:sz w:val="16"/>
                <w:szCs w:val="16"/>
                <w:lang w:val="en-US"/>
              </w:rPr>
              <w:t>election,]</w:t>
            </w:r>
            <w:proofErr w:type="gramEnd"/>
            <w:r w:rsidRPr="00C87489">
              <w:rPr>
                <w:sz w:val="16"/>
                <w:szCs w:val="16"/>
                <w:lang w:val="en-US"/>
              </w:rPr>
              <w:t xml:space="preserve">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77648F">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77648F">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77648F">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77648F">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77648F">
            <w:pPr>
              <w:widowControl w:val="0"/>
              <w:spacing w:line="240" w:lineRule="auto"/>
              <w:ind w:left="0" w:firstLine="0"/>
              <w:jc w:val="left"/>
              <w:rPr>
                <w:sz w:val="16"/>
                <w:szCs w:val="16"/>
                <w:lang w:val="en-US"/>
              </w:rPr>
            </w:pPr>
            <w:r w:rsidRPr="00C87489">
              <w:rPr>
                <w:sz w:val="16"/>
                <w:szCs w:val="16"/>
                <w:lang w:val="en-US"/>
              </w:rPr>
              <w:t xml:space="preserve">[...] </w:t>
            </w:r>
            <w:proofErr w:type="gramStart"/>
            <w:r w:rsidRPr="00C87489">
              <w:rPr>
                <w:sz w:val="16"/>
                <w:szCs w:val="16"/>
                <w:lang w:val="en-US"/>
              </w:rPr>
              <w:t>how</w:t>
            </w:r>
            <w:proofErr w:type="gramEnd"/>
            <w:r w:rsidRPr="00C87489">
              <w:rPr>
                <w:sz w:val="16"/>
                <w:szCs w:val="16"/>
                <w:lang w:val="en-US"/>
              </w:rPr>
              <w:t xml:space="preserve">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77648F">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77648F">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77648F">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77648F">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77648F">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77648F">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77648F">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77648F">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77648F">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77648F">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77648F">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77648F">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77648F">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77648F">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77648F">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77648F">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77648F">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77648F">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77648F">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77648F">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77648F">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A21C4A"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77648F">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77648F">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77648F">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77648F">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78A69025" w:rsidR="002E565A" w:rsidRPr="00C87489" w:rsidRDefault="002E565A" w:rsidP="0077648F">
      <w:pPr>
        <w:spacing w:line="240"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w:t>
      </w:r>
      <w:r w:rsidR="0077648F" w:rsidRPr="00C87489">
        <w:rPr>
          <w:sz w:val="20"/>
          <w:szCs w:val="20"/>
          <w:lang w:val="en-US"/>
        </w:rPr>
        <w:t>asterisk</w:t>
      </w:r>
      <w:r w:rsidR="0077648F">
        <w:rPr>
          <w:sz w:val="20"/>
          <w:szCs w:val="20"/>
          <w:lang w:val="en-US"/>
        </w:rPr>
        <w:t>ed</w:t>
      </w:r>
      <w:r w:rsidR="0077648F" w:rsidRPr="00C87489">
        <w:rPr>
          <w:sz w:val="20"/>
          <w:szCs w:val="20"/>
          <w:lang w:val="en-US"/>
        </w:rPr>
        <w:t xml:space="preserve"> </w:t>
      </w:r>
      <w:r w:rsidRPr="00C87489">
        <w:rPr>
          <w:sz w:val="20"/>
          <w:szCs w:val="20"/>
          <w:lang w:val="en-US"/>
        </w:rPr>
        <w:t xml:space="preserve">items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D559A0">
        <w:rPr>
          <w:sz w:val="20"/>
          <w:szCs w:val="20"/>
          <w:lang w:val="en-US"/>
        </w:rPr>
        <w:t>party</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49449E">
      <w:pPr>
        <w:pStyle w:val="Titolo3"/>
        <w:spacing w:line="480" w:lineRule="auto"/>
      </w:pPr>
      <w:bookmarkStart w:id="5" w:name="_98u6p82lesjo" w:colFirst="0" w:colLast="0"/>
      <w:bookmarkEnd w:id="5"/>
      <w:r w:rsidRPr="00C87489">
        <w:lastRenderedPageBreak/>
        <w:t xml:space="preserve">3.3 </w:t>
      </w:r>
      <w:r w:rsidR="006A7689" w:rsidRPr="00C87489">
        <w:t>Network models</w:t>
      </w:r>
    </w:p>
    <w:p w14:paraId="0D064260" w14:textId="18FC7224" w:rsidR="00271FD3" w:rsidRDefault="00136E7F" w:rsidP="0049449E">
      <w:pPr>
        <w:spacing w:line="480" w:lineRule="auto"/>
        <w:ind w:left="0" w:firstLine="0"/>
        <w:rPr>
          <w:lang w:val="en-US"/>
        </w:rPr>
      </w:pPr>
      <w:r>
        <w:rPr>
          <w:lang w:val="en-US"/>
        </w:rPr>
        <w:t>I estimate b</w:t>
      </w:r>
      <w:r w:rsidR="00C5049D" w:rsidRPr="00C5049D">
        <w:rPr>
          <w:lang w:val="en-US"/>
        </w:rPr>
        <w:t xml:space="preserve">elief </w:t>
      </w:r>
      <w:r w:rsidR="00C5049D">
        <w:rPr>
          <w:lang w:val="en-US"/>
        </w:rPr>
        <w:t>systems</w:t>
      </w:r>
      <w:r w:rsidR="00C5049D" w:rsidRPr="00C5049D">
        <w:rPr>
          <w:lang w:val="en-US"/>
        </w:rPr>
        <w:t xml:space="preserve"> </w:t>
      </w:r>
      <w:r>
        <w:rPr>
          <w:lang w:val="en-US"/>
        </w:rPr>
        <w:t>with</w:t>
      </w:r>
      <w:r w:rsidR="00C5049D" w:rsidRPr="00C5049D">
        <w:rPr>
          <w:lang w:val="en-US"/>
        </w:rPr>
        <w:t xml:space="preserve"> </w:t>
      </w:r>
      <w:r w:rsidR="00C5049D">
        <w:rPr>
          <w:lang w:val="en-US"/>
        </w:rPr>
        <w:t>two type</w:t>
      </w:r>
      <w:r>
        <w:rPr>
          <w:lang w:val="en-US"/>
        </w:rPr>
        <w:t>s</w:t>
      </w:r>
      <w:r w:rsidR="00C5049D">
        <w:rPr>
          <w:lang w:val="en-US"/>
        </w:rPr>
        <w:t xml:space="preserve"> of </w:t>
      </w:r>
      <w:r w:rsidR="005531B1">
        <w:rPr>
          <w:lang w:val="en-US"/>
        </w:rPr>
        <w:t>network models</w:t>
      </w:r>
      <w:r w:rsidR="00C5049D" w:rsidRPr="00C5049D">
        <w:rPr>
          <w:lang w:val="en-US"/>
        </w:rPr>
        <w:t xml:space="preserve"> </w:t>
      </w:r>
      <w:r>
        <w:rPr>
          <w:lang w:val="en-US"/>
        </w:rPr>
        <w:t>which render</w:t>
      </w:r>
      <w:r w:rsidR="00C5049D" w:rsidRPr="00C5049D">
        <w:rPr>
          <w:lang w:val="en-US"/>
        </w:rPr>
        <w:t xml:space="preserve"> variables as nodes </w:t>
      </w:r>
      <w:r>
        <w:rPr>
          <w:lang w:val="en-US"/>
        </w:rPr>
        <w:t>of a</w:t>
      </w:r>
      <w:r w:rsidR="00C5049D" w:rsidRPr="00C5049D">
        <w:rPr>
          <w:lang w:val="en-US"/>
        </w:rPr>
        <w:t xml:space="preserve"> network where edges denote statistical associations</w:t>
      </w:r>
      <w:r w:rsidR="00293A2F">
        <w:rPr>
          <w:lang w:val="en-US"/>
        </w:rPr>
        <w:t xml:space="preserve"> </w:t>
      </w:r>
      <w:r w:rsidR="00293A2F">
        <w:rPr>
          <w:lang w:val="en-US"/>
        </w:rPr>
        <w:fldChar w:fldCharType="begin"/>
      </w:r>
      <w:r w:rsidR="00293A2F">
        <w:rPr>
          <w:lang w:val="en-US"/>
        </w:rPr>
        <w:instrText xml:space="preserve"> ADDIN ZOTERO_ITEM CSL_CITATION {"citationID":"I69vPY5H","properties":{"formattedCitation":"(Lauritzen, 1996)","plainCitation":"(Lauritzen, 1996)","noteIndex":0},"citationItems":[{"id":4337,"uris":["http://zotero.org/groups/5074670/items/ASBGYMZL"],"itemData":{"id":4337,"type":"book","publisher":"Clarendon Press","title":"Graphical models","volume":"17","author":[{"family":"Lauritzen","given":"Steffen L"}],"issued":{"date-parts":[["1996"]]},"citation-key":"lauritzenGraphicalModels1996"}}],"schema":"https://github.com/citation-style-language/schema/raw/master/csl-citation.json"} </w:instrText>
      </w:r>
      <w:r w:rsidR="00293A2F">
        <w:rPr>
          <w:lang w:val="en-US"/>
        </w:rPr>
        <w:fldChar w:fldCharType="separate"/>
      </w:r>
      <w:r w:rsidR="00293A2F" w:rsidRPr="00293A2F">
        <w:rPr>
          <w:lang w:val="en-US"/>
        </w:rPr>
        <w:t>(Lauritzen, 1996)</w:t>
      </w:r>
      <w:r w:rsidR="00293A2F">
        <w:rPr>
          <w:lang w:val="en-US"/>
        </w:rPr>
        <w:fldChar w:fldCharType="end"/>
      </w:r>
      <w:r w:rsidR="00C5049D" w:rsidRPr="00C5049D">
        <w:rPr>
          <w:lang w:val="en-US"/>
        </w:rPr>
        <w:t xml:space="preserve">. </w:t>
      </w:r>
      <w:r w:rsidR="00C5049D">
        <w:rPr>
          <w:lang w:val="en-US"/>
        </w:rPr>
        <w:t xml:space="preserve">H1 and H2 are assessed </w:t>
      </w:r>
      <w:r>
        <w:rPr>
          <w:lang w:val="en-US"/>
        </w:rPr>
        <w:t>through</w:t>
      </w:r>
      <w:r w:rsidR="00C5049D">
        <w:rPr>
          <w:lang w:val="en-US"/>
        </w:rPr>
        <w:t xml:space="preserve"> mixed graphical models. H3 is tested with a Moderated </w:t>
      </w:r>
      <w:r w:rsidR="00671DAC">
        <w:rPr>
          <w:lang w:val="en-US"/>
        </w:rPr>
        <w:t>Network</w:t>
      </w:r>
      <w:r w:rsidR="00C5049D">
        <w:rPr>
          <w:lang w:val="en-US"/>
        </w:rPr>
        <w:t xml:space="preserve"> Model.  </w:t>
      </w:r>
    </w:p>
    <w:p w14:paraId="102E1B8B" w14:textId="77777777" w:rsidR="00C5049D" w:rsidRPr="00C87489" w:rsidRDefault="00C5049D" w:rsidP="0049449E">
      <w:pPr>
        <w:spacing w:line="480" w:lineRule="auto"/>
        <w:ind w:left="0" w:firstLine="0"/>
        <w:rPr>
          <w:lang w:val="en-US"/>
        </w:rPr>
      </w:pPr>
    </w:p>
    <w:p w14:paraId="786EF8D9" w14:textId="320FB624" w:rsidR="00C5049D" w:rsidRDefault="003F22A6" w:rsidP="0077648F">
      <w:pPr>
        <w:spacing w:line="480" w:lineRule="auto"/>
        <w:ind w:left="0" w:firstLine="72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C5049D" w:rsidRPr="00C5049D">
        <w:rPr>
          <w:lang w:val="en-US"/>
        </w:rPr>
        <w:t>T</w:t>
      </w:r>
      <w:r w:rsidR="00C5049D">
        <w:rPr>
          <w:lang w:val="en-US"/>
        </w:rPr>
        <w:t>his model uses survey data to e</w:t>
      </w:r>
      <w:r w:rsidR="00C5049D" w:rsidRPr="00C5049D">
        <w:rPr>
          <w:lang w:val="en-US"/>
        </w:rPr>
        <w:t xml:space="preserve">stimate </w:t>
      </w:r>
      <w:r w:rsidR="00C5049D">
        <w:rPr>
          <w:lang w:val="en-US"/>
        </w:rPr>
        <w:t xml:space="preserve">weighted and signed </w:t>
      </w:r>
      <w:r w:rsidR="00C5049D" w:rsidRPr="00C5049D">
        <w:rPr>
          <w:lang w:val="en-US"/>
        </w:rPr>
        <w:t>networks of political attitudes</w:t>
      </w:r>
      <w:r w:rsidR="00C5049D">
        <w:rPr>
          <w:lang w:val="en-US"/>
        </w:rPr>
        <w:t>, where edges represent</w:t>
      </w:r>
      <w:r w:rsidR="00C5049D" w:rsidRPr="00C5049D">
        <w:rPr>
          <w:lang w:val="en-US"/>
        </w:rPr>
        <w:t xml:space="preserve"> regularized partial </w:t>
      </w:r>
      <w:r w:rsidR="00C5049D">
        <w:rPr>
          <w:lang w:val="en-US"/>
        </w:rPr>
        <w:t>associations</w:t>
      </w:r>
      <w:r w:rsidR="00293A2F">
        <w:rPr>
          <w:lang w:val="en-US"/>
        </w:rPr>
        <w:t xml:space="preserve"> </w:t>
      </w:r>
      <w:r w:rsidR="00293A2F">
        <w:rPr>
          <w:lang w:val="en-US"/>
        </w:rPr>
        <w:fldChar w:fldCharType="begin"/>
      </w:r>
      <w:r w:rsidR="00293A2F">
        <w:rPr>
          <w:lang w:val="en-US"/>
        </w:rPr>
        <w:instrText xml:space="preserve"> ADDIN ZOTERO_ITEM CSL_CITATION {"citationID":"Jv8Y1yzS","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293A2F">
        <w:rPr>
          <w:lang w:val="en-US"/>
        </w:rPr>
        <w:fldChar w:fldCharType="separate"/>
      </w:r>
      <w:r w:rsidR="00293A2F" w:rsidRPr="00293A2F">
        <w:rPr>
          <w:lang w:val="en-US"/>
        </w:rPr>
        <w:t>(Haslbeck &amp; Waldorp, 2020)</w:t>
      </w:r>
      <w:r w:rsidR="00293A2F">
        <w:rPr>
          <w:lang w:val="en-US"/>
        </w:rPr>
        <w:fldChar w:fldCharType="end"/>
      </w:r>
      <w:r w:rsidR="00C5049D" w:rsidRPr="00C5049D">
        <w:rPr>
          <w:lang w:val="en-US"/>
        </w:rPr>
        <w:t xml:space="preserve">. This </w:t>
      </w:r>
      <w:r w:rsidR="006F4F34" w:rsidRPr="00C5049D">
        <w:rPr>
          <w:lang w:val="en-US"/>
        </w:rPr>
        <w:t>approach</w:t>
      </w:r>
      <w:r w:rsidR="006F4F34">
        <w:rPr>
          <w:lang w:val="en-US"/>
        </w:rPr>
        <w:t xml:space="preserve"> isolate</w:t>
      </w:r>
      <w:r w:rsidR="00C5049D" w:rsidRPr="00C5049D">
        <w:rPr>
          <w:lang w:val="en-US"/>
        </w:rPr>
        <w:t xml:space="preserve"> the unique variance shared between attitudes </w:t>
      </w:r>
      <w:r w:rsidR="00293A2F">
        <w:rPr>
          <w:lang w:val="en-US"/>
        </w:rPr>
        <w:fldChar w:fldCharType="begin"/>
      </w:r>
      <w:r w:rsidR="00293A2F">
        <w:rPr>
          <w:lang w:val="en-US"/>
        </w:rPr>
        <w:instrText xml:space="preserve"> ADDIN ZOTERO_ITEM CSL_CITATION {"citationID":"OVbgedAp","properties":{"formattedCitation":"(Epskamp &amp; Fried, 2018)","plainCitation":"(Epskamp &amp; Fried, 2018)","noteIndex":0},"citationItems":[{"id":244,"uris":["http://zotero.org/users/10425122/items/SAVW4IED"],"itemData":{"id":244,"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939-1463, 1082-989X","issue":"4","journalAbbreviation":"Psychological Methods","language":"en","page":"617-634","source":"DOI.org (Crossref)","title":"A tutorial on regularized partial correlation networks.","volume":"23","author":[{"family":"Epskamp","given":"Sacha"},{"family":"Fried","given":"Eiko I."}],"issued":{"date-parts":[["2018",12]]},"citation-key":"epskamp2018"}}],"schema":"https://github.com/citation-style-language/schema/raw/master/csl-citation.json"} </w:instrText>
      </w:r>
      <w:r w:rsidR="00293A2F">
        <w:rPr>
          <w:lang w:val="en-US"/>
        </w:rPr>
        <w:fldChar w:fldCharType="separate"/>
      </w:r>
      <w:r w:rsidR="00293A2F" w:rsidRPr="00293A2F">
        <w:rPr>
          <w:lang w:val="en-US"/>
        </w:rPr>
        <w:t>(Epskamp &amp; Fried, 2018)</w:t>
      </w:r>
      <w:r w:rsidR="00293A2F">
        <w:rPr>
          <w:lang w:val="en-US"/>
        </w:rPr>
        <w:fldChar w:fldCharType="end"/>
      </w:r>
      <w:r w:rsidR="00C5049D" w:rsidRPr="00C5049D">
        <w:rPr>
          <w:lang w:val="en-US"/>
        </w:rPr>
        <w:t xml:space="preserve">. The </w:t>
      </w:r>
      <w:proofErr w:type="spellStart"/>
      <w:r w:rsidR="0077648F">
        <w:rPr>
          <w:lang w:val="en-US"/>
        </w:rPr>
        <w:t>mgm</w:t>
      </w:r>
      <w:proofErr w:type="spellEnd"/>
      <w:r w:rsidR="00C5049D" w:rsidRPr="00C5049D">
        <w:rPr>
          <w:lang w:val="en-US"/>
        </w:rPr>
        <w:t xml:space="preserve"> is estimated using nodewise regularized regressions, where each attitude is regressed on all others using the graphical least absolute shrinkage and selection operator (graphical LASSO) </w:t>
      </w:r>
      <w:r w:rsidR="00293A2F">
        <w:rPr>
          <w:lang w:val="en-US"/>
        </w:rPr>
        <w:fldChar w:fldCharType="begin"/>
      </w:r>
      <w:r w:rsidR="00293A2F">
        <w:rPr>
          <w:lang w:val="en-US"/>
        </w:rPr>
        <w:instrText xml:space="preserve"> ADDIN ZOTERO_ITEM CSL_CITATION {"citationID":"mSCPcAjk","properties":{"formattedCitation":"(Tibshirani, 1996)","plainCitation":"(Tibshirani, 1996)","noteIndex":0},"citationItems":[{"id":233,"uris":["http://zotero.org/users/10425122/items/EC7B3AZ9"],"itemData":{"id":233,"type":"article-journal","abstract":"We propose a new method for estimation in linear models. The 'lasso' minimizes the residual sum of squares subject to the sum of the absolute value of the coefficients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citation-key":"tibshirani1996"}}],"schema":"https://github.com/citation-style-language/schema/raw/master/csl-citation.json"} </w:instrText>
      </w:r>
      <w:r w:rsidR="00293A2F">
        <w:rPr>
          <w:lang w:val="en-US"/>
        </w:rPr>
        <w:fldChar w:fldCharType="separate"/>
      </w:r>
      <w:r w:rsidR="00293A2F" w:rsidRPr="002B67C7">
        <w:rPr>
          <w:lang w:val="en-US"/>
        </w:rPr>
        <w:t>(Tibshirani, 1996)</w:t>
      </w:r>
      <w:r w:rsidR="00293A2F">
        <w:rPr>
          <w:lang w:val="en-US"/>
        </w:rPr>
        <w:fldChar w:fldCharType="end"/>
      </w:r>
      <w:r w:rsidR="00C5049D" w:rsidRPr="00C5049D">
        <w:rPr>
          <w:lang w:val="en-US"/>
        </w:rPr>
        <w:t xml:space="preserve">. This method ensures sparse networks </w:t>
      </w:r>
      <w:r w:rsidR="00136E7F">
        <w:rPr>
          <w:lang w:val="en-US"/>
        </w:rPr>
        <w:t>and</w:t>
      </w:r>
      <w:r w:rsidR="00C5049D" w:rsidRPr="00C5049D">
        <w:rPr>
          <w:lang w:val="en-US"/>
        </w:rPr>
        <w:t xml:space="preserve"> </w:t>
      </w:r>
      <w:r w:rsidR="00136E7F">
        <w:rPr>
          <w:lang w:val="en-US"/>
        </w:rPr>
        <w:t xml:space="preserve">excludes spurious </w:t>
      </w:r>
      <w:r w:rsidR="00C5049D" w:rsidRPr="00C5049D">
        <w:rPr>
          <w:lang w:val="en-US"/>
        </w:rPr>
        <w:t xml:space="preserve">associations. The level of regularization is determined via the Extended Bayesian Information Criterion (EBIC), a widely used model selection criterion that balances fit and complexity </w:t>
      </w:r>
      <w:r w:rsidR="00293A2F">
        <w:rPr>
          <w:lang w:val="en-US"/>
        </w:rPr>
        <w:fldChar w:fldCharType="begin"/>
      </w:r>
      <w:r w:rsidR="00293A2F">
        <w:rPr>
          <w:lang w:val="en-US"/>
        </w:rPr>
        <w:instrText xml:space="preserve"> ADDIN ZOTERO_ITEM CSL_CITATION {"citationID":"z2kMQjUw","properties":{"formattedCitation":"(Chen &amp; Chen, 2008)","plainCitation":"(Chen &amp; Chen, 2008)","noteIndex":0},"citationItems":[{"id":251,"uris":["http://zotero.org/users/10425122/items/6Q3VBKF5"],"itemData":{"id":25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 1464-3510","issue":"3","journalAbbreviation":"Biometrika","language":"en","page":"759-771","source":"DOI.org (Crossref)","title":"Extended Bayesian information criteria for model selection with large model spaces","volume":"95","author":[{"family":"Chen","given":"J."},{"family":"Chen","given":"Z."}],"issued":{"date-parts":[["2008",9,1]]},"citation-key":"chen2008"}}],"schema":"https://github.com/citation-style-language/schema/raw/master/csl-citation.json"} </w:instrText>
      </w:r>
      <w:r w:rsidR="00293A2F">
        <w:rPr>
          <w:lang w:val="en-US"/>
        </w:rPr>
        <w:fldChar w:fldCharType="separate"/>
      </w:r>
      <w:r w:rsidR="00293A2F" w:rsidRPr="00293A2F">
        <w:rPr>
          <w:lang w:val="en-US"/>
        </w:rPr>
        <w:t>(Chen &amp; Chen, 2008)</w:t>
      </w:r>
      <w:r w:rsidR="00293A2F">
        <w:rPr>
          <w:lang w:val="en-US"/>
        </w:rPr>
        <w:fldChar w:fldCharType="end"/>
      </w:r>
      <w:r w:rsidR="00C5049D" w:rsidRPr="00C5049D">
        <w:rPr>
          <w:lang w:val="en-US"/>
        </w:rPr>
        <w:t xml:space="preserve">. Following recent </w:t>
      </w:r>
      <w:r w:rsidR="00136E7F">
        <w:rPr>
          <w:lang w:val="en-US"/>
        </w:rPr>
        <w:t>works</w:t>
      </w:r>
      <w:r w:rsidR="00C5049D" w:rsidRPr="00C5049D">
        <w:rPr>
          <w:lang w:val="en-US"/>
        </w:rPr>
        <w:t xml:space="preserve"> </w:t>
      </w:r>
      <w:r w:rsidR="00293A2F">
        <w:rPr>
          <w:lang w:val="en-US"/>
        </w:rPr>
        <w:fldChar w:fldCharType="begin"/>
      </w:r>
      <w:r w:rsidR="00761EF5">
        <w:rPr>
          <w:lang w:val="en-US"/>
        </w:rPr>
        <w:instrText xml:space="preserve"> ADDIN ZOTERO_ITEM CSL_CITATION {"citationID":"6PyNY0oM","properties":{"formattedCitation":"(Brandt et al., 2019)","plainCitation":"(Brandt et al., 2019)","dontUpdate":true,"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293A2F">
        <w:rPr>
          <w:lang w:val="en-US"/>
        </w:rPr>
        <w:fldChar w:fldCharType="separate"/>
      </w:r>
      <w:r w:rsidR="00293A2F" w:rsidRPr="00293A2F">
        <w:rPr>
          <w:lang w:val="en-US"/>
        </w:rPr>
        <w:t>(</w:t>
      </w:r>
      <w:r w:rsidR="00136E7F">
        <w:rPr>
          <w:lang w:val="en-US"/>
        </w:rPr>
        <w:t xml:space="preserve">e.g.: </w:t>
      </w:r>
      <w:r w:rsidR="00293A2F" w:rsidRPr="00293A2F">
        <w:rPr>
          <w:lang w:val="en-US"/>
        </w:rPr>
        <w:t>Brandt et al., 2019)</w:t>
      </w:r>
      <w:r w:rsidR="00293A2F">
        <w:rPr>
          <w:lang w:val="en-US"/>
        </w:rPr>
        <w:fldChar w:fldCharType="end"/>
      </w:r>
      <w:r w:rsidR="00C5049D" w:rsidRPr="00C5049D">
        <w:rPr>
          <w:lang w:val="en-US"/>
        </w:rPr>
        <w:t xml:space="preserve">, attitudinal variables are treated as quasi-continuous, reducing the </w:t>
      </w:r>
      <w:proofErr w:type="spellStart"/>
      <w:r w:rsidR="0077648F">
        <w:rPr>
          <w:lang w:val="en-US"/>
        </w:rPr>
        <w:t>mgm</w:t>
      </w:r>
      <w:proofErr w:type="spellEnd"/>
      <w:r w:rsidR="00C5049D" w:rsidRPr="00C5049D">
        <w:rPr>
          <w:lang w:val="en-US"/>
        </w:rPr>
        <w:t xml:space="preserve"> to a Gaussian Graphical Model </w:t>
      </w:r>
      <w:r w:rsidR="00293A2F">
        <w:rPr>
          <w:lang w:val="en-US"/>
        </w:rPr>
        <w:t>[</w:t>
      </w:r>
      <w:r w:rsidR="00C5049D" w:rsidRPr="00C5049D">
        <w:rPr>
          <w:lang w:val="en-US"/>
        </w:rPr>
        <w:t>GGM</w:t>
      </w:r>
      <w:r w:rsidR="00293A2F">
        <w:rPr>
          <w:lang w:val="en-US"/>
        </w:rPr>
        <w:t>]</w:t>
      </w:r>
      <w:r w:rsidR="00C5049D" w:rsidRPr="00C5049D">
        <w:rPr>
          <w:lang w:val="en-US"/>
        </w:rPr>
        <w:t xml:space="preserve"> </w:t>
      </w:r>
      <w:r w:rsidR="00293A2F">
        <w:rPr>
          <w:lang w:val="en-US"/>
        </w:rPr>
        <w:fldChar w:fldCharType="begin"/>
      </w:r>
      <w:r w:rsidR="00293A2F">
        <w:rPr>
          <w:lang w:val="en-US"/>
        </w:rPr>
        <w:instrText xml:space="preserve"> ADDIN ZOTERO_ITEM CSL_CITATION {"citationID":"0v7BhFL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293A2F">
        <w:rPr>
          <w:lang w:val="en-US"/>
        </w:rPr>
        <w:fldChar w:fldCharType="separate"/>
      </w:r>
      <w:r w:rsidR="00293A2F" w:rsidRPr="00293A2F">
        <w:rPr>
          <w:lang w:val="en-US"/>
        </w:rPr>
        <w:t>(Epskamp et al., 2018)</w:t>
      </w:r>
      <w:r w:rsidR="00293A2F">
        <w:rPr>
          <w:lang w:val="en-US"/>
        </w:rPr>
        <w:fldChar w:fldCharType="end"/>
      </w:r>
      <w:r w:rsidR="00293A2F">
        <w:rPr>
          <w:lang w:val="en-US"/>
        </w:rPr>
        <w:t>.</w:t>
      </w:r>
      <w:r w:rsidR="00C5049D" w:rsidRPr="00C5049D">
        <w:rPr>
          <w:lang w:val="en-US"/>
        </w:rPr>
        <w:t xml:space="preserve"> This allows for an interpretable network representation, where edges indicate signed, regularized partial correlations</w:t>
      </w:r>
      <w:r w:rsidR="00C5049D">
        <w:rPr>
          <w:lang w:val="en-US"/>
        </w:rPr>
        <w:t xml:space="preserve"> </w:t>
      </w:r>
      <w:r w:rsidR="00293A2F">
        <w:rPr>
          <w:lang w:val="en-US"/>
        </w:rPr>
        <w:fldChar w:fldCharType="begin"/>
      </w:r>
      <w:r w:rsidR="00293A2F">
        <w:rPr>
          <w:lang w:val="en-US"/>
        </w:rPr>
        <w:instrText xml:space="preserve"> ADDIN ZOTERO_ITEM CSL_CITATION {"citationID":"Hqg0dJEy","properties":{"formattedCitation":"(Burger et al., 2023)","plainCitation":"(Burger et al., 2023)","noteIndex":0},"citationItems":[{"id":306,"uris":["http://zotero.org/users/10425122/items/JYTKXBKL"],"itemData":{"id":306,"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93A2F">
        <w:rPr>
          <w:lang w:val="en-US"/>
        </w:rPr>
        <w:fldChar w:fldCharType="separate"/>
      </w:r>
      <w:r w:rsidR="00293A2F" w:rsidRPr="002B67C7">
        <w:rPr>
          <w:lang w:val="en-US"/>
        </w:rPr>
        <w:t>(Burger et al., 2023)</w:t>
      </w:r>
      <w:r w:rsidR="00293A2F">
        <w:rPr>
          <w:lang w:val="en-US"/>
        </w:rPr>
        <w:fldChar w:fldCharType="end"/>
      </w:r>
      <w:r w:rsidR="00C5049D" w:rsidRPr="00C5049D">
        <w:rPr>
          <w:lang w:val="en-US"/>
        </w:rPr>
        <w:t xml:space="preserve">. </w:t>
      </w:r>
    </w:p>
    <w:p w14:paraId="3F8B7FA8" w14:textId="77777777" w:rsidR="00C5049D" w:rsidRDefault="00C5049D" w:rsidP="0049449E">
      <w:pPr>
        <w:spacing w:line="480" w:lineRule="auto"/>
        <w:ind w:left="0" w:firstLine="0"/>
        <w:rPr>
          <w:lang w:val="en-US"/>
        </w:rPr>
      </w:pPr>
    </w:p>
    <w:p w14:paraId="1BB61084" w14:textId="1D53CD0A" w:rsidR="00B710D1" w:rsidRPr="00B710D1" w:rsidRDefault="003F22A6" w:rsidP="0077648F">
      <w:pPr>
        <w:spacing w:line="480" w:lineRule="auto"/>
        <w:ind w:left="0" w:firstLine="72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C5049D">
        <w:rPr>
          <w:lang w:val="en-US"/>
        </w:rPr>
        <w:t>This model exten</w:t>
      </w:r>
      <w:r w:rsidR="00136E7F">
        <w:rPr>
          <w:lang w:val="en-US"/>
        </w:rPr>
        <w:t>d</w:t>
      </w:r>
      <w:r w:rsidR="00C5049D">
        <w:rPr>
          <w:lang w:val="en-US"/>
        </w:rPr>
        <w:t xml:space="preserve"> the </w:t>
      </w:r>
      <w:proofErr w:type="spellStart"/>
      <w:r w:rsidR="00C5049D">
        <w:rPr>
          <w:lang w:val="en-US"/>
        </w:rPr>
        <w:t>mgm</w:t>
      </w:r>
      <w:proofErr w:type="spellEnd"/>
      <w:r w:rsidR="00C5049D">
        <w:rPr>
          <w:lang w:val="en-US"/>
        </w:rPr>
        <w:t xml:space="preserve"> </w:t>
      </w:r>
      <w:r w:rsidR="00136E7F">
        <w:rPr>
          <w:lang w:val="en-US"/>
        </w:rPr>
        <w:t>by</w:t>
      </w:r>
      <w:r w:rsidR="00C5049D" w:rsidRPr="00C5049D">
        <w:rPr>
          <w:lang w:val="en-US"/>
        </w:rPr>
        <w:t xml:space="preserve"> </w:t>
      </w:r>
      <w:r w:rsidR="00761EF5">
        <w:rPr>
          <w:lang w:val="en-US"/>
        </w:rPr>
        <w:t xml:space="preserve">fitting </w:t>
      </w:r>
      <w:r w:rsidR="00C5049D" w:rsidRPr="00C5049D">
        <w:rPr>
          <w:lang w:val="en-US"/>
        </w:rPr>
        <w:t>moderation effects in the belief network</w:t>
      </w:r>
      <w:r w:rsidR="00293A2F">
        <w:rPr>
          <w:lang w:val="en-US"/>
        </w:rPr>
        <w:t xml:space="preserve"> </w:t>
      </w:r>
      <w:r w:rsidR="00293A2F">
        <w:rPr>
          <w:lang w:val="en-US"/>
        </w:rPr>
        <w:fldChar w:fldCharType="begin"/>
      </w:r>
      <w:r w:rsidR="00293A2F">
        <w:rPr>
          <w:lang w:val="en-US"/>
        </w:rPr>
        <w:instrText xml:space="preserve"> ADDIN ZOTERO_ITEM CSL_CITATION {"citationID":"Wq9QKyGm","properties":{"formattedCitation":"(Haslbeck et al., 2021)","plainCitation":"(Haslbeck et al., 2021)","noteIndex":0},"citationItems":[{"id":298,"uris":["http://zotero.org/users/10425122/items/4ERXIRAF"],"itemData":{"id":298,"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1-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 1532-7906","issue":"2","journalAbbreviation":"Multivariate Behavioral Research","language":"en","page":"256-287","source":"DOI.org (Crossref)","title":"Moderated Network Models","volume":"56","author":[{"family":"Haslbeck","given":"Jonas M. B."},{"family":"Borsboom","given":"Denny"},{"family":"Waldorp","given":"Lourens J."}],"issued":{"date-parts":[["2021",3,4]]},"citation-key":"haslbeck2021b"}}],"schema":"https://github.com/citation-style-language/schema/raw/master/csl-citation.json"} </w:instrText>
      </w:r>
      <w:r w:rsidR="00293A2F">
        <w:rPr>
          <w:lang w:val="en-US"/>
        </w:rPr>
        <w:fldChar w:fldCharType="separate"/>
      </w:r>
      <w:r w:rsidR="00293A2F" w:rsidRPr="00293A2F">
        <w:rPr>
          <w:lang w:val="en-US"/>
        </w:rPr>
        <w:t>(Haslbeck et al., 2021)</w:t>
      </w:r>
      <w:r w:rsidR="00293A2F">
        <w:rPr>
          <w:lang w:val="en-US"/>
        </w:rPr>
        <w:fldChar w:fldCharType="end"/>
      </w:r>
      <w:r w:rsidR="00C5049D">
        <w:rPr>
          <w:lang w:val="en-US"/>
        </w:rPr>
        <w:t xml:space="preserve">. </w:t>
      </w:r>
      <w:r w:rsidR="00916EBA" w:rsidRPr="00916EBA">
        <w:rPr>
          <w:lang w:val="en-US"/>
        </w:rPr>
        <w:t xml:space="preserve">Instead of </w:t>
      </w:r>
      <w:r w:rsidR="00761EF5">
        <w:rPr>
          <w:lang w:val="en-US"/>
        </w:rPr>
        <w:t>splitting</w:t>
      </w:r>
      <w:r w:rsidR="00916EBA" w:rsidRPr="00916EBA">
        <w:rPr>
          <w:lang w:val="en-US"/>
        </w:rPr>
        <w:t xml:space="preserve"> the sample, </w:t>
      </w:r>
      <w:r w:rsidR="00761EF5">
        <w:rPr>
          <w:lang w:val="en-US"/>
        </w:rPr>
        <w:t>I</w:t>
      </w:r>
      <w:r w:rsidR="00916EBA" w:rsidRPr="00916EBA">
        <w:rPr>
          <w:lang w:val="en-US"/>
        </w:rPr>
        <w:t xml:space="preserve"> </w:t>
      </w:r>
      <w:r w:rsidR="0077648F">
        <w:rPr>
          <w:lang w:val="en-US"/>
        </w:rPr>
        <w:t>specify</w:t>
      </w:r>
      <w:r w:rsidR="00916EBA" w:rsidRPr="00916EBA">
        <w:rPr>
          <w:lang w:val="en-US"/>
        </w:rPr>
        <w:t xml:space="preserve"> self-reported vote choice as a moderator</w:t>
      </w:r>
      <w:r w:rsidR="00761EF5">
        <w:rPr>
          <w:lang w:val="en-US"/>
        </w:rPr>
        <w:t>.</w:t>
      </w:r>
      <w:r w:rsidR="00916EBA" w:rsidRPr="00916EBA">
        <w:rPr>
          <w:lang w:val="en-US"/>
        </w:rPr>
        <w:t xml:space="preserve"> </w:t>
      </w:r>
      <w:r w:rsidR="00761EF5">
        <w:rPr>
          <w:lang w:val="en-US"/>
        </w:rPr>
        <w:t xml:space="preserve">The MNM </w:t>
      </w:r>
      <w:r w:rsidR="00916EBA" w:rsidRPr="00916EBA">
        <w:rPr>
          <w:lang w:val="en-US"/>
        </w:rPr>
        <w:t xml:space="preserve">mitigates the Berkson bias </w:t>
      </w:r>
      <w:r w:rsidR="00293A2F">
        <w:rPr>
          <w:lang w:val="en-US"/>
        </w:rPr>
        <w:fldChar w:fldCharType="begin"/>
      </w:r>
      <w:r w:rsidR="00293A2F">
        <w:rPr>
          <w:lang w:val="en-US"/>
        </w:rPr>
        <w:instrText xml:space="preserve"> ADDIN ZOTERO_ITEM CSL_CITATION {"citationID":"xUkyxUe9","properties":{"formattedCitation":"(Westreich, 2012)","plainCitation":"(Westreich, 2012)","noteIndex":0},"citationItems":[{"id":21,"uris":["http://zotero.org/users/10425122/items/TB6C74RI"],"itemData":{"id":21,"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293A2F">
        <w:rPr>
          <w:lang w:val="en-US"/>
        </w:rPr>
        <w:fldChar w:fldCharType="separate"/>
      </w:r>
      <w:r w:rsidR="00293A2F" w:rsidRPr="00293A2F">
        <w:rPr>
          <w:lang w:val="en-US"/>
        </w:rPr>
        <w:t>(Westreich, 2012)</w:t>
      </w:r>
      <w:r w:rsidR="00293A2F">
        <w:rPr>
          <w:lang w:val="en-US"/>
        </w:rPr>
        <w:fldChar w:fldCharType="end"/>
      </w:r>
      <w:r w:rsidR="00916EBA" w:rsidRPr="00916EBA">
        <w:rPr>
          <w:lang w:val="en-US"/>
        </w:rPr>
        <w:t>, which could arise if vote choice were used as a stratification variable, artificially reducing the variance of political attitudes within subgroups</w:t>
      </w:r>
      <w:r w:rsidR="00293A2F">
        <w:rPr>
          <w:lang w:val="en-US"/>
        </w:rPr>
        <w:t xml:space="preserve"> </w:t>
      </w:r>
      <w:r w:rsidR="00293A2F">
        <w:rPr>
          <w:lang w:val="en-US"/>
        </w:rPr>
        <w:fldChar w:fldCharType="begin"/>
      </w:r>
      <w:r w:rsidR="00293A2F">
        <w:rPr>
          <w:lang w:val="en-US"/>
        </w:rPr>
        <w:instrText xml:space="preserve"> ADDIN ZOTERO_ITEM CSL_CITATION {"citationID":"anaRhQIJ","properties":{"formattedCitation":"(De Ron et al., 2021)","plainCitation":"(De Ron et al., 2021)","noteIndex":0},"citationItems":[{"id":20,"uris":["http://zotero.org/users/10425122/items/IL9LIHJL"],"itemData":{"id":20,"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schema":"https://github.com/citation-style-language/schema/raw/master/csl-citation.json"} </w:instrText>
      </w:r>
      <w:r w:rsidR="00293A2F">
        <w:rPr>
          <w:lang w:val="en-US"/>
        </w:rPr>
        <w:fldChar w:fldCharType="separate"/>
      </w:r>
      <w:r w:rsidR="00293A2F" w:rsidRPr="00293A2F">
        <w:rPr>
          <w:lang w:val="en-US"/>
        </w:rPr>
        <w:t>(De Ron et al., 2021)</w:t>
      </w:r>
      <w:r w:rsidR="00293A2F">
        <w:rPr>
          <w:lang w:val="en-US"/>
        </w:rPr>
        <w:fldChar w:fldCharType="end"/>
      </w:r>
      <w:r w:rsidR="00916EBA" w:rsidRPr="00916EBA">
        <w:rPr>
          <w:lang w:val="en-US"/>
        </w:rPr>
        <w:t xml:space="preserve">. The MNM follows the same </w:t>
      </w:r>
      <w:r w:rsidR="00916EBA">
        <w:rPr>
          <w:lang w:val="en-US"/>
        </w:rPr>
        <w:t xml:space="preserve">combination of </w:t>
      </w:r>
      <w:r w:rsidR="00916EBA" w:rsidRPr="00916EBA">
        <w:rPr>
          <w:lang w:val="en-US"/>
        </w:rPr>
        <w:t xml:space="preserve">graphical LASSO </w:t>
      </w:r>
      <w:r w:rsidR="00916EBA">
        <w:rPr>
          <w:lang w:val="en-US"/>
        </w:rPr>
        <w:t>and</w:t>
      </w:r>
      <w:r w:rsidR="00916EBA" w:rsidRPr="00916EBA">
        <w:rPr>
          <w:lang w:val="en-US"/>
        </w:rPr>
        <w:t xml:space="preserve"> EBIC </w:t>
      </w:r>
      <w:r w:rsidR="00916EBA">
        <w:rPr>
          <w:lang w:val="en-US"/>
        </w:rPr>
        <w:t xml:space="preserve">model </w:t>
      </w:r>
      <w:r w:rsidR="00916EBA" w:rsidRPr="00916EBA">
        <w:rPr>
          <w:lang w:val="en-US"/>
        </w:rPr>
        <w:t>selection</w:t>
      </w:r>
      <w:r w:rsidR="00916EBA">
        <w:rPr>
          <w:lang w:val="en-US"/>
        </w:rPr>
        <w:t xml:space="preserve">, </w:t>
      </w:r>
      <w:r w:rsidR="00916EBA" w:rsidRPr="00916EBA">
        <w:rPr>
          <w:lang w:val="en-US"/>
        </w:rPr>
        <w:t xml:space="preserve">but </w:t>
      </w:r>
      <w:r w:rsidR="00916EBA" w:rsidRPr="00916EBA">
        <w:rPr>
          <w:lang w:val="en-US"/>
        </w:rPr>
        <w:lastRenderedPageBreak/>
        <w:t>incorporates an additional layer where moderation effects are estimated through nodewise regressions with interaction terms</w:t>
      </w:r>
      <w:r w:rsidR="00293A2F">
        <w:rPr>
          <w:lang w:val="en-US"/>
        </w:rPr>
        <w:t xml:space="preserve"> </w:t>
      </w:r>
      <w:r w:rsidR="00293A2F">
        <w:rPr>
          <w:lang w:val="en-US"/>
        </w:rPr>
        <w:fldChar w:fldCharType="begin"/>
      </w:r>
      <w:r w:rsidR="00293A2F">
        <w:rPr>
          <w:lang w:val="en-US"/>
        </w:rPr>
        <w:instrText xml:space="preserve"> ADDIN ZOTERO_ITEM CSL_CITATION {"citationID":"fUUd6x3F","properties":{"formattedCitation":"(Haslbeck, 2022)","plainCitation":"(Haslbeck, 2022)","noteIndex":0},"citationItems":[{"id":297,"uris":["http://zotero.org/users/10425122/items/IRSPAAVA"],"itemData":{"id":297,"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28","issue":"1","journalAbbreviation":"Behav Res","language":"en","page":"522-540","source":"DOI.org (Crossref)","title":"Estimating group differences in network models using moderation analysis","volume":"54","author":[{"family":"Haslbeck","given":"Jonas M. B."}],"issued":{"date-parts":[["2022",2]]},"citation-key":"haslbeck2022"}}],"schema":"https://github.com/citation-style-language/schema/raw/master/csl-citation.json"} </w:instrText>
      </w:r>
      <w:r w:rsidR="00293A2F">
        <w:rPr>
          <w:lang w:val="en-US"/>
        </w:rPr>
        <w:fldChar w:fldCharType="separate"/>
      </w:r>
      <w:r w:rsidR="00293A2F" w:rsidRPr="00293A2F">
        <w:rPr>
          <w:lang w:val="en-US"/>
        </w:rPr>
        <w:t>(Haslbeck, 2022)</w:t>
      </w:r>
      <w:r w:rsidR="00293A2F">
        <w:rPr>
          <w:lang w:val="en-US"/>
        </w:rPr>
        <w:fldChar w:fldCharType="end"/>
      </w:r>
      <w:r w:rsidR="00916EBA" w:rsidRPr="00916EBA">
        <w:rPr>
          <w:lang w:val="en-US"/>
        </w:rPr>
        <w:t xml:space="preserve">. </w:t>
      </w:r>
      <w:r w:rsidR="00D559A0">
        <w:rPr>
          <w:lang w:val="en-US"/>
        </w:rPr>
        <w:t>Significant moderation coefficients indicate</w:t>
      </w:r>
      <w:r w:rsidR="00916EBA" w:rsidRPr="00916EBA">
        <w:rPr>
          <w:lang w:val="en-US"/>
        </w:rPr>
        <w:t xml:space="preserve"> party affiliation </w:t>
      </w:r>
      <w:r w:rsidR="00761EF5">
        <w:rPr>
          <w:lang w:val="en-US"/>
        </w:rPr>
        <w:t>significantly</w:t>
      </w:r>
      <w:r w:rsidR="00916EBA" w:rsidRPr="00916EBA">
        <w:rPr>
          <w:lang w:val="en-US"/>
        </w:rPr>
        <w:t xml:space="preserve"> alters the </w:t>
      </w:r>
      <w:r w:rsidR="00761EF5">
        <w:rPr>
          <w:lang w:val="en-US"/>
        </w:rPr>
        <w:t xml:space="preserve">attitudinal </w:t>
      </w:r>
      <w:r w:rsidR="00916EBA" w:rsidRPr="00916EBA">
        <w:rPr>
          <w:lang w:val="en-US"/>
        </w:rPr>
        <w:t>relationships</w:t>
      </w:r>
      <w:r w:rsidR="00761EF5">
        <w:rPr>
          <w:lang w:val="en-US"/>
        </w:rPr>
        <w:t>.</w:t>
      </w:r>
      <w:r w:rsidR="006A79F7" w:rsidRPr="00C87489">
        <w:rPr>
          <w:noProof/>
          <w:lang w:val="en-US"/>
        </w:rPr>
        <w:t xml:space="preserve"> </w:t>
      </w:r>
      <w:bookmarkStart w:id="6" w:name="_xtlock6m3ld" w:colFirst="0" w:colLast="0"/>
      <w:bookmarkEnd w:id="6"/>
    </w:p>
    <w:p w14:paraId="4391B2DF" w14:textId="01EDA8D0" w:rsidR="008C67F3" w:rsidRPr="00C87489" w:rsidRDefault="00BD6448" w:rsidP="0049449E">
      <w:pPr>
        <w:pStyle w:val="Titolo3"/>
        <w:spacing w:line="480" w:lineRule="auto"/>
      </w:pPr>
      <w:r w:rsidRPr="00C87489">
        <w:t xml:space="preserve">3.4 </w:t>
      </w:r>
      <w:r w:rsidR="006A79F7" w:rsidRPr="00C87489">
        <w:t>Hypothesis testing</w:t>
      </w:r>
      <w:r w:rsidR="00671DAC">
        <w:t xml:space="preserve"> and measures</w:t>
      </w:r>
    </w:p>
    <w:p w14:paraId="1C985800" w14:textId="6072B243" w:rsidR="006A79F7" w:rsidRDefault="00C90D78" w:rsidP="0049449E">
      <w:pPr>
        <w:spacing w:line="480" w:lineRule="auto"/>
        <w:ind w:left="0" w:firstLine="0"/>
        <w:rPr>
          <w:lang w:val="en-US"/>
        </w:rPr>
      </w:pPr>
      <w:r w:rsidRPr="00C90D78">
        <w:rPr>
          <w:lang w:val="en-US"/>
        </w:rPr>
        <w:t xml:space="preserve">Prior studies operationalized tightness </w:t>
      </w:r>
      <w:r w:rsidR="00761EF5">
        <w:rPr>
          <w:lang w:val="en-US"/>
        </w:rPr>
        <w:t>through</w:t>
      </w:r>
      <w:r w:rsidRPr="00C90D78">
        <w:rPr>
          <w:lang w:val="en-US"/>
        </w:rPr>
        <w:t xml:space="preserve"> mean constraint</w:t>
      </w:r>
      <w:r w:rsidR="00761EF5">
        <w:rPr>
          <w:lang w:val="en-US"/>
        </w:rPr>
        <w:t xml:space="preserve"> -</w:t>
      </w:r>
      <w:r w:rsidRPr="00C90D78">
        <w:rPr>
          <w:lang w:val="en-US"/>
        </w:rPr>
        <w:t>the average absolute edge weight (</w:t>
      </w:r>
      <w:proofErr w:type="spellStart"/>
      <w:r w:rsidRPr="00C90D78">
        <w:rPr>
          <w:lang w:val="en-US"/>
        </w:rPr>
        <w:t>Boutyline</w:t>
      </w:r>
      <w:proofErr w:type="spellEnd"/>
      <w:r w:rsidRPr="00C90D78">
        <w:rPr>
          <w:lang w:val="en-US"/>
        </w:rPr>
        <w:t xml:space="preserve"> &amp; Vaisey, 2017; </w:t>
      </w:r>
      <w:proofErr w:type="spellStart"/>
      <w:r w:rsidRPr="00C90D78">
        <w:rPr>
          <w:lang w:val="en-US"/>
        </w:rPr>
        <w:t>Keskintürk</w:t>
      </w:r>
      <w:proofErr w:type="spellEnd"/>
      <w:r w:rsidRPr="00C90D78">
        <w:rPr>
          <w:lang w:val="en-US"/>
        </w:rPr>
        <w:t xml:space="preserve">, 2022b; Gonthier &amp; Guerra, 2023). This measure assumes that tighter belief systems exhibit stronger </w:t>
      </w:r>
      <w:r w:rsidR="00D559A0">
        <w:rPr>
          <w:lang w:val="en-US"/>
        </w:rPr>
        <w:t>manifest</w:t>
      </w:r>
      <w:r w:rsidRPr="00C90D78">
        <w:rPr>
          <w:lang w:val="en-US"/>
        </w:rPr>
        <w:t xml:space="preserve"> associations.</w:t>
      </w:r>
      <w:r w:rsidR="00CD467C">
        <w:rPr>
          <w:lang w:val="en-US"/>
        </w:rPr>
        <w:t xml:space="preserve"> Hence, mean constraint measures the </w:t>
      </w:r>
      <w:r w:rsidR="00CD467C" w:rsidRPr="00CD467C">
        <w:rPr>
          <w:i/>
          <w:iCs/>
          <w:lang w:val="en-US"/>
        </w:rPr>
        <w:t>consistency</w:t>
      </w:r>
      <w:r w:rsidR="00CD467C">
        <w:rPr>
          <w:lang w:val="en-US"/>
        </w:rPr>
        <w:t xml:space="preserve"> of belief systems.</w:t>
      </w:r>
      <w:r w:rsidRPr="00C90D78">
        <w:rPr>
          <w:lang w:val="en-US"/>
        </w:rPr>
        <w:t xml:space="preserve"> However, mean constraint does not account for the structural position of attitudes within the network. To address this limitation, some scholars have </w:t>
      </w:r>
      <w:r w:rsidR="00761EF5">
        <w:rPr>
          <w:lang w:val="en-US"/>
        </w:rPr>
        <w:t>employed</w:t>
      </w:r>
      <w:r w:rsidRPr="00C90D78">
        <w:rPr>
          <w:lang w:val="en-US"/>
        </w:rPr>
        <w:t xml:space="preserve"> A</w:t>
      </w:r>
      <w:r>
        <w:rPr>
          <w:lang w:val="en-US"/>
        </w:rPr>
        <w:t xml:space="preserve">verage </w:t>
      </w:r>
      <w:r w:rsidRPr="00C90D78">
        <w:rPr>
          <w:lang w:val="en-US"/>
        </w:rPr>
        <w:t>S</w:t>
      </w:r>
      <w:r>
        <w:rPr>
          <w:lang w:val="en-US"/>
        </w:rPr>
        <w:t xml:space="preserve">hortest </w:t>
      </w:r>
      <w:r w:rsidRPr="00C90D78">
        <w:rPr>
          <w:lang w:val="en-US"/>
        </w:rPr>
        <w:t>P</w:t>
      </w:r>
      <w:r>
        <w:rPr>
          <w:lang w:val="en-US"/>
        </w:rPr>
        <w:t xml:space="preserve">ath </w:t>
      </w:r>
      <w:r w:rsidRPr="00C90D78">
        <w:rPr>
          <w:lang w:val="en-US"/>
        </w:rPr>
        <w:t>L</w:t>
      </w:r>
      <w:r>
        <w:rPr>
          <w:lang w:val="en-US"/>
        </w:rPr>
        <w:t>engths</w:t>
      </w:r>
      <w:r w:rsidRPr="00C90D78">
        <w:rPr>
          <w:lang w:val="en-US"/>
        </w:rPr>
        <w:t xml:space="preserve"> </w:t>
      </w:r>
      <w:r>
        <w:rPr>
          <w:lang w:val="en-US"/>
        </w:rPr>
        <w:t xml:space="preserve">[ASPL] </w:t>
      </w:r>
      <w:r w:rsidR="00293A2F">
        <w:rPr>
          <w:lang w:val="en-US"/>
        </w:rPr>
        <w:fldChar w:fldCharType="begin"/>
      </w:r>
      <w:r w:rsidR="00293A2F">
        <w:rPr>
          <w:lang w:val="en-US"/>
        </w:rPr>
        <w:instrText xml:space="preserve"> ADDIN ZOTERO_ITEM CSL_CITATION {"citationID":"vGK2KW5W","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293A2F">
        <w:rPr>
          <w:lang w:val="en-US"/>
        </w:rPr>
        <w:fldChar w:fldCharType="separate"/>
      </w:r>
      <w:r w:rsidR="00293A2F" w:rsidRPr="00293A2F">
        <w:rPr>
          <w:lang w:val="en-US"/>
        </w:rPr>
        <w:t>(Dalege et al., 2017, 2019)</w:t>
      </w:r>
      <w:r w:rsidR="00293A2F">
        <w:rPr>
          <w:lang w:val="en-US"/>
        </w:rPr>
        <w:fldChar w:fldCharType="end"/>
      </w:r>
      <w:r w:rsidRPr="00C90D78">
        <w:rPr>
          <w:lang w:val="en-US"/>
        </w:rPr>
        <w:t xml:space="preserve">. </w:t>
      </w:r>
      <w:r w:rsidR="00761EF5">
        <w:rPr>
          <w:lang w:val="en-US"/>
        </w:rPr>
        <w:t>Thus,</w:t>
      </w:r>
      <w:r w:rsidR="00582E5C">
        <w:rPr>
          <w:lang w:val="en-US"/>
        </w:rPr>
        <w:t xml:space="preserve"> I </w:t>
      </w:r>
      <w:r w:rsidR="00761EF5">
        <w:rPr>
          <w:lang w:val="en-US"/>
        </w:rPr>
        <w:t>calculate w</w:t>
      </w:r>
      <w:r w:rsidR="00582E5C">
        <w:rPr>
          <w:lang w:val="en-US"/>
        </w:rPr>
        <w:t xml:space="preserve">eighted </w:t>
      </w:r>
      <w:r w:rsidRPr="00C90D78">
        <w:rPr>
          <w:lang w:val="en-US"/>
        </w:rPr>
        <w:t>ASPL</w:t>
      </w:r>
      <w:r w:rsidR="00761EF5">
        <w:rPr>
          <w:lang w:val="en-US"/>
        </w:rPr>
        <w:t>,</w:t>
      </w:r>
      <w:r w:rsidRPr="00C90D78">
        <w:rPr>
          <w:lang w:val="en-US"/>
        </w:rPr>
        <w:t xml:space="preserve"> measur</w:t>
      </w:r>
      <w:r w:rsidR="00761EF5">
        <w:rPr>
          <w:lang w:val="en-US"/>
        </w:rPr>
        <w:t>ing</w:t>
      </w:r>
      <w:r w:rsidRPr="00C90D78">
        <w:rPr>
          <w:lang w:val="en-US"/>
        </w:rPr>
        <w:t xml:space="preserve"> the average shortest path between all attitudes,</w:t>
      </w:r>
      <w:r w:rsidR="00582E5C">
        <w:rPr>
          <w:lang w:val="en-US"/>
        </w:rPr>
        <w:t xml:space="preserve"> considering edge weights</w:t>
      </w:r>
      <w:r w:rsidR="00293A2F">
        <w:rPr>
          <w:lang w:val="en-US"/>
        </w:rPr>
        <w:t xml:space="preserve"> </w:t>
      </w:r>
      <w:r w:rsidR="00293A2F">
        <w:rPr>
          <w:lang w:val="en-US"/>
        </w:rPr>
        <w:fldChar w:fldCharType="begin"/>
      </w:r>
      <w:r w:rsidR="00293A2F">
        <w:rPr>
          <w:lang w:val="en-US"/>
        </w:rPr>
        <w:instrText xml:space="preserve"> ADDIN ZOTERO_ITEM CSL_CITATION {"citationID":"t2rLqtzu","properties":{"formattedCitation":"(Opsahl et al., 2010)","plainCitation":"(Opsahl et al., 2010)","noteIndex":0},"citationItems":[{"id":276,"uris":["http://zotero.org/users/10425122/items/IRY2RXAN"],"itemData":{"id":276,"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00293A2F">
        <w:rPr>
          <w:lang w:val="en-US"/>
        </w:rPr>
        <w:fldChar w:fldCharType="separate"/>
      </w:r>
      <w:r w:rsidR="00293A2F" w:rsidRPr="00293A2F">
        <w:rPr>
          <w:lang w:val="en-US"/>
        </w:rPr>
        <w:t>(Opsahl et al., 2010)</w:t>
      </w:r>
      <w:r w:rsidR="00293A2F">
        <w:rPr>
          <w:lang w:val="en-US"/>
        </w:rPr>
        <w:fldChar w:fldCharType="end"/>
      </w:r>
      <w:r w:rsidR="00582E5C">
        <w:rPr>
          <w:lang w:val="en-US"/>
        </w:rPr>
        <w:t>. This metric</w:t>
      </w:r>
      <w:r w:rsidRPr="00C90D78">
        <w:rPr>
          <w:lang w:val="en-US"/>
        </w:rPr>
        <w:t xml:space="preserve"> assess</w:t>
      </w:r>
      <w:r w:rsidR="00582E5C">
        <w:rPr>
          <w:lang w:val="en-US"/>
        </w:rPr>
        <w:t>es</w:t>
      </w:r>
      <w:r w:rsidRPr="00C90D78">
        <w:rPr>
          <w:lang w:val="en-US"/>
        </w:rPr>
        <w:t xml:space="preserve"> how </w:t>
      </w:r>
      <w:r w:rsidR="00CD467C" w:rsidRPr="00D559A0">
        <w:rPr>
          <w:lang w:val="en-US"/>
        </w:rPr>
        <w:t>dense</w:t>
      </w:r>
      <w:r w:rsidR="00CD467C">
        <w:rPr>
          <w:lang w:val="en-US"/>
        </w:rPr>
        <w:t xml:space="preserve"> and </w:t>
      </w:r>
      <w:r w:rsidR="00CD467C" w:rsidRPr="00D559A0">
        <w:rPr>
          <w:i/>
          <w:iCs/>
          <w:lang w:val="en-US"/>
        </w:rPr>
        <w:t>interconnected</w:t>
      </w:r>
      <w:r w:rsidRPr="00C90D78">
        <w:rPr>
          <w:lang w:val="en-US"/>
        </w:rPr>
        <w:t xml:space="preserve"> network</w:t>
      </w:r>
      <w:r w:rsidR="00582E5C">
        <w:rPr>
          <w:lang w:val="en-US"/>
        </w:rPr>
        <w:t>s</w:t>
      </w:r>
      <w:r w:rsidRPr="00C90D78">
        <w:rPr>
          <w:lang w:val="en-US"/>
        </w:rPr>
        <w:t xml:space="preserve"> </w:t>
      </w:r>
      <w:r w:rsidR="00582E5C">
        <w:rPr>
          <w:lang w:val="en-US"/>
        </w:rPr>
        <w:t>are</w:t>
      </w:r>
      <w:r w:rsidR="00582E5C" w:rsidRPr="00C90D78">
        <w:rPr>
          <w:lang w:val="en-US"/>
        </w:rPr>
        <w:t>, with</w:t>
      </w:r>
      <w:r w:rsidR="00582E5C">
        <w:rPr>
          <w:lang w:val="en-US"/>
        </w:rPr>
        <w:t xml:space="preserve"> l</w:t>
      </w:r>
      <w:r w:rsidRPr="00C90D78">
        <w:rPr>
          <w:lang w:val="en-US"/>
        </w:rPr>
        <w:t>ower values indicat</w:t>
      </w:r>
      <w:r w:rsidR="00582E5C">
        <w:rPr>
          <w:lang w:val="en-US"/>
        </w:rPr>
        <w:t>ing</w:t>
      </w:r>
      <w:r w:rsidRPr="00C90D78">
        <w:rPr>
          <w:lang w:val="en-US"/>
        </w:rPr>
        <w:t xml:space="preserve"> </w:t>
      </w:r>
      <w:r w:rsidR="00CD467C">
        <w:rPr>
          <w:lang w:val="en-US"/>
        </w:rPr>
        <w:t>tighter</w:t>
      </w:r>
      <w:r w:rsidRPr="00C90D78">
        <w:rPr>
          <w:lang w:val="en-US"/>
        </w:rPr>
        <w:t xml:space="preserve"> belief structures.</w:t>
      </w:r>
    </w:p>
    <w:p w14:paraId="62F9A557" w14:textId="77777777" w:rsidR="00C90D78" w:rsidRDefault="00C90D78" w:rsidP="0049449E">
      <w:pPr>
        <w:spacing w:line="480" w:lineRule="auto"/>
        <w:ind w:left="0" w:firstLine="0"/>
        <w:rPr>
          <w:lang w:val="en-US"/>
        </w:rPr>
      </w:pPr>
    </w:p>
    <w:p w14:paraId="6EB6EF2E" w14:textId="552EF2C7" w:rsidR="00C90D78" w:rsidRDefault="00923DA4" w:rsidP="0077648F">
      <w:pPr>
        <w:spacing w:line="480" w:lineRule="auto"/>
        <w:ind w:left="0" w:firstLine="720"/>
        <w:rPr>
          <w:lang w:val="en-US"/>
        </w:rPr>
      </w:pPr>
      <w:r>
        <w:rPr>
          <w:lang w:val="en-US"/>
        </w:rPr>
        <w:t>I</w:t>
      </w:r>
      <w:r w:rsidR="00C90D78" w:rsidRPr="00C90D78">
        <w:rPr>
          <w:lang w:val="en-US"/>
        </w:rPr>
        <w:t xml:space="preserve"> advance the belief system literature by introducing </w:t>
      </w:r>
      <w:r w:rsidR="00D559A0">
        <w:rPr>
          <w:lang w:val="en-US"/>
        </w:rPr>
        <w:t xml:space="preserve">node-wise </w:t>
      </w:r>
      <w:r w:rsidR="00C90D78" w:rsidRPr="00C90D78">
        <w:rPr>
          <w:lang w:val="en-US"/>
        </w:rPr>
        <w:t xml:space="preserve">R² </w:t>
      </w:r>
      <w:r w:rsidR="00C90D78">
        <w:rPr>
          <w:lang w:val="en-US"/>
        </w:rPr>
        <w:t>a</w:t>
      </w:r>
      <w:r>
        <w:rPr>
          <w:lang w:val="en-US"/>
        </w:rPr>
        <w:t xml:space="preserve"> </w:t>
      </w:r>
      <w:r w:rsidR="00C90D78" w:rsidRPr="00C90D78">
        <w:rPr>
          <w:lang w:val="en-US"/>
        </w:rPr>
        <w:t xml:space="preserve">theoretically grounded measure of tightness. Converse’s (2006) foundational theory suggests that constrained belief systems exhibit internal coherence, meaning that attitudes </w:t>
      </w:r>
      <w:r w:rsidR="00761EF5">
        <w:rPr>
          <w:lang w:val="en-US"/>
        </w:rPr>
        <w:t>are</w:t>
      </w:r>
      <w:r w:rsidR="00C90D78" w:rsidRPr="00C90D78">
        <w:rPr>
          <w:lang w:val="en-US"/>
        </w:rPr>
        <w:t xml:space="preserve"> highly predictive of one another. If belief systems are indeed structured, then an individual’s position on one issue should strongly determine their stance on other political attitudes. Node-wise R²</w:t>
      </w:r>
      <w:r w:rsidR="00CD467C">
        <w:rPr>
          <w:lang w:val="en-US"/>
        </w:rPr>
        <w:t xml:space="preserve"> </w:t>
      </w:r>
      <w:r w:rsidR="00761EF5">
        <w:rPr>
          <w:lang w:val="en-US"/>
        </w:rPr>
        <w:t xml:space="preserve">directly </w:t>
      </w:r>
      <w:r w:rsidR="00C90D78" w:rsidRPr="00C90D78">
        <w:rPr>
          <w:lang w:val="en-US"/>
        </w:rPr>
        <w:t xml:space="preserve">quantifies </w:t>
      </w:r>
      <w:r w:rsidR="00CD467C">
        <w:rPr>
          <w:lang w:val="en-US"/>
        </w:rPr>
        <w:t xml:space="preserve">the </w:t>
      </w:r>
      <w:r w:rsidR="00CD467C" w:rsidRPr="00CD467C">
        <w:rPr>
          <w:i/>
          <w:iCs/>
          <w:lang w:val="en-US"/>
        </w:rPr>
        <w:t>predictiveness</w:t>
      </w:r>
      <w:r w:rsidR="00CD467C">
        <w:rPr>
          <w:lang w:val="en-US"/>
        </w:rPr>
        <w:t xml:space="preserve"> of political attitudes</w:t>
      </w:r>
      <w:r w:rsidR="00761EF5">
        <w:rPr>
          <w:lang w:val="en-US"/>
        </w:rPr>
        <w:t xml:space="preserve"> </w:t>
      </w:r>
      <w:r w:rsidR="00761EF5">
        <w:rPr>
          <w:lang w:val="en-US"/>
        </w:rPr>
        <w:fldChar w:fldCharType="begin"/>
      </w:r>
      <w:r w:rsidR="00761EF5">
        <w:rPr>
          <w:lang w:val="en-US"/>
        </w:rPr>
        <w:instrText xml:space="preserve"> ADDIN ZOTERO_ITEM CSL_CITATION {"citationID":"kBG7iVXN","properties":{"formattedCitation":"(Haslbeck &amp; Waldorp, 2018)","plainCitation":"(Haslbeck &amp; Waldorp, 2018)","noteIndex":0},"citationItems":[{"id":242,"uris":["http://zotero.org/users/10425122/items/7GW5ZSFN"],"itemData":{"id":242,"type":"article-journal","abstract":"Network models are an increasingly popular way to abstract complex psychological phenomena. While studying the structure of network models has led to many important insights, little attention has been paid to how well they predict observations. This is despite the fact that predictability is crucial for judging the practical relevance of edges: for instance in clinical practice, predictability of a symptom indicates whether an intervention on that symptom through the symptom network is promising. We close this methodological gap by introducing nodewise predictability, which quantifies how well a given node can be predicted by all other nodes it is connected to in the network. In addition, we provide fully reproducible code examples of how to compute and visualize nodewise predictability both for cross-sectional and time series data.","container-title":"Behavior Research Methods","DOI":"10.3758/s13428-017-0910-x","ISSN":"1554-3528","issue":"2","journalAbbreviation":"Behav Res","language":"en","page":"853-861","source":"DOI.org (Crossref)","title":"How well do network models predict observations? On the importance of predictability in network models","title-short":"How well do network models predict observations?","volume":"50","author":[{"family":"Haslbeck","given":"Jonas M. B."},{"family":"Waldorp","given":"Lourens J."}],"issued":{"date-parts":[["2018",4]]},"citation-key":"haslbeck2018"}}],"schema":"https://github.com/citation-style-language/schema/raw/master/csl-citation.json"} </w:instrText>
      </w:r>
      <w:r w:rsidR="00761EF5">
        <w:rPr>
          <w:lang w:val="en-US"/>
        </w:rPr>
        <w:fldChar w:fldCharType="separate"/>
      </w:r>
      <w:r w:rsidR="00761EF5" w:rsidRPr="00761EF5">
        <w:rPr>
          <w:lang w:val="en-US"/>
        </w:rPr>
        <w:t>(Haslbeck &amp; Waldorp, 2018)</w:t>
      </w:r>
      <w:r w:rsidR="00761EF5">
        <w:rPr>
          <w:lang w:val="en-US"/>
        </w:rPr>
        <w:fldChar w:fldCharType="end"/>
      </w:r>
      <w:r w:rsidR="00761EF5">
        <w:rPr>
          <w:lang w:val="en-US"/>
        </w:rPr>
        <w:t>.</w:t>
      </w:r>
    </w:p>
    <w:p w14:paraId="1D1F0489" w14:textId="77777777" w:rsidR="00C90D78" w:rsidRDefault="00C90D78" w:rsidP="0049449E">
      <w:pPr>
        <w:spacing w:line="480" w:lineRule="auto"/>
        <w:ind w:left="0" w:firstLine="0"/>
        <w:rPr>
          <w:lang w:val="en-US"/>
        </w:rPr>
      </w:pPr>
    </w:p>
    <w:p w14:paraId="6E6D2A3D" w14:textId="288D2F00" w:rsidR="00C90D78" w:rsidRDefault="00761EF5" w:rsidP="0077648F">
      <w:pPr>
        <w:spacing w:line="480" w:lineRule="auto"/>
        <w:ind w:left="0" w:firstLine="720"/>
        <w:rPr>
          <w:lang w:val="en-US"/>
        </w:rPr>
      </w:pPr>
      <w:r>
        <w:rPr>
          <w:lang w:val="en-US"/>
        </w:rPr>
        <w:t>I</w:t>
      </w:r>
      <w:r w:rsidR="00C90D78" w:rsidRPr="00C90D78">
        <w:rPr>
          <w:lang w:val="en-US"/>
        </w:rPr>
        <w:t xml:space="preserve"> tests H1 and H2 by estimating bootstrapped distributions</w:t>
      </w:r>
      <w:r w:rsidR="00293A2F">
        <w:rPr>
          <w:lang w:val="en-US"/>
        </w:rPr>
        <w:t xml:space="preserve"> </w:t>
      </w:r>
      <w:r w:rsidR="00293A2F">
        <w:rPr>
          <w:lang w:val="en-US"/>
        </w:rPr>
        <w:fldChar w:fldCharType="begin"/>
      </w:r>
      <w:r w:rsidR="00293A2F">
        <w:rPr>
          <w:lang w:val="en-US"/>
        </w:rPr>
        <w:instrText xml:space="preserve"> ADDIN ZOTERO_ITEM CSL_CITATION {"citationID":"M9BvbJBA","properties":{"formattedCitation":"(Efron, 1987)","plainCitation":"(Efron, 1987)","noteIndex":0},"citationItems":[{"id":10,"uris":["http://zotero.org/users/10425122/items/67MIAHQB"],"itemData":{"id":10,"type":"article-journal","container-title":"Journal of the American statistical Association","issue":"397","note":"Citation Key: efron1987better\npublisher: Taylor &amp; Francis","page":"171–185","title":"Better bootstrap confidence intervals","volume":"82","author":[{"family":"Efron","given":"Bradley"}],"issued":{"date-parts":[["1987"]]},"citation-key":"efron1987better"}}],"schema":"https://github.com/citation-style-language/schema/raw/master/csl-citation.json"} </w:instrText>
      </w:r>
      <w:r w:rsidR="00293A2F">
        <w:rPr>
          <w:lang w:val="en-US"/>
        </w:rPr>
        <w:fldChar w:fldCharType="separate"/>
      </w:r>
      <w:r w:rsidR="00293A2F" w:rsidRPr="00293A2F">
        <w:rPr>
          <w:lang w:val="en-US"/>
        </w:rPr>
        <w:t>(Efron, 1987)</w:t>
      </w:r>
      <w:r w:rsidR="00293A2F">
        <w:rPr>
          <w:lang w:val="en-US"/>
        </w:rPr>
        <w:fldChar w:fldCharType="end"/>
      </w:r>
      <w:r w:rsidR="00C90D78" w:rsidRPr="00C90D78">
        <w:rPr>
          <w:lang w:val="en-US"/>
        </w:rPr>
        <w:t xml:space="preserve"> for all three measures: mean constraint, ASPL, and node-wise R².</w:t>
      </w:r>
      <w:r w:rsidR="00C90D78">
        <w:rPr>
          <w:lang w:val="en-US"/>
        </w:rPr>
        <w:t xml:space="preserve"> I bootstrap 10,000 samples starting from the four sample partitions obtained splitting the original one at median</w:t>
      </w:r>
      <w:r>
        <w:rPr>
          <w:lang w:val="en-US"/>
        </w:rPr>
        <w:t>s</w:t>
      </w:r>
      <w:r w:rsidR="00C90D78">
        <w:rPr>
          <w:lang w:val="en-US"/>
        </w:rPr>
        <w:t xml:space="preserve"> of education and political interest.</w:t>
      </w:r>
      <w:r w:rsidR="00C90D78" w:rsidRPr="00C90D78">
        <w:rPr>
          <w:lang w:val="en-US"/>
        </w:rPr>
        <w:t xml:space="preserve"> </w:t>
      </w:r>
      <w:r w:rsidR="00C90D78">
        <w:rPr>
          <w:lang w:val="en-US"/>
        </w:rPr>
        <w:t>Then, I calculate</w:t>
      </w:r>
      <w:r w:rsidR="00C90D78" w:rsidRPr="00C90D78">
        <w:rPr>
          <w:lang w:val="en-US"/>
        </w:rPr>
        <w:t xml:space="preserve"> </w:t>
      </w:r>
      <w:r w:rsidR="00C90D78">
        <w:rPr>
          <w:lang w:val="en-US"/>
        </w:rPr>
        <w:t xml:space="preserve">these three measures on each of the 40,000 networks. </w:t>
      </w:r>
      <w:proofErr w:type="gramStart"/>
      <w:r w:rsidR="00C90D78">
        <w:rPr>
          <w:lang w:val="en-US"/>
        </w:rPr>
        <w:t>This</w:t>
      </w:r>
      <w:proofErr w:type="gramEnd"/>
      <w:r w:rsidR="00C90D78">
        <w:rPr>
          <w:lang w:val="en-US"/>
        </w:rPr>
        <w:t xml:space="preserve"> </w:t>
      </w:r>
      <w:r w:rsidR="00C90D78">
        <w:rPr>
          <w:lang w:val="en-US"/>
        </w:rPr>
        <w:lastRenderedPageBreak/>
        <w:t>distribution</w:t>
      </w:r>
      <w:r>
        <w:rPr>
          <w:lang w:val="en-US"/>
        </w:rPr>
        <w:t>s</w:t>
      </w:r>
      <w:r w:rsidR="00C90D78">
        <w:rPr>
          <w:lang w:val="en-US"/>
        </w:rPr>
        <w:t xml:space="preserve"> for each measure of tightness, and for each level of stratificational variables. </w:t>
      </w:r>
      <w:r w:rsidR="00C90D78" w:rsidRPr="00C90D78">
        <w:rPr>
          <w:lang w:val="en-US"/>
        </w:rPr>
        <w:t xml:space="preserve">If normality assumptions hold, </w:t>
      </w:r>
      <w:r w:rsidR="00C90D78">
        <w:rPr>
          <w:lang w:val="en-US"/>
        </w:rPr>
        <w:t xml:space="preserve">the </w:t>
      </w:r>
      <w:r w:rsidR="00C90D78" w:rsidRPr="00C90D78">
        <w:rPr>
          <w:lang w:val="en-US"/>
        </w:rPr>
        <w:t xml:space="preserve">comparisons </w:t>
      </w:r>
      <w:r w:rsidR="00C90D78">
        <w:rPr>
          <w:lang w:val="en-US"/>
        </w:rPr>
        <w:t xml:space="preserve">between these distributions </w:t>
      </w:r>
      <w:r w:rsidR="00C90D78" w:rsidRPr="00C90D78">
        <w:rPr>
          <w:lang w:val="en-US"/>
        </w:rPr>
        <w:t>are assessed using ANOVA</w:t>
      </w:r>
      <w:r w:rsidR="00923DA4">
        <w:rPr>
          <w:lang w:val="en-US"/>
        </w:rPr>
        <w:t xml:space="preserve">, else, with the nonparametric </w:t>
      </w:r>
      <w:r w:rsidR="00C90D78" w:rsidRPr="00C90D78">
        <w:rPr>
          <w:lang w:val="en-US"/>
        </w:rPr>
        <w:t>Mann-Whitney U test</w:t>
      </w:r>
      <w:r w:rsidR="00923DA4">
        <w:rPr>
          <w:lang w:val="en-US"/>
        </w:rPr>
        <w:t xml:space="preserve"> </w:t>
      </w:r>
      <w:r w:rsidR="00293A2F">
        <w:rPr>
          <w:lang w:val="en-US"/>
        </w:rPr>
        <w:fldChar w:fldCharType="begin"/>
      </w:r>
      <w:r w:rsidR="00293A2F">
        <w:rPr>
          <w:lang w:val="en-US"/>
        </w:rPr>
        <w:instrText xml:space="preserve"> ADDIN ZOTERO_ITEM CSL_CITATION {"citationID":"wBKJJCym","properties":{"formattedCitation":"(McKnight &amp; Najab, 2010)","plainCitation":"(McKnight &amp; Najab, 2010)","noteIndex":0},"citationItems":[{"id":7518,"uris":["http://zotero.org/users/10425122/items/GXQA5WJR"],"itemData":{"id":7518,"type":"chapter","abstract":"Abstract\n            The Mann‐Whitney U test, which is also known as the Wilcoxon rank sum test, tests for differences between two groups on a single, ordinal variable with no specific distribution (Mann &amp; Whitney, 1947; Wilcoxon, 1945). In contrast, the independent samples t‐test, which is also a test of two groups, requires the single variable to be measured at the interval or ratio level, rather than the ordinal level, and to be normally distributed. We accordingly refer to the Mann‐Whitney U test as the nonparametric version of the parametric t‐test. Both tests require two independently sampled groups and assess whether two groups differ on a single, continuous variable. The two tests, however, differ on the assumed distribution. A nonparametric test assumes no specific distribution, whereas a parametric test assumes a specific distribution. Thus, the Mann‐Whitney U is conceptually similar to the t‐test for determining whether two sampled groups are from a single population. When data do not meet the parametric assumptions of the t‐test, the Mann‐Whitney U tends to be more appropriate.","container-title":"The Corsini Encyclopedia of Psychology","edition":"1","ISBN":"978-0-470-17024-3","language":"en","license":"http://doi.wiley.com/10.1002/tdm_license_1.1","note":"DOI: 10.1002/9780470479216.corpsy0524","page":"1-1","publisher":"Wiley","source":"DOI.org (Crossref)","title":"Mann‐Whitney &lt;span style=\"font-variant:small-caps;\"&gt;U&lt;/span&gt; Test","title-short":"Mann‐Whitney &lt;span style=\"font-variant","URL":"https://onlinelibrary.wiley.com/doi/10.1002/9780470479216.corpsy0524","editor":[{"family":"Weiner","given":"Irving B."},{"family":"Craighead","given":"W. Edward"}],"author":[{"family":"McKnight","given":"Patrick E."},{"family":"Najab","given":"Julius"}],"accessed":{"date-parts":[["2025",2,6]]},"issued":{"date-parts":[["2010",1,30]]},"citation-key":"mcknight2010"}}],"schema":"https://github.com/citation-style-language/schema/raw/master/csl-citation.json"} </w:instrText>
      </w:r>
      <w:r w:rsidR="00293A2F">
        <w:rPr>
          <w:lang w:val="en-US"/>
        </w:rPr>
        <w:fldChar w:fldCharType="separate"/>
      </w:r>
      <w:r w:rsidR="00293A2F" w:rsidRPr="0027302D">
        <w:rPr>
          <w:lang w:val="en-US"/>
        </w:rPr>
        <w:t>(McKnight &amp; Najab, 2010)</w:t>
      </w:r>
      <w:r w:rsidR="00293A2F">
        <w:rPr>
          <w:lang w:val="en-US"/>
        </w:rPr>
        <w:fldChar w:fldCharType="end"/>
      </w:r>
      <w:r w:rsidR="00293A2F">
        <w:rPr>
          <w:lang w:val="en-US"/>
        </w:rPr>
        <w:t>.</w:t>
      </w:r>
    </w:p>
    <w:p w14:paraId="47701812" w14:textId="77777777" w:rsidR="00C90D78" w:rsidRDefault="00C90D78" w:rsidP="0049449E">
      <w:pPr>
        <w:spacing w:line="480" w:lineRule="auto"/>
        <w:ind w:left="0" w:firstLine="0"/>
        <w:rPr>
          <w:lang w:val="en-US"/>
        </w:rPr>
      </w:pPr>
    </w:p>
    <w:p w14:paraId="459A1E45" w14:textId="1EB2EC12" w:rsidR="00A60873" w:rsidRPr="00C87489" w:rsidRDefault="0027302D" w:rsidP="0077648F">
      <w:pPr>
        <w:spacing w:line="480" w:lineRule="auto"/>
        <w:ind w:left="0" w:firstLine="720"/>
        <w:rPr>
          <w:b/>
          <w:sz w:val="32"/>
          <w:szCs w:val="32"/>
          <w:lang w:val="en-US"/>
        </w:rPr>
      </w:pPr>
      <w:r>
        <w:rPr>
          <w:lang w:val="en-US"/>
        </w:rPr>
        <w:t>H</w:t>
      </w:r>
      <w:r w:rsidR="00C90D78" w:rsidRPr="00C90D78">
        <w:rPr>
          <w:lang w:val="en-US"/>
        </w:rPr>
        <w:t xml:space="preserve">3 </w:t>
      </w:r>
      <w:r>
        <w:rPr>
          <w:lang w:val="en-US"/>
        </w:rPr>
        <w:t>affirms</w:t>
      </w:r>
      <w:r w:rsidR="00C90D78" w:rsidRPr="00C90D78">
        <w:rPr>
          <w:lang w:val="en-US"/>
        </w:rPr>
        <w:t xml:space="preserve"> vote choice </w:t>
      </w:r>
      <w:proofErr w:type="gramStart"/>
      <w:r w:rsidR="00C90D78" w:rsidRPr="00C90D78">
        <w:rPr>
          <w:lang w:val="en-US"/>
        </w:rPr>
        <w:t>moderates</w:t>
      </w:r>
      <w:proofErr w:type="gramEnd"/>
      <w:r w:rsidR="00C90D78" w:rsidRPr="00C90D78">
        <w:rPr>
          <w:lang w:val="en-US"/>
        </w:rPr>
        <w:t xml:space="preserve"> attitudinal relationships. </w:t>
      </w:r>
      <w:r>
        <w:rPr>
          <w:lang w:val="en-US"/>
        </w:rPr>
        <w:t>D</w:t>
      </w:r>
      <w:r w:rsidR="00C90D78" w:rsidRPr="00C90D78">
        <w:rPr>
          <w:lang w:val="en-US"/>
        </w:rPr>
        <w:t xml:space="preserve">irect stratification by </w:t>
      </w:r>
      <w:proofErr w:type="gramStart"/>
      <w:r w:rsidR="00C90D78" w:rsidRPr="00C90D78">
        <w:rPr>
          <w:lang w:val="en-US"/>
        </w:rPr>
        <w:t>vote</w:t>
      </w:r>
      <w:proofErr w:type="gramEnd"/>
      <w:r w:rsidR="00C90D78" w:rsidRPr="00C90D78">
        <w:rPr>
          <w:lang w:val="en-US"/>
        </w:rPr>
        <w:t xml:space="preserve"> choice would reduce within-group variance</w:t>
      </w:r>
      <w:r>
        <w:rPr>
          <w:lang w:val="en-US"/>
        </w:rPr>
        <w:t>.</w:t>
      </w:r>
      <w:r w:rsidR="00C90D78" w:rsidRPr="00C90D78">
        <w:rPr>
          <w:lang w:val="en-US"/>
        </w:rPr>
        <w:t xml:space="preserve"> </w:t>
      </w:r>
      <w:r>
        <w:rPr>
          <w:lang w:val="en-US"/>
        </w:rPr>
        <w:t xml:space="preserve">Thus, </w:t>
      </w:r>
      <w:r w:rsidR="00C90D78" w:rsidRPr="00C90D78">
        <w:rPr>
          <w:lang w:val="en-US"/>
        </w:rPr>
        <w:t xml:space="preserve">I employ </w:t>
      </w:r>
      <w:proofErr w:type="gramStart"/>
      <w:r w:rsidR="00C90D78" w:rsidRPr="00C90D78">
        <w:rPr>
          <w:lang w:val="en-US"/>
        </w:rPr>
        <w:t>a MNM</w:t>
      </w:r>
      <w:proofErr w:type="gramEnd"/>
      <w:r w:rsidR="00C90D78" w:rsidRPr="00C90D78">
        <w:rPr>
          <w:lang w:val="en-US"/>
        </w:rPr>
        <w:t xml:space="preserve"> </w:t>
      </w:r>
      <w:r w:rsidR="00595B95">
        <w:rPr>
          <w:lang w:val="en-US"/>
        </w:rPr>
        <w:t>by</w:t>
      </w:r>
      <w:r w:rsidR="00C90D78" w:rsidRPr="00C90D78">
        <w:rPr>
          <w:lang w:val="en-US"/>
        </w:rPr>
        <w:t xml:space="preserve"> self-reported vote choice</w:t>
      </w:r>
      <w:r>
        <w:rPr>
          <w:lang w:val="en-US"/>
        </w:rPr>
        <w:t>.</w:t>
      </w:r>
      <w:r w:rsidR="00C90D78" w:rsidRPr="00C90D78">
        <w:rPr>
          <w:lang w:val="en-US"/>
        </w:rPr>
        <w:t xml:space="preserve"> H3</w:t>
      </w:r>
      <w:r>
        <w:rPr>
          <w:lang w:val="en-US"/>
        </w:rPr>
        <w:t xml:space="preserve"> is supported in case of </w:t>
      </w:r>
      <w:r w:rsidRPr="00C90D78">
        <w:rPr>
          <w:lang w:val="en-US"/>
        </w:rPr>
        <w:t>significant</w:t>
      </w:r>
      <w:r w:rsidR="00C90D78" w:rsidRPr="00C90D78">
        <w:rPr>
          <w:lang w:val="en-US"/>
        </w:rPr>
        <w:t xml:space="preserve"> moderat</w:t>
      </w:r>
      <w:r>
        <w:rPr>
          <w:lang w:val="en-US"/>
        </w:rPr>
        <w:t>ions</w:t>
      </w:r>
      <w:r w:rsidR="00C90D78" w:rsidRPr="00C90D78">
        <w:rPr>
          <w:lang w:val="en-US"/>
        </w:rPr>
        <w:t xml:space="preserve">. </w:t>
      </w:r>
      <w:bookmarkStart w:id="7" w:name="_9ngd37mf6ni7" w:colFirst="0" w:colLast="0"/>
      <w:bookmarkStart w:id="8" w:name="_6gm75upkbe9b" w:colFirst="0" w:colLast="0"/>
      <w:bookmarkEnd w:id="7"/>
      <w:bookmarkEnd w:id="8"/>
    </w:p>
    <w:p w14:paraId="452ACFA2" w14:textId="28B1BC86" w:rsidR="008C67F3" w:rsidRPr="00155149" w:rsidRDefault="00BD6448" w:rsidP="0049449E">
      <w:pPr>
        <w:pStyle w:val="Titolo2"/>
        <w:spacing w:before="160" w:after="80" w:line="48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651D23C" w14:textId="60318394" w:rsidR="00A17531" w:rsidRDefault="00A33E86" w:rsidP="0049449E">
      <w:pPr>
        <w:spacing w:line="480" w:lineRule="auto"/>
        <w:ind w:left="0" w:firstLine="0"/>
        <w:rPr>
          <w:lang w:val="en-US"/>
        </w:rPr>
      </w:pPr>
      <w:r w:rsidRPr="00A33E86">
        <w:rPr>
          <w:lang w:val="en-US"/>
        </w:rPr>
        <w:t xml:space="preserve">Figure </w:t>
      </w:r>
      <w:r w:rsidR="00A917DF">
        <w:rPr>
          <w:lang w:val="en-US"/>
        </w:rPr>
        <w:t>3</w:t>
      </w:r>
      <w:r w:rsidRPr="00A33E86">
        <w:rPr>
          <w:lang w:val="en-US"/>
        </w:rPr>
        <w:t xml:space="preserve"> presents the </w:t>
      </w:r>
      <w:r>
        <w:rPr>
          <w:lang w:val="en-US"/>
        </w:rPr>
        <w:t xml:space="preserve">political </w:t>
      </w:r>
      <w:r w:rsidRPr="00A33E86">
        <w:rPr>
          <w:lang w:val="en-US"/>
        </w:rPr>
        <w:t>belief s</w:t>
      </w:r>
      <w:r>
        <w:rPr>
          <w:lang w:val="en-US"/>
        </w:rPr>
        <w:t>ystems</w:t>
      </w:r>
      <w:r w:rsidR="005531B1">
        <w:rPr>
          <w:lang w:val="en-US"/>
        </w:rPr>
        <w:t xml:space="preserve"> obtained stratifying the sample</w:t>
      </w:r>
      <w:r>
        <w:rPr>
          <w:lang w:val="en-US"/>
        </w:rPr>
        <w:t>.</w:t>
      </w:r>
      <w:r w:rsidRPr="00A33E86">
        <w:rPr>
          <w:lang w:val="en-US"/>
        </w:rPr>
        <w:t xml:space="preserve"> Nodes represent political attitudes, with yellow pies indicating R² values. Edges denote regularized </w:t>
      </w:r>
      <w:r w:rsidR="005531B1">
        <w:rPr>
          <w:lang w:val="en-US"/>
        </w:rPr>
        <w:t>regression coefficients</w:t>
      </w:r>
      <w:r w:rsidRPr="00A33E86">
        <w:rPr>
          <w:lang w:val="en-US"/>
        </w:rPr>
        <w:t xml:space="preserve">, with blue </w:t>
      </w:r>
      <w:r w:rsidR="0027302D">
        <w:rPr>
          <w:lang w:val="en-US"/>
        </w:rPr>
        <w:t xml:space="preserve">(red) </w:t>
      </w:r>
      <w:r w:rsidRPr="00A33E86">
        <w:rPr>
          <w:lang w:val="en-US"/>
        </w:rPr>
        <w:t xml:space="preserve">indicating positive </w:t>
      </w:r>
      <w:r w:rsidR="0027302D">
        <w:rPr>
          <w:lang w:val="en-US"/>
        </w:rPr>
        <w:t>(</w:t>
      </w:r>
      <w:r w:rsidRPr="00A33E86">
        <w:rPr>
          <w:lang w:val="en-US"/>
        </w:rPr>
        <w:t>negative</w:t>
      </w:r>
      <w:r w:rsidR="0027302D">
        <w:rPr>
          <w:lang w:val="en-US"/>
        </w:rPr>
        <w:t>)</w:t>
      </w:r>
      <w:r w:rsidRPr="00A33E86">
        <w:rPr>
          <w:lang w:val="en-US"/>
        </w:rPr>
        <w:t xml:space="preserve"> associations; thickness reflects strength. The </w:t>
      </w:r>
      <w:r w:rsidRPr="00A17531">
        <w:rPr>
          <w:lang w:val="en-US"/>
        </w:rPr>
        <w:t xml:space="preserve">spatial arrangement </w:t>
      </w:r>
      <w:r>
        <w:rPr>
          <w:lang w:val="en-US"/>
        </w:rPr>
        <w:t xml:space="preserve">of the network </w:t>
      </w:r>
      <w:r w:rsidRPr="00A33E86">
        <w:rPr>
          <w:lang w:val="en-US"/>
        </w:rPr>
        <w:t>is standardized for comparability</w:t>
      </w:r>
      <w:r>
        <w:rPr>
          <w:lang w:val="en-US"/>
        </w:rPr>
        <w:t xml:space="preserve"> and follows a force-directed algorithm</w:t>
      </w:r>
      <w:r w:rsidR="00454DC8">
        <w:rPr>
          <w:lang w:val="en-US"/>
        </w:rPr>
        <w:t xml:space="preserve"> </w:t>
      </w:r>
      <w:r w:rsidR="00454DC8">
        <w:rPr>
          <w:lang w:val="en-US"/>
        </w:rPr>
        <w:fldChar w:fldCharType="begin"/>
      </w:r>
      <w:r w:rsidR="00454DC8">
        <w:rPr>
          <w:lang w:val="en-US"/>
        </w:rPr>
        <w:instrText xml:space="preserve"> ADDIN ZOTERO_ITEM CSL_CITATION {"citationID":"7x1hymM9","properties":{"formattedCitation":"(Fruchterman &amp; Reingold, 1991)","plainCitation":"(Fruchterman &amp; Reingold, 1991)","noteIndex":0},"citationItems":[{"id":8339,"uris":["http://zotero.org/users/10425122/items/JVIADZEG"],"itemData":{"id":8339,"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citation-key":"fruchterman1991"}}],"schema":"https://github.com/citation-style-language/schema/raw/master/csl-citation.json"} </w:instrText>
      </w:r>
      <w:r w:rsidR="00454DC8">
        <w:rPr>
          <w:lang w:val="en-US"/>
        </w:rPr>
        <w:fldChar w:fldCharType="separate"/>
      </w:r>
      <w:r w:rsidR="00454DC8" w:rsidRPr="00454DC8">
        <w:rPr>
          <w:lang w:val="en-US"/>
        </w:rPr>
        <w:t>(Fruchterman &amp; Reingold, 1991)</w:t>
      </w:r>
      <w:r w:rsidR="00454DC8">
        <w:rPr>
          <w:lang w:val="en-US"/>
        </w:rPr>
        <w:fldChar w:fldCharType="end"/>
      </w:r>
      <w:r w:rsidRPr="00A33E86">
        <w:rPr>
          <w:lang w:val="en-US"/>
        </w:rPr>
        <w:t>.</w:t>
      </w:r>
      <w:r w:rsidR="0027302D">
        <w:rPr>
          <w:lang w:val="en-US"/>
        </w:rPr>
        <w:t xml:space="preserve"> Absent edges indicate two variables (e.g.: </w:t>
      </w:r>
      <w:proofErr w:type="spellStart"/>
      <w:r w:rsidR="0027302D" w:rsidRPr="00A33E86">
        <w:rPr>
          <w:i/>
          <w:iCs/>
          <w:lang w:val="en-US"/>
        </w:rPr>
        <w:t>big_go</w:t>
      </w:r>
      <w:proofErr w:type="spellEnd"/>
      <w:r w:rsidR="0027302D">
        <w:rPr>
          <w:lang w:val="en-US"/>
        </w:rPr>
        <w:t xml:space="preserve"> and </w:t>
      </w:r>
      <w:proofErr w:type="spellStart"/>
      <w:r w:rsidR="0027302D" w:rsidRPr="00A33E86">
        <w:rPr>
          <w:i/>
          <w:iCs/>
          <w:lang w:val="en-US"/>
        </w:rPr>
        <w:t>globa</w:t>
      </w:r>
      <w:proofErr w:type="spellEnd"/>
      <w:r w:rsidR="0027302D">
        <w:rPr>
          <w:lang w:val="en-US"/>
        </w:rPr>
        <w:t>) are conditionally independent (i.e.: uncorrelated if controlling for the others).</w:t>
      </w:r>
    </w:p>
    <w:p w14:paraId="0999C6F1" w14:textId="77777777" w:rsidR="005531B1" w:rsidRDefault="005531B1" w:rsidP="0049449E">
      <w:pPr>
        <w:spacing w:line="480" w:lineRule="auto"/>
        <w:ind w:left="0" w:firstLine="0"/>
        <w:rPr>
          <w:lang w:val="en-US"/>
        </w:rPr>
      </w:pPr>
    </w:p>
    <w:p w14:paraId="1526CA52" w14:textId="70F85917" w:rsidR="00A917DF" w:rsidRDefault="00A33E86" w:rsidP="005531B1">
      <w:pPr>
        <w:spacing w:line="480" w:lineRule="auto"/>
        <w:ind w:left="0" w:firstLine="720"/>
        <w:rPr>
          <w:lang w:val="en-US"/>
        </w:rPr>
      </w:pPr>
      <w:r w:rsidRPr="00A33E86">
        <w:rPr>
          <w:lang w:val="en-US"/>
        </w:rPr>
        <w:t xml:space="preserve">In </w:t>
      </w:r>
      <w:r w:rsidR="0027302D">
        <w:rPr>
          <w:lang w:val="en-US"/>
        </w:rPr>
        <w:t>all networks,</w:t>
      </w:r>
      <w:r w:rsidRPr="00A33E86">
        <w:rPr>
          <w:lang w:val="en-US"/>
        </w:rPr>
        <w:t xml:space="preserve"> the strongest association is between</w:t>
      </w:r>
      <w:r w:rsidR="003569BF">
        <w:rPr>
          <w:lang w:val="en-US"/>
        </w:rPr>
        <w:t xml:space="preserve"> the support for</w:t>
      </w:r>
      <w:r w:rsidRPr="00A33E86">
        <w:rPr>
          <w:lang w:val="en-US"/>
        </w:rPr>
        <w:t xml:space="preserve"> homosexual marriage and adoption rights</w:t>
      </w:r>
      <w:r w:rsidR="0027302D">
        <w:rPr>
          <w:lang w:val="en-US"/>
        </w:rPr>
        <w:t xml:space="preserve">. </w:t>
      </w:r>
      <w:r w:rsidR="00A917DF" w:rsidRPr="00A917DF">
        <w:rPr>
          <w:lang w:val="en-US"/>
        </w:rPr>
        <w:t xml:space="preserve">Mean constraint is lowest among politically disengaged individuals (0.08) and highest among politically engaged individuals (0.11), with education-based partitions falling in between (Low: 0.09, High: 0.10). Node-wise R² values indicate that party preferences are the most embedded, whereas </w:t>
      </w:r>
      <w:r w:rsidR="00C469B1">
        <w:rPr>
          <w:lang w:val="en-US"/>
        </w:rPr>
        <w:t>views on Ukraine and economy are</w:t>
      </w:r>
      <w:r w:rsidR="00A917DF" w:rsidRPr="00A917DF">
        <w:rPr>
          <w:lang w:val="en-US"/>
        </w:rPr>
        <w:t xml:space="preserve"> the least integrated.</w:t>
      </w:r>
      <w:r w:rsidR="005531B1">
        <w:rPr>
          <w:lang w:val="en-US"/>
        </w:rPr>
        <w:t xml:space="preserve"> The</w:t>
      </w:r>
      <w:r w:rsidR="00A917DF" w:rsidRPr="00A917DF">
        <w:rPr>
          <w:lang w:val="en-US"/>
        </w:rPr>
        <w:t xml:space="preserve"> belief systems of politically disengaged individuals contain nearly half as many connections (39 vs. 74) as those of engaged individuals, while education-based partitions exhibit similar edge counts (58 vs. 66).</w:t>
      </w:r>
      <w:r w:rsidR="00A917DF">
        <w:rPr>
          <w:lang w:val="en-US"/>
        </w:rPr>
        <w:t xml:space="preserve"> </w:t>
      </w:r>
    </w:p>
    <w:p w14:paraId="53111DD6" w14:textId="77777777" w:rsidR="00C469B1" w:rsidRDefault="00C469B1" w:rsidP="005531B1">
      <w:pPr>
        <w:spacing w:line="480" w:lineRule="auto"/>
        <w:ind w:left="0" w:firstLine="720"/>
        <w:rPr>
          <w:i/>
          <w:iCs/>
          <w:lang w:val="en-US"/>
        </w:rPr>
      </w:pPr>
    </w:p>
    <w:p w14:paraId="182828F8" w14:textId="51B6671F" w:rsidR="00C05068" w:rsidRPr="0020386C" w:rsidRDefault="0077648F" w:rsidP="0049449E">
      <w:pPr>
        <w:spacing w:line="480" w:lineRule="auto"/>
        <w:ind w:left="0" w:firstLine="0"/>
        <w:jc w:val="center"/>
        <w:rPr>
          <w:i/>
          <w:iCs/>
          <w:lang w:val="en-US"/>
        </w:rPr>
      </w:pPr>
      <w:r>
        <w:rPr>
          <w:noProof/>
          <w:lang w:val="en-US"/>
        </w:rPr>
        <w:lastRenderedPageBreak/>
        <w:drawing>
          <wp:anchor distT="0" distB="0" distL="114300" distR="114300" simplePos="0" relativeHeight="251665408" behindDoc="0" locked="0" layoutInCell="1" allowOverlap="1" wp14:anchorId="7ADA00B6" wp14:editId="49A3CF7E">
            <wp:simplePos x="0" y="0"/>
            <wp:positionH relativeFrom="margin">
              <wp:align>center</wp:align>
            </wp:positionH>
            <wp:positionV relativeFrom="paragraph">
              <wp:posOffset>233680</wp:posOffset>
            </wp:positionV>
            <wp:extent cx="7139635" cy="7139635"/>
            <wp:effectExtent l="0" t="0" r="4445" b="4445"/>
            <wp:wrapNone/>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39635" cy="713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09B0" w:rsidRPr="0020386C">
        <w:rPr>
          <w:i/>
          <w:iCs/>
          <w:lang w:val="en-US"/>
        </w:rPr>
        <w:t xml:space="preserve">Figure </w:t>
      </w:r>
      <w:r w:rsidR="00B01B83">
        <w:rPr>
          <w:i/>
          <w:iCs/>
          <w:lang w:val="en-US"/>
        </w:rPr>
        <w:t>3</w:t>
      </w:r>
      <w:r w:rsidR="002209B0" w:rsidRPr="0020386C">
        <w:rPr>
          <w:i/>
          <w:iCs/>
          <w:lang w:val="en-US"/>
        </w:rPr>
        <w:t xml:space="preserve">: </w:t>
      </w:r>
      <w:r w:rsidR="00B01B83">
        <w:rPr>
          <w:i/>
          <w:iCs/>
          <w:lang w:val="en-US"/>
        </w:rPr>
        <w:t>Italian belief systems by Political Interest and Education</w:t>
      </w:r>
    </w:p>
    <w:p w14:paraId="455AEE0D" w14:textId="13AAF4AC" w:rsidR="0020386C" w:rsidRPr="0077648F" w:rsidRDefault="0020386C" w:rsidP="0077648F">
      <w:pPr>
        <w:spacing w:line="480" w:lineRule="auto"/>
        <w:ind w:left="0" w:firstLine="0"/>
        <w:rPr>
          <w:noProof/>
          <w:lang w:val="en-US"/>
        </w:rPr>
      </w:pPr>
    </w:p>
    <w:p w14:paraId="4D8BB74F" w14:textId="1481C6DA" w:rsidR="0077648F" w:rsidRDefault="0077648F" w:rsidP="0077648F">
      <w:pPr>
        <w:tabs>
          <w:tab w:val="center" w:pos="6131"/>
        </w:tabs>
        <w:spacing w:line="240" w:lineRule="auto"/>
        <w:ind w:left="0" w:firstLine="0"/>
        <w:rPr>
          <w:i/>
          <w:iCs/>
          <w:sz w:val="20"/>
          <w:szCs w:val="20"/>
          <w:lang w:val="en-US"/>
        </w:rPr>
      </w:pPr>
    </w:p>
    <w:p w14:paraId="2EAE02D1" w14:textId="1C9A0232" w:rsidR="0077648F" w:rsidRDefault="0077648F" w:rsidP="0077648F">
      <w:pPr>
        <w:tabs>
          <w:tab w:val="center" w:pos="6131"/>
        </w:tabs>
        <w:spacing w:line="240" w:lineRule="auto"/>
        <w:ind w:left="0" w:firstLine="0"/>
        <w:rPr>
          <w:i/>
          <w:iCs/>
          <w:sz w:val="20"/>
          <w:szCs w:val="20"/>
          <w:lang w:val="en-US"/>
        </w:rPr>
      </w:pPr>
    </w:p>
    <w:p w14:paraId="20C62F03" w14:textId="1464425B" w:rsidR="0077648F" w:rsidRDefault="0077648F" w:rsidP="0077648F">
      <w:pPr>
        <w:tabs>
          <w:tab w:val="center" w:pos="6131"/>
        </w:tabs>
        <w:spacing w:line="240" w:lineRule="auto"/>
        <w:ind w:left="0" w:firstLine="0"/>
        <w:rPr>
          <w:i/>
          <w:iCs/>
          <w:sz w:val="20"/>
          <w:szCs w:val="20"/>
          <w:lang w:val="en-US"/>
        </w:rPr>
      </w:pPr>
    </w:p>
    <w:p w14:paraId="029B81AB" w14:textId="273D512C" w:rsidR="0077648F" w:rsidRDefault="0077648F" w:rsidP="0077648F">
      <w:pPr>
        <w:tabs>
          <w:tab w:val="center" w:pos="6131"/>
        </w:tabs>
        <w:spacing w:line="240" w:lineRule="auto"/>
        <w:ind w:left="0" w:firstLine="0"/>
        <w:rPr>
          <w:i/>
          <w:iCs/>
          <w:sz w:val="20"/>
          <w:szCs w:val="20"/>
          <w:lang w:val="en-US"/>
        </w:rPr>
      </w:pPr>
    </w:p>
    <w:p w14:paraId="3FD444FC" w14:textId="51D8FC9F" w:rsidR="0077648F" w:rsidRDefault="0077648F" w:rsidP="0077648F">
      <w:pPr>
        <w:tabs>
          <w:tab w:val="center" w:pos="6131"/>
        </w:tabs>
        <w:spacing w:line="240" w:lineRule="auto"/>
        <w:ind w:left="0" w:firstLine="0"/>
        <w:rPr>
          <w:i/>
          <w:iCs/>
          <w:sz w:val="20"/>
          <w:szCs w:val="20"/>
          <w:lang w:val="en-US"/>
        </w:rPr>
      </w:pPr>
    </w:p>
    <w:p w14:paraId="370C6441" w14:textId="2CE067C8" w:rsidR="0077648F" w:rsidRDefault="0077648F" w:rsidP="0077648F">
      <w:pPr>
        <w:tabs>
          <w:tab w:val="center" w:pos="6131"/>
        </w:tabs>
        <w:spacing w:line="240" w:lineRule="auto"/>
        <w:ind w:left="0" w:firstLine="0"/>
        <w:rPr>
          <w:i/>
          <w:iCs/>
          <w:sz w:val="20"/>
          <w:szCs w:val="20"/>
          <w:lang w:val="en-US"/>
        </w:rPr>
      </w:pPr>
    </w:p>
    <w:p w14:paraId="45320AFF" w14:textId="7895C116" w:rsidR="0077648F" w:rsidRDefault="0077648F" w:rsidP="0077648F">
      <w:pPr>
        <w:tabs>
          <w:tab w:val="center" w:pos="6131"/>
        </w:tabs>
        <w:spacing w:line="240" w:lineRule="auto"/>
        <w:ind w:left="0" w:firstLine="0"/>
        <w:rPr>
          <w:i/>
          <w:iCs/>
          <w:sz w:val="20"/>
          <w:szCs w:val="20"/>
          <w:lang w:val="en-US"/>
        </w:rPr>
      </w:pPr>
    </w:p>
    <w:p w14:paraId="4D2ABED2" w14:textId="5E73AB35" w:rsidR="0077648F" w:rsidRDefault="0077648F" w:rsidP="0077648F">
      <w:pPr>
        <w:tabs>
          <w:tab w:val="center" w:pos="6131"/>
        </w:tabs>
        <w:spacing w:line="240" w:lineRule="auto"/>
        <w:ind w:left="0" w:firstLine="0"/>
        <w:rPr>
          <w:i/>
          <w:iCs/>
          <w:sz w:val="20"/>
          <w:szCs w:val="20"/>
          <w:lang w:val="en-US"/>
        </w:rPr>
      </w:pPr>
    </w:p>
    <w:p w14:paraId="73669017" w14:textId="51E2630A" w:rsidR="0077648F" w:rsidRDefault="0077648F" w:rsidP="0077648F">
      <w:pPr>
        <w:tabs>
          <w:tab w:val="center" w:pos="6131"/>
        </w:tabs>
        <w:spacing w:line="240" w:lineRule="auto"/>
        <w:ind w:left="0" w:firstLine="0"/>
        <w:rPr>
          <w:i/>
          <w:iCs/>
          <w:sz w:val="20"/>
          <w:szCs w:val="20"/>
          <w:lang w:val="en-US"/>
        </w:rPr>
      </w:pPr>
    </w:p>
    <w:p w14:paraId="24A53C49" w14:textId="77777777" w:rsidR="0077648F" w:rsidRDefault="0077648F" w:rsidP="0077648F">
      <w:pPr>
        <w:tabs>
          <w:tab w:val="center" w:pos="6131"/>
        </w:tabs>
        <w:spacing w:line="240" w:lineRule="auto"/>
        <w:ind w:left="0" w:firstLine="0"/>
        <w:rPr>
          <w:i/>
          <w:iCs/>
          <w:sz w:val="20"/>
          <w:szCs w:val="20"/>
          <w:lang w:val="en-US"/>
        </w:rPr>
      </w:pPr>
    </w:p>
    <w:p w14:paraId="7DD7E63A" w14:textId="77777777" w:rsidR="0077648F" w:rsidRDefault="0077648F" w:rsidP="0077648F">
      <w:pPr>
        <w:tabs>
          <w:tab w:val="center" w:pos="6131"/>
        </w:tabs>
        <w:spacing w:line="240" w:lineRule="auto"/>
        <w:ind w:left="0" w:firstLine="0"/>
        <w:rPr>
          <w:i/>
          <w:iCs/>
          <w:sz w:val="20"/>
          <w:szCs w:val="20"/>
          <w:lang w:val="en-US"/>
        </w:rPr>
      </w:pPr>
    </w:p>
    <w:p w14:paraId="74939493" w14:textId="1972C574" w:rsidR="0077648F" w:rsidRDefault="0077648F" w:rsidP="0077648F">
      <w:pPr>
        <w:tabs>
          <w:tab w:val="center" w:pos="6131"/>
        </w:tabs>
        <w:spacing w:line="240" w:lineRule="auto"/>
        <w:ind w:left="0" w:firstLine="0"/>
        <w:rPr>
          <w:i/>
          <w:iCs/>
          <w:sz w:val="20"/>
          <w:szCs w:val="20"/>
          <w:lang w:val="en-US"/>
        </w:rPr>
      </w:pPr>
    </w:p>
    <w:p w14:paraId="10923BED" w14:textId="173F67F0" w:rsidR="0077648F" w:rsidRDefault="0077648F" w:rsidP="0077648F">
      <w:pPr>
        <w:tabs>
          <w:tab w:val="center" w:pos="6131"/>
        </w:tabs>
        <w:spacing w:line="240" w:lineRule="auto"/>
        <w:ind w:left="0" w:firstLine="0"/>
        <w:rPr>
          <w:i/>
          <w:iCs/>
          <w:sz w:val="20"/>
          <w:szCs w:val="20"/>
          <w:lang w:val="en-US"/>
        </w:rPr>
      </w:pPr>
    </w:p>
    <w:p w14:paraId="21894311" w14:textId="71F3A457" w:rsidR="0077648F" w:rsidRDefault="0077648F" w:rsidP="0077648F">
      <w:pPr>
        <w:tabs>
          <w:tab w:val="center" w:pos="6131"/>
        </w:tabs>
        <w:spacing w:line="240" w:lineRule="auto"/>
        <w:ind w:left="0" w:firstLine="0"/>
        <w:rPr>
          <w:i/>
          <w:iCs/>
          <w:sz w:val="20"/>
          <w:szCs w:val="20"/>
          <w:lang w:val="en-US"/>
        </w:rPr>
      </w:pPr>
    </w:p>
    <w:p w14:paraId="5F0F0AC1" w14:textId="5A5205AC" w:rsidR="0077648F" w:rsidRDefault="0077648F" w:rsidP="0077648F">
      <w:pPr>
        <w:tabs>
          <w:tab w:val="center" w:pos="6131"/>
        </w:tabs>
        <w:spacing w:line="240" w:lineRule="auto"/>
        <w:ind w:left="0" w:firstLine="0"/>
        <w:rPr>
          <w:i/>
          <w:iCs/>
          <w:sz w:val="20"/>
          <w:szCs w:val="20"/>
          <w:lang w:val="en-US"/>
        </w:rPr>
      </w:pPr>
    </w:p>
    <w:p w14:paraId="64533931" w14:textId="7BE7DC4D" w:rsidR="0077648F" w:rsidRDefault="0077648F" w:rsidP="0077648F">
      <w:pPr>
        <w:tabs>
          <w:tab w:val="center" w:pos="6131"/>
        </w:tabs>
        <w:spacing w:line="240" w:lineRule="auto"/>
        <w:ind w:left="0" w:firstLine="0"/>
        <w:rPr>
          <w:i/>
          <w:iCs/>
          <w:sz w:val="20"/>
          <w:szCs w:val="20"/>
          <w:lang w:val="en-US"/>
        </w:rPr>
      </w:pPr>
    </w:p>
    <w:p w14:paraId="32302515" w14:textId="0139031F" w:rsidR="0077648F" w:rsidRDefault="0077648F" w:rsidP="0077648F">
      <w:pPr>
        <w:tabs>
          <w:tab w:val="center" w:pos="6131"/>
        </w:tabs>
        <w:spacing w:line="240" w:lineRule="auto"/>
        <w:ind w:left="0" w:firstLine="0"/>
        <w:rPr>
          <w:i/>
          <w:iCs/>
          <w:sz w:val="20"/>
          <w:szCs w:val="20"/>
          <w:lang w:val="en-US"/>
        </w:rPr>
      </w:pPr>
    </w:p>
    <w:p w14:paraId="5BD2B531" w14:textId="77777777" w:rsidR="0077648F" w:rsidRDefault="0077648F" w:rsidP="0077648F">
      <w:pPr>
        <w:tabs>
          <w:tab w:val="center" w:pos="6131"/>
        </w:tabs>
        <w:spacing w:line="240" w:lineRule="auto"/>
        <w:ind w:left="0" w:firstLine="0"/>
        <w:rPr>
          <w:i/>
          <w:iCs/>
          <w:sz w:val="20"/>
          <w:szCs w:val="20"/>
          <w:lang w:val="en-US"/>
        </w:rPr>
      </w:pPr>
    </w:p>
    <w:p w14:paraId="2309184E" w14:textId="77777777" w:rsidR="0077648F" w:rsidRDefault="0077648F" w:rsidP="0077648F">
      <w:pPr>
        <w:tabs>
          <w:tab w:val="center" w:pos="6131"/>
        </w:tabs>
        <w:spacing w:line="240" w:lineRule="auto"/>
        <w:ind w:left="0" w:firstLine="0"/>
        <w:rPr>
          <w:i/>
          <w:iCs/>
          <w:sz w:val="20"/>
          <w:szCs w:val="20"/>
          <w:lang w:val="en-US"/>
        </w:rPr>
      </w:pPr>
    </w:p>
    <w:p w14:paraId="35812A9C" w14:textId="44AB620B" w:rsidR="0077648F" w:rsidRDefault="0077648F" w:rsidP="0077648F">
      <w:pPr>
        <w:tabs>
          <w:tab w:val="center" w:pos="6131"/>
        </w:tabs>
        <w:spacing w:line="240" w:lineRule="auto"/>
        <w:ind w:left="0" w:firstLine="0"/>
        <w:rPr>
          <w:i/>
          <w:iCs/>
          <w:sz w:val="20"/>
          <w:szCs w:val="20"/>
          <w:lang w:val="en-US"/>
        </w:rPr>
      </w:pPr>
    </w:p>
    <w:p w14:paraId="0CA7BB63" w14:textId="77777777" w:rsidR="0077648F" w:rsidRDefault="0077648F" w:rsidP="0077648F">
      <w:pPr>
        <w:tabs>
          <w:tab w:val="center" w:pos="6131"/>
        </w:tabs>
        <w:spacing w:line="240" w:lineRule="auto"/>
        <w:ind w:left="0" w:firstLine="0"/>
        <w:rPr>
          <w:i/>
          <w:iCs/>
          <w:sz w:val="20"/>
          <w:szCs w:val="20"/>
          <w:lang w:val="en-US"/>
        </w:rPr>
      </w:pPr>
    </w:p>
    <w:p w14:paraId="52DC683E" w14:textId="77777777" w:rsidR="0077648F" w:rsidRDefault="0077648F" w:rsidP="0077648F">
      <w:pPr>
        <w:tabs>
          <w:tab w:val="center" w:pos="6131"/>
        </w:tabs>
        <w:spacing w:line="240" w:lineRule="auto"/>
        <w:ind w:left="0" w:firstLine="0"/>
        <w:rPr>
          <w:i/>
          <w:iCs/>
          <w:sz w:val="20"/>
          <w:szCs w:val="20"/>
          <w:lang w:val="en-US"/>
        </w:rPr>
      </w:pPr>
    </w:p>
    <w:p w14:paraId="1AA1457A" w14:textId="7E23EF8D" w:rsidR="0077648F" w:rsidRDefault="0077648F" w:rsidP="0077648F">
      <w:pPr>
        <w:tabs>
          <w:tab w:val="center" w:pos="6131"/>
        </w:tabs>
        <w:spacing w:line="240" w:lineRule="auto"/>
        <w:ind w:left="0" w:firstLine="0"/>
        <w:rPr>
          <w:i/>
          <w:iCs/>
          <w:sz w:val="20"/>
          <w:szCs w:val="20"/>
          <w:lang w:val="en-US"/>
        </w:rPr>
      </w:pPr>
    </w:p>
    <w:p w14:paraId="05F914D9" w14:textId="090186CD" w:rsidR="0077648F" w:rsidRDefault="0077648F" w:rsidP="0077648F">
      <w:pPr>
        <w:tabs>
          <w:tab w:val="center" w:pos="6131"/>
        </w:tabs>
        <w:spacing w:line="240" w:lineRule="auto"/>
        <w:ind w:left="0" w:firstLine="0"/>
        <w:rPr>
          <w:i/>
          <w:iCs/>
          <w:sz w:val="20"/>
          <w:szCs w:val="20"/>
          <w:lang w:val="en-US"/>
        </w:rPr>
      </w:pPr>
    </w:p>
    <w:p w14:paraId="3307DEE7" w14:textId="3EB81C22" w:rsidR="0077648F" w:rsidRDefault="0077648F" w:rsidP="0077648F">
      <w:pPr>
        <w:tabs>
          <w:tab w:val="center" w:pos="6131"/>
        </w:tabs>
        <w:spacing w:line="240" w:lineRule="auto"/>
        <w:ind w:left="0" w:firstLine="0"/>
        <w:rPr>
          <w:i/>
          <w:iCs/>
          <w:sz w:val="20"/>
          <w:szCs w:val="20"/>
          <w:lang w:val="en-US"/>
        </w:rPr>
      </w:pPr>
    </w:p>
    <w:p w14:paraId="0A0B62CE" w14:textId="77777777" w:rsidR="0077648F" w:rsidRDefault="0077648F" w:rsidP="0077648F">
      <w:pPr>
        <w:tabs>
          <w:tab w:val="center" w:pos="6131"/>
        </w:tabs>
        <w:spacing w:line="240" w:lineRule="auto"/>
        <w:ind w:left="0" w:firstLine="0"/>
        <w:rPr>
          <w:i/>
          <w:iCs/>
          <w:sz w:val="20"/>
          <w:szCs w:val="20"/>
          <w:lang w:val="en-US"/>
        </w:rPr>
      </w:pPr>
    </w:p>
    <w:p w14:paraId="5C27709C" w14:textId="77147243" w:rsidR="0077648F" w:rsidRDefault="0077648F" w:rsidP="0077648F">
      <w:pPr>
        <w:tabs>
          <w:tab w:val="center" w:pos="6131"/>
        </w:tabs>
        <w:spacing w:line="240" w:lineRule="auto"/>
        <w:ind w:left="0" w:firstLine="0"/>
        <w:rPr>
          <w:i/>
          <w:iCs/>
          <w:sz w:val="20"/>
          <w:szCs w:val="20"/>
          <w:lang w:val="en-US"/>
        </w:rPr>
      </w:pPr>
    </w:p>
    <w:p w14:paraId="6235E21F" w14:textId="6D0CDA95" w:rsidR="0077648F" w:rsidRDefault="0077648F" w:rsidP="0077648F">
      <w:pPr>
        <w:tabs>
          <w:tab w:val="center" w:pos="6131"/>
        </w:tabs>
        <w:spacing w:line="240" w:lineRule="auto"/>
        <w:ind w:left="0" w:firstLine="0"/>
        <w:rPr>
          <w:i/>
          <w:iCs/>
          <w:sz w:val="20"/>
          <w:szCs w:val="20"/>
          <w:lang w:val="en-US"/>
        </w:rPr>
      </w:pPr>
    </w:p>
    <w:p w14:paraId="0BF845EA" w14:textId="218ADB47" w:rsidR="0077648F" w:rsidRDefault="0077648F" w:rsidP="0077648F">
      <w:pPr>
        <w:tabs>
          <w:tab w:val="center" w:pos="6131"/>
        </w:tabs>
        <w:spacing w:line="240" w:lineRule="auto"/>
        <w:ind w:left="0" w:firstLine="0"/>
        <w:rPr>
          <w:i/>
          <w:iCs/>
          <w:sz w:val="20"/>
          <w:szCs w:val="20"/>
          <w:lang w:val="en-US"/>
        </w:rPr>
      </w:pPr>
    </w:p>
    <w:p w14:paraId="3D7992D7" w14:textId="77777777" w:rsidR="0077648F" w:rsidRDefault="0077648F" w:rsidP="0077648F">
      <w:pPr>
        <w:tabs>
          <w:tab w:val="center" w:pos="6131"/>
        </w:tabs>
        <w:spacing w:line="240" w:lineRule="auto"/>
        <w:ind w:left="0" w:firstLine="0"/>
        <w:rPr>
          <w:i/>
          <w:iCs/>
          <w:sz w:val="20"/>
          <w:szCs w:val="20"/>
          <w:lang w:val="en-US"/>
        </w:rPr>
      </w:pPr>
    </w:p>
    <w:p w14:paraId="1FA15596" w14:textId="77777777" w:rsidR="0077648F" w:rsidRDefault="0077648F" w:rsidP="0077648F">
      <w:pPr>
        <w:tabs>
          <w:tab w:val="center" w:pos="6131"/>
        </w:tabs>
        <w:spacing w:line="240" w:lineRule="auto"/>
        <w:ind w:left="0" w:firstLine="0"/>
        <w:rPr>
          <w:i/>
          <w:iCs/>
          <w:sz w:val="20"/>
          <w:szCs w:val="20"/>
          <w:lang w:val="en-US"/>
        </w:rPr>
      </w:pPr>
    </w:p>
    <w:p w14:paraId="0F21EE98" w14:textId="2ACDDAA7" w:rsidR="0077648F" w:rsidRDefault="0077648F" w:rsidP="0077648F">
      <w:pPr>
        <w:tabs>
          <w:tab w:val="center" w:pos="6131"/>
        </w:tabs>
        <w:spacing w:line="240" w:lineRule="auto"/>
        <w:ind w:left="0" w:firstLine="0"/>
        <w:rPr>
          <w:i/>
          <w:iCs/>
          <w:sz w:val="20"/>
          <w:szCs w:val="20"/>
          <w:lang w:val="en-US"/>
        </w:rPr>
      </w:pPr>
    </w:p>
    <w:p w14:paraId="3A2D7D99" w14:textId="77777777" w:rsidR="0077648F" w:rsidRDefault="0077648F" w:rsidP="0077648F">
      <w:pPr>
        <w:tabs>
          <w:tab w:val="center" w:pos="6131"/>
        </w:tabs>
        <w:spacing w:line="240" w:lineRule="auto"/>
        <w:ind w:left="0" w:firstLine="0"/>
        <w:rPr>
          <w:i/>
          <w:iCs/>
          <w:sz w:val="20"/>
          <w:szCs w:val="20"/>
          <w:lang w:val="en-US"/>
        </w:rPr>
      </w:pPr>
    </w:p>
    <w:p w14:paraId="4AB80726" w14:textId="77777777" w:rsidR="0077648F" w:rsidRDefault="0077648F" w:rsidP="0077648F">
      <w:pPr>
        <w:tabs>
          <w:tab w:val="center" w:pos="6131"/>
        </w:tabs>
        <w:spacing w:line="240" w:lineRule="auto"/>
        <w:ind w:left="0" w:firstLine="0"/>
        <w:rPr>
          <w:i/>
          <w:iCs/>
          <w:sz w:val="20"/>
          <w:szCs w:val="20"/>
          <w:lang w:val="en-US"/>
        </w:rPr>
      </w:pPr>
    </w:p>
    <w:p w14:paraId="74DE6A92" w14:textId="77777777" w:rsidR="0077648F" w:rsidRDefault="0077648F" w:rsidP="0077648F">
      <w:pPr>
        <w:tabs>
          <w:tab w:val="center" w:pos="6131"/>
        </w:tabs>
        <w:spacing w:line="240" w:lineRule="auto"/>
        <w:ind w:left="0" w:firstLine="0"/>
        <w:rPr>
          <w:i/>
          <w:iCs/>
          <w:sz w:val="20"/>
          <w:szCs w:val="20"/>
          <w:lang w:val="en-US"/>
        </w:rPr>
      </w:pPr>
    </w:p>
    <w:p w14:paraId="323BC590" w14:textId="77777777" w:rsidR="0077648F" w:rsidRDefault="0077648F" w:rsidP="0077648F">
      <w:pPr>
        <w:tabs>
          <w:tab w:val="center" w:pos="6131"/>
        </w:tabs>
        <w:spacing w:line="240" w:lineRule="auto"/>
        <w:ind w:left="0" w:firstLine="0"/>
        <w:rPr>
          <w:i/>
          <w:iCs/>
          <w:sz w:val="20"/>
          <w:szCs w:val="20"/>
          <w:lang w:val="en-US"/>
        </w:rPr>
      </w:pPr>
    </w:p>
    <w:p w14:paraId="1E083B33" w14:textId="6996B16A" w:rsidR="0077648F" w:rsidRDefault="0077648F" w:rsidP="0077648F">
      <w:pPr>
        <w:tabs>
          <w:tab w:val="center" w:pos="6131"/>
        </w:tabs>
        <w:spacing w:line="240" w:lineRule="auto"/>
        <w:ind w:left="0" w:firstLine="0"/>
        <w:rPr>
          <w:i/>
          <w:iCs/>
          <w:sz w:val="20"/>
          <w:szCs w:val="20"/>
          <w:lang w:val="en-US"/>
        </w:rPr>
      </w:pPr>
    </w:p>
    <w:p w14:paraId="28A1B28A" w14:textId="77777777" w:rsidR="0077648F" w:rsidRDefault="0077648F" w:rsidP="0077648F">
      <w:pPr>
        <w:tabs>
          <w:tab w:val="center" w:pos="6131"/>
        </w:tabs>
        <w:spacing w:line="240" w:lineRule="auto"/>
        <w:ind w:left="0" w:firstLine="0"/>
        <w:rPr>
          <w:i/>
          <w:iCs/>
          <w:sz w:val="20"/>
          <w:szCs w:val="20"/>
          <w:lang w:val="en-US"/>
        </w:rPr>
      </w:pPr>
    </w:p>
    <w:p w14:paraId="5B3305D2" w14:textId="77777777" w:rsidR="0077648F" w:rsidRDefault="0077648F" w:rsidP="0077648F">
      <w:pPr>
        <w:tabs>
          <w:tab w:val="center" w:pos="6131"/>
        </w:tabs>
        <w:spacing w:line="240" w:lineRule="auto"/>
        <w:ind w:left="0" w:firstLine="0"/>
        <w:rPr>
          <w:i/>
          <w:iCs/>
          <w:sz w:val="20"/>
          <w:szCs w:val="20"/>
          <w:lang w:val="en-US"/>
        </w:rPr>
      </w:pPr>
    </w:p>
    <w:p w14:paraId="12DA6F57" w14:textId="77777777" w:rsidR="0077648F" w:rsidRDefault="0077648F" w:rsidP="0077648F">
      <w:pPr>
        <w:tabs>
          <w:tab w:val="center" w:pos="6131"/>
        </w:tabs>
        <w:spacing w:line="240" w:lineRule="auto"/>
        <w:ind w:left="0" w:firstLine="0"/>
        <w:rPr>
          <w:i/>
          <w:iCs/>
          <w:sz w:val="20"/>
          <w:szCs w:val="20"/>
          <w:lang w:val="en-US"/>
        </w:rPr>
      </w:pPr>
    </w:p>
    <w:p w14:paraId="27EEA72C" w14:textId="77777777" w:rsidR="0077648F" w:rsidRDefault="0077648F" w:rsidP="0077648F">
      <w:pPr>
        <w:tabs>
          <w:tab w:val="center" w:pos="6131"/>
        </w:tabs>
        <w:spacing w:line="240" w:lineRule="auto"/>
        <w:ind w:left="0" w:firstLine="0"/>
        <w:rPr>
          <w:i/>
          <w:iCs/>
          <w:sz w:val="20"/>
          <w:szCs w:val="20"/>
          <w:lang w:val="en-US"/>
        </w:rPr>
      </w:pPr>
    </w:p>
    <w:p w14:paraId="77FF4436" w14:textId="77777777" w:rsidR="0077648F" w:rsidRDefault="0077648F" w:rsidP="0077648F">
      <w:pPr>
        <w:tabs>
          <w:tab w:val="center" w:pos="6131"/>
        </w:tabs>
        <w:spacing w:line="240" w:lineRule="auto"/>
        <w:ind w:left="0" w:firstLine="0"/>
        <w:rPr>
          <w:i/>
          <w:iCs/>
          <w:sz w:val="20"/>
          <w:szCs w:val="20"/>
          <w:lang w:val="en-US"/>
        </w:rPr>
      </w:pPr>
    </w:p>
    <w:p w14:paraId="793C8759" w14:textId="77777777" w:rsidR="0077648F" w:rsidRDefault="0077648F" w:rsidP="0077648F">
      <w:pPr>
        <w:tabs>
          <w:tab w:val="center" w:pos="6131"/>
        </w:tabs>
        <w:spacing w:line="240" w:lineRule="auto"/>
        <w:ind w:left="0" w:firstLine="0"/>
        <w:rPr>
          <w:i/>
          <w:iCs/>
          <w:sz w:val="20"/>
          <w:szCs w:val="20"/>
          <w:lang w:val="en-US"/>
        </w:rPr>
      </w:pPr>
    </w:p>
    <w:p w14:paraId="76FDA733" w14:textId="77777777" w:rsidR="0077648F" w:rsidRDefault="0077648F" w:rsidP="0077648F">
      <w:pPr>
        <w:tabs>
          <w:tab w:val="center" w:pos="6131"/>
        </w:tabs>
        <w:spacing w:line="240" w:lineRule="auto"/>
        <w:ind w:left="0" w:firstLine="0"/>
        <w:rPr>
          <w:i/>
          <w:iCs/>
          <w:sz w:val="20"/>
          <w:szCs w:val="20"/>
          <w:lang w:val="en-US"/>
        </w:rPr>
      </w:pPr>
    </w:p>
    <w:p w14:paraId="1F5C5918" w14:textId="77777777" w:rsidR="0077648F" w:rsidRDefault="0077648F" w:rsidP="0077648F">
      <w:pPr>
        <w:tabs>
          <w:tab w:val="center" w:pos="6131"/>
        </w:tabs>
        <w:spacing w:line="240" w:lineRule="auto"/>
        <w:ind w:left="0" w:firstLine="0"/>
        <w:rPr>
          <w:i/>
          <w:iCs/>
          <w:sz w:val="20"/>
          <w:szCs w:val="20"/>
          <w:lang w:val="en-US"/>
        </w:rPr>
      </w:pPr>
    </w:p>
    <w:p w14:paraId="2304E8DB" w14:textId="5973A1CC" w:rsidR="0077648F" w:rsidRDefault="0077648F" w:rsidP="0077648F">
      <w:pPr>
        <w:tabs>
          <w:tab w:val="center" w:pos="6131"/>
        </w:tabs>
        <w:spacing w:line="240" w:lineRule="auto"/>
        <w:ind w:left="0" w:firstLine="0"/>
        <w:rPr>
          <w:i/>
          <w:iCs/>
          <w:sz w:val="20"/>
          <w:szCs w:val="20"/>
          <w:lang w:val="en-US"/>
        </w:rPr>
      </w:pPr>
    </w:p>
    <w:p w14:paraId="44644D4C" w14:textId="77777777" w:rsidR="005531B1" w:rsidRDefault="005531B1" w:rsidP="005531B1">
      <w:pPr>
        <w:tabs>
          <w:tab w:val="center" w:pos="6131"/>
        </w:tabs>
        <w:spacing w:line="240" w:lineRule="auto"/>
        <w:ind w:left="0" w:firstLine="0"/>
        <w:rPr>
          <w:i/>
          <w:iCs/>
          <w:sz w:val="20"/>
          <w:szCs w:val="20"/>
          <w:lang w:val="en-US"/>
        </w:rPr>
      </w:pPr>
    </w:p>
    <w:p w14:paraId="3D85779B" w14:textId="77777777" w:rsidR="005531B1" w:rsidRDefault="005531B1" w:rsidP="005531B1">
      <w:pPr>
        <w:tabs>
          <w:tab w:val="center" w:pos="6131"/>
        </w:tabs>
        <w:spacing w:line="240" w:lineRule="auto"/>
        <w:ind w:left="0" w:firstLine="0"/>
        <w:rPr>
          <w:i/>
          <w:iCs/>
          <w:sz w:val="20"/>
          <w:szCs w:val="20"/>
          <w:lang w:val="en-US"/>
        </w:rPr>
      </w:pPr>
    </w:p>
    <w:p w14:paraId="1C4FB0E3" w14:textId="32B8B6CA" w:rsidR="00A917DF" w:rsidRDefault="002209B0" w:rsidP="005531B1">
      <w:pPr>
        <w:tabs>
          <w:tab w:val="center" w:pos="6131"/>
        </w:tabs>
        <w:spacing w:line="240"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w:t>
      </w:r>
      <w:r w:rsidR="00C469B1">
        <w:rPr>
          <w:sz w:val="20"/>
          <w:szCs w:val="20"/>
          <w:lang w:val="en-US"/>
        </w:rPr>
        <w:t xml:space="preserve"> (</w:t>
      </w:r>
      <w:proofErr w:type="spellStart"/>
      <w:r w:rsidR="00C469B1">
        <w:rPr>
          <w:sz w:val="20"/>
          <w:szCs w:val="20"/>
          <w:lang w:val="en-US"/>
        </w:rPr>
        <w:t>mgm</w:t>
      </w:r>
      <w:proofErr w:type="spellEnd"/>
      <w:r w:rsidR="00C469B1">
        <w:rPr>
          <w:sz w:val="20"/>
          <w:szCs w:val="20"/>
          <w:lang w:val="en-US"/>
        </w:rPr>
        <w:t>)</w:t>
      </w:r>
      <w:r w:rsidR="00A52E97">
        <w:rPr>
          <w:sz w:val="20"/>
          <w:szCs w:val="20"/>
          <w:lang w:val="en-US"/>
        </w:rPr>
        <w:t xml:space="preserve"> of Italians with low versus high political interest (top panels) and low versus high education (bottom panels). </w:t>
      </w:r>
      <w:r w:rsidR="00C469B1">
        <w:rPr>
          <w:sz w:val="20"/>
          <w:szCs w:val="20"/>
          <w:lang w:val="en-US"/>
        </w:rPr>
        <w:t>N</w:t>
      </w:r>
      <w:r w:rsidRPr="00C87489">
        <w:rPr>
          <w:sz w:val="20"/>
          <w:szCs w:val="20"/>
          <w:lang w:val="en-US"/>
        </w:rPr>
        <w:t xml:space="preserve">odes are colored according to variable type (symbolic or operational). </w:t>
      </w:r>
      <w:r w:rsidR="00C469B1">
        <w:rPr>
          <w:sz w:val="20"/>
          <w:szCs w:val="20"/>
          <w:lang w:val="en-US"/>
        </w:rPr>
        <w:t>Y</w:t>
      </w:r>
      <w:r w:rsidR="00A60873" w:rsidRPr="00C87489">
        <w:rPr>
          <w:sz w:val="20"/>
          <w:szCs w:val="20"/>
          <w:lang w:val="en-US"/>
        </w:rPr>
        <w:t xml:space="preserve">ellow </w:t>
      </w:r>
      <w:r w:rsidR="00C469B1">
        <w:rPr>
          <w:sz w:val="20"/>
          <w:szCs w:val="20"/>
          <w:lang w:val="en-US"/>
        </w:rPr>
        <w:t xml:space="preserve">node </w:t>
      </w:r>
      <w:r w:rsidR="00A60873" w:rsidRPr="00C87489">
        <w:rPr>
          <w:sz w:val="20"/>
          <w:szCs w:val="20"/>
          <w:lang w:val="en-US"/>
        </w:rPr>
        <w:t>borders indicate R</w:t>
      </w:r>
      <w:r w:rsidR="00A60873" w:rsidRPr="00C87489">
        <w:rPr>
          <w:sz w:val="20"/>
          <w:szCs w:val="20"/>
          <w:vertAlign w:val="superscript"/>
          <w:lang w:val="en-US"/>
        </w:rPr>
        <w:t>2</w:t>
      </w:r>
      <w:r w:rsidR="00A60873" w:rsidRPr="00C87489">
        <w:rPr>
          <w:sz w:val="20"/>
          <w:szCs w:val="20"/>
          <w:lang w:val="en-US"/>
        </w:rPr>
        <w:t xml:space="preserve"> values</w:t>
      </w:r>
      <w:r w:rsidR="00C469B1">
        <w:rPr>
          <w:sz w:val="20"/>
          <w:szCs w:val="20"/>
          <w:lang w:val="en-US"/>
        </w:rPr>
        <w:t>,</w:t>
      </w:r>
      <w:r w:rsidR="00A60873" w:rsidRPr="00C87489">
        <w:rPr>
          <w:sz w:val="20"/>
          <w:szCs w:val="20"/>
          <w:lang w:val="en-US"/>
        </w:rPr>
        <w:t xml:space="preserve"> </w:t>
      </w:r>
      <w:r w:rsidR="00C469B1">
        <w:rPr>
          <w:sz w:val="20"/>
          <w:szCs w:val="20"/>
          <w:lang w:val="en-US"/>
        </w:rPr>
        <w:t>e</w:t>
      </w:r>
      <w:r w:rsidR="003D0697" w:rsidRPr="00C87489">
        <w:rPr>
          <w:sz w:val="20"/>
          <w:szCs w:val="20"/>
          <w:lang w:val="en-US"/>
        </w:rPr>
        <w:t xml:space="preserve">dges </w:t>
      </w:r>
      <w:r w:rsidR="00C469B1">
        <w:rPr>
          <w:sz w:val="20"/>
          <w:szCs w:val="20"/>
          <w:lang w:val="en-US"/>
        </w:rPr>
        <w:t>represent</w:t>
      </w:r>
      <w:r w:rsidR="003D0697" w:rsidRPr="00C87489">
        <w:rPr>
          <w:sz w:val="20"/>
          <w:szCs w:val="20"/>
          <w:lang w:val="en-US"/>
        </w:rPr>
        <w:t xml:space="preserve"> regularized partial correlations</w:t>
      </w:r>
      <w:r w:rsidR="00A52E97">
        <w:rPr>
          <w:sz w:val="20"/>
          <w:szCs w:val="20"/>
          <w:lang w:val="en-US"/>
        </w:rPr>
        <w:t xml:space="preserve"> </w:t>
      </w:r>
      <w:r w:rsidR="00C469B1">
        <w:rPr>
          <w:sz w:val="20"/>
          <w:szCs w:val="20"/>
          <w:lang w:val="en-US"/>
        </w:rPr>
        <w:t>(</w:t>
      </w:r>
      <w:r w:rsidR="00A52E97">
        <w:rPr>
          <w:sz w:val="20"/>
          <w:szCs w:val="20"/>
          <w:lang w:val="en-US"/>
        </w:rPr>
        <w:t>blue [red] for positive [</w:t>
      </w:r>
      <w:r w:rsidR="003D0697" w:rsidRPr="00C87489">
        <w:rPr>
          <w:sz w:val="20"/>
          <w:szCs w:val="20"/>
          <w:lang w:val="en-US"/>
        </w:rPr>
        <w:t>negative</w:t>
      </w:r>
      <w:r w:rsidR="00A52E97">
        <w:rPr>
          <w:sz w:val="20"/>
          <w:szCs w:val="20"/>
          <w:lang w:val="en-US"/>
        </w:rPr>
        <w:t>]</w:t>
      </w:r>
      <w:r w:rsidR="00C469B1">
        <w:rPr>
          <w:sz w:val="20"/>
          <w:szCs w:val="20"/>
          <w:lang w:val="en-US"/>
        </w:rPr>
        <w:t>)</w:t>
      </w:r>
      <w:r w:rsidR="003D0697" w:rsidRPr="00C87489">
        <w:rPr>
          <w:sz w:val="20"/>
          <w:szCs w:val="20"/>
          <w:lang w:val="en-US"/>
        </w:rPr>
        <w:t xml:space="preserve">. </w:t>
      </w:r>
    </w:p>
    <w:p w14:paraId="16063839" w14:textId="77777777" w:rsidR="005531B1" w:rsidRPr="005531B1" w:rsidRDefault="005531B1" w:rsidP="005531B1">
      <w:pPr>
        <w:tabs>
          <w:tab w:val="center" w:pos="6131"/>
        </w:tabs>
        <w:spacing w:line="240" w:lineRule="auto"/>
        <w:ind w:left="0" w:firstLine="0"/>
        <w:rPr>
          <w:sz w:val="20"/>
          <w:szCs w:val="20"/>
          <w:lang w:val="en-US"/>
        </w:rPr>
      </w:pPr>
    </w:p>
    <w:p w14:paraId="1110D44A" w14:textId="1D236940" w:rsidR="00A917DF" w:rsidRPr="00A52E97" w:rsidRDefault="00A917DF" w:rsidP="005531B1">
      <w:pPr>
        <w:spacing w:line="480" w:lineRule="auto"/>
        <w:ind w:left="0" w:firstLine="720"/>
        <w:rPr>
          <w:lang w:val="en-US"/>
        </w:rPr>
      </w:pPr>
      <w:r w:rsidRPr="000120BB">
        <w:rPr>
          <w:lang w:val="en-US"/>
        </w:rPr>
        <w:lastRenderedPageBreak/>
        <w:t xml:space="preserve">Figure </w:t>
      </w:r>
      <w:r>
        <w:rPr>
          <w:lang w:val="en-US"/>
        </w:rPr>
        <w:t>4</w:t>
      </w:r>
      <w:r w:rsidRPr="000120BB">
        <w:rPr>
          <w:lang w:val="en-US"/>
        </w:rPr>
        <w:t xml:space="preserve"> visualizes node-wise </w:t>
      </w:r>
      <w:r w:rsidR="005531B1">
        <w:rPr>
          <w:lang w:val="en-US"/>
        </w:rPr>
        <w:t>R</w:t>
      </w:r>
      <w:r w:rsidR="005531B1" w:rsidRPr="005531B1">
        <w:rPr>
          <w:vertAlign w:val="superscript"/>
          <w:lang w:val="en-US"/>
        </w:rPr>
        <w:t>2</w:t>
      </w:r>
      <w:r w:rsidR="005531B1">
        <w:rPr>
          <w:lang w:val="en-US"/>
        </w:rPr>
        <w:t xml:space="preserve"> </w:t>
      </w:r>
      <w:r w:rsidRPr="000120BB">
        <w:rPr>
          <w:lang w:val="en-US"/>
        </w:rPr>
        <w:t>differences between high and low political interest and education groups</w:t>
      </w:r>
      <w:r>
        <w:rPr>
          <w:lang w:val="en-US"/>
        </w:rPr>
        <w:t>.</w:t>
      </w:r>
      <w:r w:rsidRPr="000120BB">
        <w:rPr>
          <w:lang w:val="en-US"/>
        </w:rPr>
        <w:t xml:space="preserve"> </w:t>
      </w:r>
      <w:r w:rsidR="00C469B1">
        <w:rPr>
          <w:lang w:val="en-US"/>
        </w:rPr>
        <w:t>P</w:t>
      </w:r>
      <w:r w:rsidRPr="000120BB">
        <w:rPr>
          <w:lang w:val="en-US"/>
        </w:rPr>
        <w:t>olitical interest systematically increases R², with an average node-wise difference of 0.108</w:t>
      </w:r>
      <w:r w:rsidR="004902E2">
        <w:rPr>
          <w:lang w:val="en-US"/>
        </w:rPr>
        <w:t>.</w:t>
      </w:r>
      <w:r w:rsidRPr="000120BB">
        <w:rPr>
          <w:lang w:val="en-US"/>
        </w:rPr>
        <w:t xml:space="preserve"> The largest </w:t>
      </w:r>
      <w:r w:rsidR="00C469B1">
        <w:rPr>
          <w:lang w:val="en-US"/>
        </w:rPr>
        <w:t>gaps</w:t>
      </w:r>
      <w:r w:rsidRPr="000120BB">
        <w:rPr>
          <w:lang w:val="en-US"/>
        </w:rPr>
        <w:t xml:space="preserve"> emerge for </w:t>
      </w:r>
      <w:r>
        <w:rPr>
          <w:lang w:val="en-US"/>
        </w:rPr>
        <w:t xml:space="preserve">the support of </w:t>
      </w:r>
      <w:r w:rsidRPr="000120BB">
        <w:rPr>
          <w:lang w:val="en-US"/>
        </w:rPr>
        <w:t>immigration (Δ = 0.26) and flat tax (Δ = 0.23</w:t>
      </w:r>
      <w:r w:rsidR="00C469B1">
        <w:rPr>
          <w:lang w:val="en-US"/>
        </w:rPr>
        <w:t>)</w:t>
      </w:r>
      <w:r w:rsidRPr="000120BB">
        <w:rPr>
          <w:lang w:val="en-US"/>
        </w:rPr>
        <w:t>.</w:t>
      </w:r>
      <w:r>
        <w:rPr>
          <w:lang w:val="en-US"/>
        </w:rPr>
        <w:t xml:space="preserve"> </w:t>
      </w:r>
      <w:r w:rsidR="005531B1">
        <w:rPr>
          <w:lang w:val="en-US"/>
        </w:rPr>
        <w:t>E</w:t>
      </w:r>
      <w:r w:rsidRPr="006D137E">
        <w:rPr>
          <w:lang w:val="en-US"/>
        </w:rPr>
        <w:t xml:space="preserve">ducation does not systematically increase </w:t>
      </w:r>
      <w:r w:rsidR="005531B1">
        <w:rPr>
          <w:lang w:val="en-US"/>
        </w:rPr>
        <w:t>tightness</w:t>
      </w:r>
      <w:r w:rsidRPr="006D137E">
        <w:rPr>
          <w:lang w:val="en-US"/>
        </w:rPr>
        <w:t>.</w:t>
      </w:r>
      <w:r w:rsidR="005531B1">
        <w:rPr>
          <w:lang w:val="en-US"/>
        </w:rPr>
        <w:t xml:space="preserve"> I</w:t>
      </w:r>
      <w:r w:rsidRPr="006D137E">
        <w:rPr>
          <w:lang w:val="en-US"/>
        </w:rPr>
        <w:t xml:space="preserve">n 9 out of 19 cases, R² values are higher in the low-education group, contradicting expectations. </w:t>
      </w:r>
    </w:p>
    <w:p w14:paraId="410D1F5C" w14:textId="77777777" w:rsidR="00AD05D7" w:rsidRDefault="00AD05D7" w:rsidP="0049449E">
      <w:pPr>
        <w:spacing w:line="480" w:lineRule="auto"/>
        <w:ind w:left="0" w:firstLine="0"/>
        <w:rPr>
          <w:sz w:val="20"/>
          <w:szCs w:val="20"/>
          <w:lang w:val="en-US"/>
        </w:rPr>
      </w:pPr>
    </w:p>
    <w:p w14:paraId="11D61487" w14:textId="10B5AD37" w:rsidR="00273A51" w:rsidRDefault="00AD05D7" w:rsidP="00092139">
      <w:pPr>
        <w:spacing w:line="480" w:lineRule="auto"/>
        <w:ind w:left="0" w:firstLine="720"/>
        <w:rPr>
          <w:lang w:val="en-US"/>
        </w:rPr>
      </w:pPr>
      <w:r w:rsidRPr="00A52E97">
        <w:rPr>
          <w:lang w:val="en-US"/>
        </w:rPr>
        <w:t xml:space="preserve">To </w:t>
      </w:r>
      <w:r w:rsidR="00A917DF">
        <w:rPr>
          <w:lang w:val="en-US"/>
        </w:rPr>
        <w:t xml:space="preserve">statistically </w:t>
      </w:r>
      <w:r w:rsidRPr="00A52E97">
        <w:rPr>
          <w:lang w:val="en-US"/>
        </w:rPr>
        <w:t xml:space="preserve">evaluate H1 and H2, I analyze differences in </w:t>
      </w:r>
      <w:r w:rsidR="00D559A0">
        <w:rPr>
          <w:lang w:val="en-US"/>
        </w:rPr>
        <w:t xml:space="preserve">the bootstrapped distributions of </w:t>
      </w:r>
      <w:r w:rsidRPr="00A52E97">
        <w:rPr>
          <w:lang w:val="en-US"/>
        </w:rPr>
        <w:t xml:space="preserve">mean constraint, ASPL, and node-wise R². </w:t>
      </w:r>
      <w:r w:rsidR="00C469B1">
        <w:rPr>
          <w:lang w:val="en-US"/>
        </w:rPr>
        <w:t>T</w:t>
      </w:r>
      <w:r w:rsidRPr="00A52E97">
        <w:rPr>
          <w:lang w:val="en-US"/>
        </w:rPr>
        <w:t>he Shapiro-Wilk and Levene’s test</w:t>
      </w:r>
      <w:r w:rsidR="00C469B1">
        <w:rPr>
          <w:lang w:val="en-US"/>
        </w:rPr>
        <w:t xml:space="preserve">s </w:t>
      </w:r>
      <w:r w:rsidR="00C469B1" w:rsidRPr="00A52E97">
        <w:rPr>
          <w:lang w:val="en-US"/>
        </w:rPr>
        <w:t>indicate significant deviations from normality across all measures, except for ASPL in high-education groups</w:t>
      </w:r>
      <w:r w:rsidR="00C469B1">
        <w:rPr>
          <w:lang w:val="en-US"/>
        </w:rPr>
        <w:t xml:space="preserve"> (</w:t>
      </w:r>
      <w:r w:rsidRPr="00A52E97">
        <w:rPr>
          <w:lang w:val="en-US"/>
        </w:rPr>
        <w:t xml:space="preserve">Table </w:t>
      </w:r>
      <w:r w:rsidR="00582E5C">
        <w:rPr>
          <w:lang w:val="en-US"/>
        </w:rPr>
        <w:t>S</w:t>
      </w:r>
      <w:r w:rsidRPr="00A52E97">
        <w:rPr>
          <w:lang w:val="en-US"/>
        </w:rPr>
        <w:t>3)</w:t>
      </w:r>
      <w:r w:rsidR="00C469B1">
        <w:rPr>
          <w:lang w:val="en-US"/>
        </w:rPr>
        <w:t>.</w:t>
      </w:r>
      <w:r w:rsidRPr="00A52E97">
        <w:rPr>
          <w:lang w:val="en-US"/>
        </w:rPr>
        <w:t xml:space="preserve"> </w:t>
      </w:r>
      <w:r w:rsidR="005531B1">
        <w:rPr>
          <w:lang w:val="en-US"/>
        </w:rPr>
        <w:t xml:space="preserve"> Thus, </w:t>
      </w:r>
      <w:r w:rsidR="00624F73" w:rsidRPr="00624F73">
        <w:rPr>
          <w:lang w:val="en-US"/>
        </w:rPr>
        <w:t xml:space="preserve">I </w:t>
      </w:r>
      <w:r w:rsidR="00092139">
        <w:rPr>
          <w:lang w:val="en-US"/>
        </w:rPr>
        <w:t>fit</w:t>
      </w:r>
      <w:r w:rsidR="005531B1">
        <w:rPr>
          <w:lang w:val="en-US"/>
        </w:rPr>
        <w:t xml:space="preserve"> the</w:t>
      </w:r>
      <w:r w:rsidR="00624F73" w:rsidRPr="00624F73">
        <w:rPr>
          <w:lang w:val="en-US"/>
        </w:rPr>
        <w:t xml:space="preserve"> Mann-Whitney U tests</w:t>
      </w:r>
      <w:r w:rsidR="00624F73">
        <w:rPr>
          <w:lang w:val="en-US"/>
        </w:rPr>
        <w:t>.</w:t>
      </w:r>
      <w:r w:rsidRPr="00A52E97">
        <w:rPr>
          <w:lang w:val="en-US"/>
        </w:rPr>
        <w:t xml:space="preserve"> </w:t>
      </w:r>
      <w:r w:rsidR="00624F73" w:rsidRPr="00624F73">
        <w:rPr>
          <w:lang w:val="en-US"/>
        </w:rPr>
        <w:t xml:space="preserve">Since higher tightness is expected in politically engaged and highly educated individuals, I </w:t>
      </w:r>
      <w:r w:rsidR="00092139">
        <w:rPr>
          <w:lang w:val="en-US"/>
        </w:rPr>
        <w:t>specify one-tailed tests</w:t>
      </w:r>
      <w:r w:rsidR="00624F73" w:rsidRPr="00624F73">
        <w:rPr>
          <w:lang w:val="en-US"/>
        </w:rPr>
        <w:t>. Table 2 presents the results</w:t>
      </w:r>
      <w:r w:rsidR="00092139">
        <w:rPr>
          <w:lang w:val="en-US"/>
        </w:rPr>
        <w:t>.</w:t>
      </w:r>
    </w:p>
    <w:p w14:paraId="0BECE6D2" w14:textId="77777777" w:rsidR="00092139" w:rsidRDefault="00092139" w:rsidP="00092139">
      <w:pPr>
        <w:spacing w:line="480" w:lineRule="auto"/>
        <w:ind w:left="0" w:firstLine="720"/>
        <w:rPr>
          <w:lang w:val="en-US"/>
        </w:rPr>
      </w:pPr>
    </w:p>
    <w:p w14:paraId="636A6CB0" w14:textId="77777777" w:rsidR="00092139" w:rsidRDefault="00092139" w:rsidP="00092139">
      <w:pPr>
        <w:spacing w:line="480" w:lineRule="auto"/>
        <w:jc w:val="center"/>
        <w:rPr>
          <w:i/>
          <w:iCs/>
          <w:lang w:val="en-US"/>
        </w:rPr>
      </w:pPr>
      <w:r>
        <w:rPr>
          <w:i/>
          <w:iCs/>
          <w:lang w:val="en-US"/>
        </w:rPr>
        <w:t>Table 2</w:t>
      </w:r>
      <w:r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092139" w:rsidRPr="000370F3" w14:paraId="014C43A3" w14:textId="77777777" w:rsidTr="00A25159">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D87C60" w14:textId="77777777" w:rsidR="00092139" w:rsidRPr="00AD05D7" w:rsidRDefault="00092139" w:rsidP="00A25159">
            <w:pPr>
              <w:spacing w:line="480"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281997" w14:textId="77777777" w:rsidR="00092139" w:rsidRPr="00AD05D7" w:rsidRDefault="00092139" w:rsidP="00A25159">
            <w:pPr>
              <w:spacing w:line="480"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6A5780" w14:textId="77777777" w:rsidR="00092139" w:rsidRPr="00AD05D7" w:rsidRDefault="00092139" w:rsidP="00A25159">
            <w:pPr>
              <w:spacing w:line="480"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AB9256" w14:textId="77777777" w:rsidR="00092139" w:rsidRPr="00AD05D7" w:rsidRDefault="00092139" w:rsidP="00A25159">
            <w:pPr>
              <w:spacing w:line="480"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199E05" w14:textId="77777777" w:rsidR="00092139" w:rsidRPr="00AD05D7" w:rsidRDefault="00092139" w:rsidP="00A25159">
            <w:pPr>
              <w:spacing w:line="480"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9D0092C" w14:textId="77777777" w:rsidR="00092139" w:rsidRPr="00AD05D7" w:rsidRDefault="00092139" w:rsidP="00A25159">
            <w:pPr>
              <w:spacing w:line="480"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FCB147" w14:textId="77777777" w:rsidR="00092139" w:rsidRPr="00AD05D7" w:rsidRDefault="00092139" w:rsidP="00A25159">
            <w:pPr>
              <w:spacing w:line="480"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29D7E6" w14:textId="77777777" w:rsidR="00092139" w:rsidRPr="00AD05D7" w:rsidRDefault="00092139" w:rsidP="00A25159">
            <w:pPr>
              <w:spacing w:line="480" w:lineRule="auto"/>
              <w:ind w:left="0" w:firstLine="0"/>
              <w:jc w:val="center"/>
              <w:rPr>
                <w:b/>
                <w:bCs/>
                <w:lang w:val="en-US"/>
              </w:rPr>
            </w:pPr>
            <w:r w:rsidRPr="00AD05D7">
              <w:rPr>
                <w:b/>
                <w:bCs/>
                <w:lang w:val="en-US"/>
              </w:rPr>
              <w:t>CLES</w:t>
            </w:r>
          </w:p>
        </w:tc>
      </w:tr>
      <w:tr w:rsidR="00092139" w:rsidRPr="000370F3" w14:paraId="7E368EFF" w14:textId="77777777" w:rsidTr="00A25159">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B76B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9634A8"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6EDEBC"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393A3"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396AE"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8491C"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F97DFA"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2D29D"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999</w:t>
            </w:r>
          </w:p>
        </w:tc>
      </w:tr>
      <w:tr w:rsidR="00092139" w:rsidRPr="000370F3" w14:paraId="1E9EFD0C" w14:textId="77777777" w:rsidTr="00A25159">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18D529"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63792"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7EC64A"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89CE1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40D9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7A2D66"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2C9033"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A4CED2"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813</w:t>
            </w:r>
          </w:p>
        </w:tc>
      </w:tr>
      <w:tr w:rsidR="00092139" w:rsidRPr="000370F3" w14:paraId="456F8FA1" w14:textId="77777777" w:rsidTr="00A25159">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5E7606"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294A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6DA7A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59B7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EA105B"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22ABB"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E2033"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161D52"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804</w:t>
            </w:r>
          </w:p>
        </w:tc>
      </w:tr>
      <w:tr w:rsidR="00092139" w:rsidRPr="000370F3" w14:paraId="4816EF16" w14:textId="77777777" w:rsidTr="00A25159">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E60035"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A2E09A"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8F2446"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6F715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5BDD43"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3832"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C9C86"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7D89AA"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346</w:t>
            </w:r>
          </w:p>
        </w:tc>
      </w:tr>
      <w:tr w:rsidR="00092139" w:rsidRPr="000370F3" w14:paraId="6D09093D" w14:textId="77777777" w:rsidTr="00A25159">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DEFEE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E5B60A"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857A79"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82976"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B3B80"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C6A113"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E2E3F"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E0E049"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574</w:t>
            </w:r>
          </w:p>
        </w:tc>
      </w:tr>
      <w:tr w:rsidR="00092139" w:rsidRPr="000370F3" w14:paraId="0633998C" w14:textId="77777777" w:rsidTr="00A25159">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B45642"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5DE770"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8475C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A70EB5"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EC3788"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1B26F7"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B27AF0"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2345A6" w14:textId="77777777" w:rsidR="00092139" w:rsidRPr="00AD05D7" w:rsidRDefault="00092139" w:rsidP="00A25159">
            <w:pPr>
              <w:spacing w:line="480" w:lineRule="auto"/>
              <w:ind w:left="0" w:firstLine="0"/>
              <w:jc w:val="center"/>
              <w:rPr>
                <w:bCs/>
                <w:sz w:val="20"/>
                <w:szCs w:val="20"/>
                <w:lang w:val="en-US"/>
              </w:rPr>
            </w:pPr>
            <w:r w:rsidRPr="00AD05D7">
              <w:rPr>
                <w:bCs/>
                <w:sz w:val="20"/>
                <w:szCs w:val="20"/>
                <w:lang w:val="en-US"/>
              </w:rPr>
              <w:t>0.503</w:t>
            </w:r>
          </w:p>
        </w:tc>
      </w:tr>
    </w:tbl>
    <w:p w14:paraId="049631BB" w14:textId="77777777" w:rsidR="00092139" w:rsidRDefault="00092139" w:rsidP="00092139">
      <w:pPr>
        <w:spacing w:line="240" w:lineRule="auto"/>
        <w:ind w:left="0" w:firstLine="0"/>
        <w:rPr>
          <w:sz w:val="20"/>
          <w:szCs w:val="20"/>
          <w:lang w:val="en-US"/>
        </w:rPr>
      </w:pPr>
    </w:p>
    <w:p w14:paraId="10FE8A4F" w14:textId="77777777" w:rsidR="00092139" w:rsidRDefault="00092139" w:rsidP="00092139">
      <w:pPr>
        <w:spacing w:line="240" w:lineRule="auto"/>
        <w:ind w:left="0" w:firstLine="0"/>
        <w:rPr>
          <w:sz w:val="20"/>
          <w:szCs w:val="20"/>
          <w:lang w:val="en-US"/>
        </w:rPr>
      </w:pPr>
      <w:r w:rsidRPr="00C87489">
        <w:rPr>
          <w:sz w:val="20"/>
          <w:szCs w:val="20"/>
          <w:lang w:val="en-US"/>
        </w:rPr>
        <w:t>Caption:</w:t>
      </w:r>
      <w:r w:rsidRPr="00C050CC">
        <w:rPr>
          <w:lang w:val="en-US"/>
        </w:rPr>
        <w:t xml:space="preserve"> </w:t>
      </w:r>
      <w:r w:rsidRPr="00C050CC">
        <w:rPr>
          <w:sz w:val="20"/>
          <w:szCs w:val="20"/>
          <w:lang w:val="en-US"/>
        </w:rPr>
        <w:t xml:space="preserve">Results of the </w:t>
      </w:r>
      <w:r>
        <w:rPr>
          <w:sz w:val="20"/>
          <w:szCs w:val="20"/>
          <w:lang w:val="en-US"/>
        </w:rPr>
        <w:t xml:space="preserve">one tail </w:t>
      </w:r>
      <w:r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w:t>
      </w:r>
      <w:r>
        <w:rPr>
          <w:sz w:val="20"/>
          <w:szCs w:val="20"/>
          <w:lang w:val="en-US"/>
        </w:rPr>
        <w:t xml:space="preserve"> (Rank)</w:t>
      </w:r>
      <w:r w:rsidRPr="00C050CC">
        <w:rPr>
          <w:sz w:val="20"/>
          <w:szCs w:val="20"/>
          <w:lang w:val="en-US"/>
        </w:rPr>
        <w:t>, and the Common Language Effect Size (CLES)</w:t>
      </w:r>
      <w:r w:rsidRPr="00C87489">
        <w:rPr>
          <w:sz w:val="20"/>
          <w:szCs w:val="20"/>
          <w:lang w:val="en-US"/>
        </w:rPr>
        <w:t xml:space="preserve">. </w:t>
      </w:r>
    </w:p>
    <w:p w14:paraId="63809BBB" w14:textId="77777777" w:rsidR="00092139" w:rsidRDefault="00092139" w:rsidP="00092139">
      <w:pPr>
        <w:spacing w:line="480" w:lineRule="auto"/>
        <w:ind w:left="0" w:firstLine="720"/>
        <w:rPr>
          <w:lang w:val="en-US"/>
        </w:rPr>
      </w:pPr>
    </w:p>
    <w:p w14:paraId="474CCE32" w14:textId="77777777" w:rsidR="00092139" w:rsidRDefault="00092139" w:rsidP="0049449E">
      <w:pPr>
        <w:spacing w:line="480" w:lineRule="auto"/>
        <w:ind w:left="0" w:firstLine="0"/>
        <w:jc w:val="center"/>
        <w:rPr>
          <w:i/>
          <w:iCs/>
          <w:lang w:val="en-US"/>
        </w:rPr>
      </w:pPr>
    </w:p>
    <w:p w14:paraId="5CDE4613" w14:textId="1FE24A65" w:rsidR="00273A51" w:rsidRPr="00B478B7" w:rsidRDefault="00092139" w:rsidP="0049449E">
      <w:pPr>
        <w:spacing w:line="480" w:lineRule="auto"/>
        <w:ind w:left="0" w:firstLine="0"/>
        <w:jc w:val="center"/>
        <w:rPr>
          <w:i/>
          <w:iCs/>
          <w:lang w:val="en-US"/>
        </w:rPr>
      </w:pPr>
      <w:r>
        <w:rPr>
          <w:i/>
          <w:iCs/>
          <w:noProof/>
          <w:sz w:val="20"/>
          <w:szCs w:val="20"/>
          <w:lang w:val="en-US"/>
        </w:rPr>
        <w:lastRenderedPageBreak/>
        <w:drawing>
          <wp:anchor distT="0" distB="0" distL="114300" distR="114300" simplePos="0" relativeHeight="251666432" behindDoc="0" locked="0" layoutInCell="1" allowOverlap="1" wp14:anchorId="252AA397" wp14:editId="4BBDBE12">
            <wp:simplePos x="0" y="0"/>
            <wp:positionH relativeFrom="margin">
              <wp:align>center</wp:align>
            </wp:positionH>
            <wp:positionV relativeFrom="paragraph">
              <wp:posOffset>314350</wp:posOffset>
            </wp:positionV>
            <wp:extent cx="7307885" cy="7307885"/>
            <wp:effectExtent l="0" t="0" r="7620" b="7620"/>
            <wp:wrapNone/>
            <wp:docPr id="1694658906" name="Immagine 2" descr="Immagine che contiene testo, diagramma,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8906" name="Immagine 2" descr="Immagine che contiene testo, diagramma, numero, Parallelo&#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07885" cy="7307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3A51" w:rsidRPr="0020386C">
        <w:rPr>
          <w:i/>
          <w:iCs/>
          <w:lang w:val="en-US"/>
        </w:rPr>
        <w:t xml:space="preserve">Figure </w:t>
      </w:r>
      <w:r w:rsidR="00273A51">
        <w:rPr>
          <w:i/>
          <w:iCs/>
          <w:lang w:val="en-US"/>
        </w:rPr>
        <w:t>4</w:t>
      </w:r>
      <w:r w:rsidR="00273A51" w:rsidRPr="0020386C">
        <w:rPr>
          <w:i/>
          <w:iCs/>
          <w:lang w:val="en-US"/>
        </w:rPr>
        <w:t>: Beliefs’ constraint by levels of political interest and education</w:t>
      </w:r>
    </w:p>
    <w:p w14:paraId="5633283C" w14:textId="4169C2E1" w:rsidR="00273A51" w:rsidRDefault="00273A51" w:rsidP="0049449E">
      <w:pPr>
        <w:spacing w:line="480" w:lineRule="auto"/>
        <w:ind w:left="0" w:firstLine="0"/>
        <w:rPr>
          <w:i/>
          <w:iCs/>
          <w:sz w:val="20"/>
          <w:szCs w:val="20"/>
          <w:lang w:val="en-US"/>
        </w:rPr>
      </w:pPr>
    </w:p>
    <w:p w14:paraId="039B5DC4" w14:textId="31DD3D65" w:rsidR="00273A51" w:rsidRDefault="00273A51" w:rsidP="0049449E">
      <w:pPr>
        <w:spacing w:line="480" w:lineRule="auto"/>
        <w:ind w:left="0" w:firstLine="0"/>
        <w:rPr>
          <w:i/>
          <w:iCs/>
          <w:sz w:val="20"/>
          <w:szCs w:val="20"/>
          <w:lang w:val="en-US"/>
        </w:rPr>
      </w:pPr>
    </w:p>
    <w:p w14:paraId="1315C0E0" w14:textId="08567C6D" w:rsidR="00211FBF" w:rsidRDefault="00211FBF" w:rsidP="0049449E">
      <w:pPr>
        <w:spacing w:line="480" w:lineRule="auto"/>
        <w:ind w:left="0" w:firstLine="0"/>
        <w:rPr>
          <w:i/>
          <w:iCs/>
          <w:sz w:val="20"/>
          <w:szCs w:val="20"/>
          <w:lang w:val="en-US"/>
        </w:rPr>
      </w:pPr>
    </w:p>
    <w:p w14:paraId="23B9F2F0" w14:textId="70D309D2" w:rsidR="00211FBF" w:rsidRDefault="00211FBF" w:rsidP="0049449E">
      <w:pPr>
        <w:spacing w:line="480" w:lineRule="auto"/>
        <w:ind w:left="0" w:firstLine="0"/>
        <w:rPr>
          <w:i/>
          <w:iCs/>
          <w:sz w:val="20"/>
          <w:szCs w:val="20"/>
          <w:lang w:val="en-US"/>
        </w:rPr>
      </w:pPr>
    </w:p>
    <w:p w14:paraId="1BC9A09E" w14:textId="77777777" w:rsidR="00211FBF" w:rsidRDefault="00211FBF" w:rsidP="0049449E">
      <w:pPr>
        <w:spacing w:line="480" w:lineRule="auto"/>
        <w:ind w:left="0" w:firstLine="0"/>
        <w:rPr>
          <w:i/>
          <w:iCs/>
          <w:sz w:val="20"/>
          <w:szCs w:val="20"/>
          <w:lang w:val="en-US"/>
        </w:rPr>
      </w:pPr>
    </w:p>
    <w:p w14:paraId="6AA95C52" w14:textId="696D7D87" w:rsidR="00211FBF" w:rsidRDefault="00211FBF" w:rsidP="0049449E">
      <w:pPr>
        <w:spacing w:line="480" w:lineRule="auto"/>
        <w:ind w:left="0" w:firstLine="0"/>
        <w:rPr>
          <w:i/>
          <w:iCs/>
          <w:sz w:val="20"/>
          <w:szCs w:val="20"/>
          <w:lang w:val="en-US"/>
        </w:rPr>
      </w:pPr>
    </w:p>
    <w:p w14:paraId="1CAE0A85" w14:textId="65AA0246" w:rsidR="00211FBF" w:rsidRDefault="00211FBF" w:rsidP="0049449E">
      <w:pPr>
        <w:spacing w:line="480" w:lineRule="auto"/>
        <w:ind w:left="0" w:firstLine="0"/>
        <w:rPr>
          <w:i/>
          <w:iCs/>
          <w:sz w:val="20"/>
          <w:szCs w:val="20"/>
          <w:lang w:val="en-US"/>
        </w:rPr>
      </w:pPr>
    </w:p>
    <w:p w14:paraId="4AE45B84" w14:textId="0DF891D4" w:rsidR="00211FBF" w:rsidRDefault="00211FBF" w:rsidP="0049449E">
      <w:pPr>
        <w:spacing w:line="480" w:lineRule="auto"/>
        <w:ind w:left="0" w:firstLine="0"/>
        <w:rPr>
          <w:i/>
          <w:iCs/>
          <w:sz w:val="20"/>
          <w:szCs w:val="20"/>
          <w:lang w:val="en-US"/>
        </w:rPr>
      </w:pPr>
    </w:p>
    <w:p w14:paraId="15CDFFC9" w14:textId="28F76C95" w:rsidR="00211FBF" w:rsidRDefault="00211FBF" w:rsidP="0049449E">
      <w:pPr>
        <w:spacing w:line="480" w:lineRule="auto"/>
        <w:ind w:left="0" w:firstLine="0"/>
        <w:rPr>
          <w:i/>
          <w:iCs/>
          <w:sz w:val="20"/>
          <w:szCs w:val="20"/>
          <w:lang w:val="en-US"/>
        </w:rPr>
      </w:pPr>
    </w:p>
    <w:p w14:paraId="4B3ECAC6" w14:textId="77777777" w:rsidR="00211FBF" w:rsidRDefault="00211FBF" w:rsidP="0049449E">
      <w:pPr>
        <w:spacing w:line="480" w:lineRule="auto"/>
        <w:ind w:left="0" w:firstLine="0"/>
        <w:rPr>
          <w:i/>
          <w:iCs/>
          <w:sz w:val="20"/>
          <w:szCs w:val="20"/>
          <w:lang w:val="en-US"/>
        </w:rPr>
      </w:pPr>
    </w:p>
    <w:p w14:paraId="6CE09839" w14:textId="02D1AF85" w:rsidR="00211FBF" w:rsidRDefault="00211FBF" w:rsidP="0049449E">
      <w:pPr>
        <w:spacing w:line="480" w:lineRule="auto"/>
        <w:ind w:left="0" w:firstLine="0"/>
        <w:rPr>
          <w:i/>
          <w:iCs/>
          <w:sz w:val="20"/>
          <w:szCs w:val="20"/>
          <w:lang w:val="en-US"/>
        </w:rPr>
      </w:pPr>
    </w:p>
    <w:p w14:paraId="54BE680D" w14:textId="073F59A2" w:rsidR="00211FBF" w:rsidRDefault="00211FBF" w:rsidP="0049449E">
      <w:pPr>
        <w:spacing w:line="480" w:lineRule="auto"/>
        <w:ind w:left="0" w:firstLine="0"/>
        <w:rPr>
          <w:i/>
          <w:iCs/>
          <w:sz w:val="20"/>
          <w:szCs w:val="20"/>
          <w:lang w:val="en-US"/>
        </w:rPr>
      </w:pPr>
    </w:p>
    <w:p w14:paraId="587F0E0C" w14:textId="77777777" w:rsidR="00211FBF" w:rsidRDefault="00211FBF" w:rsidP="0049449E">
      <w:pPr>
        <w:spacing w:line="480" w:lineRule="auto"/>
        <w:ind w:left="0" w:firstLine="0"/>
        <w:rPr>
          <w:i/>
          <w:iCs/>
          <w:sz w:val="20"/>
          <w:szCs w:val="20"/>
          <w:lang w:val="en-US"/>
        </w:rPr>
      </w:pPr>
    </w:p>
    <w:p w14:paraId="5BA64E35" w14:textId="221E0A9D" w:rsidR="00211FBF" w:rsidRDefault="00211FBF" w:rsidP="0049449E">
      <w:pPr>
        <w:spacing w:line="480" w:lineRule="auto"/>
        <w:ind w:left="0" w:firstLine="0"/>
        <w:rPr>
          <w:i/>
          <w:iCs/>
          <w:sz w:val="20"/>
          <w:szCs w:val="20"/>
          <w:lang w:val="en-US"/>
        </w:rPr>
      </w:pPr>
    </w:p>
    <w:p w14:paraId="7B89B21B" w14:textId="77777777" w:rsidR="00211FBF" w:rsidRDefault="00211FBF" w:rsidP="0049449E">
      <w:pPr>
        <w:spacing w:line="480" w:lineRule="auto"/>
        <w:ind w:left="0" w:firstLine="0"/>
        <w:rPr>
          <w:i/>
          <w:iCs/>
          <w:sz w:val="20"/>
          <w:szCs w:val="20"/>
          <w:lang w:val="en-US"/>
        </w:rPr>
      </w:pPr>
    </w:p>
    <w:p w14:paraId="6C00B4AE" w14:textId="30ADD920" w:rsidR="00211FBF" w:rsidRDefault="00211FBF" w:rsidP="0049449E">
      <w:pPr>
        <w:spacing w:line="480" w:lineRule="auto"/>
        <w:ind w:left="0" w:firstLine="0"/>
        <w:rPr>
          <w:i/>
          <w:iCs/>
          <w:sz w:val="20"/>
          <w:szCs w:val="20"/>
          <w:lang w:val="en-US"/>
        </w:rPr>
      </w:pPr>
    </w:p>
    <w:p w14:paraId="628C2F83" w14:textId="7C0CFEF5" w:rsidR="00211FBF" w:rsidRDefault="00211FBF" w:rsidP="0049449E">
      <w:pPr>
        <w:spacing w:line="480" w:lineRule="auto"/>
        <w:ind w:left="0" w:firstLine="0"/>
        <w:rPr>
          <w:i/>
          <w:iCs/>
          <w:sz w:val="20"/>
          <w:szCs w:val="20"/>
          <w:lang w:val="en-US"/>
        </w:rPr>
      </w:pPr>
    </w:p>
    <w:p w14:paraId="3A290A07" w14:textId="77777777" w:rsidR="00211FBF" w:rsidRDefault="00211FBF" w:rsidP="0049449E">
      <w:pPr>
        <w:spacing w:line="480" w:lineRule="auto"/>
        <w:ind w:left="0" w:firstLine="0"/>
        <w:rPr>
          <w:i/>
          <w:iCs/>
          <w:sz w:val="20"/>
          <w:szCs w:val="20"/>
          <w:lang w:val="en-US"/>
        </w:rPr>
      </w:pPr>
    </w:p>
    <w:p w14:paraId="6A48FBE5" w14:textId="51164B7B" w:rsidR="00211FBF" w:rsidRDefault="00211FBF" w:rsidP="0049449E">
      <w:pPr>
        <w:spacing w:line="480" w:lineRule="auto"/>
        <w:ind w:left="0" w:firstLine="0"/>
        <w:rPr>
          <w:i/>
          <w:iCs/>
          <w:sz w:val="20"/>
          <w:szCs w:val="20"/>
          <w:lang w:val="en-US"/>
        </w:rPr>
      </w:pPr>
    </w:p>
    <w:p w14:paraId="17CF5852" w14:textId="13346895" w:rsidR="00211FBF" w:rsidRDefault="00211FBF" w:rsidP="0049449E">
      <w:pPr>
        <w:spacing w:line="480" w:lineRule="auto"/>
        <w:ind w:left="0" w:firstLine="0"/>
        <w:rPr>
          <w:i/>
          <w:iCs/>
          <w:sz w:val="20"/>
          <w:szCs w:val="20"/>
          <w:lang w:val="en-US"/>
        </w:rPr>
      </w:pPr>
    </w:p>
    <w:p w14:paraId="15A28D35" w14:textId="0F4294FF" w:rsidR="00211FBF" w:rsidRDefault="00211FBF" w:rsidP="0049449E">
      <w:pPr>
        <w:spacing w:line="480" w:lineRule="auto"/>
        <w:ind w:left="0" w:firstLine="0"/>
        <w:rPr>
          <w:i/>
          <w:iCs/>
          <w:sz w:val="20"/>
          <w:szCs w:val="20"/>
          <w:lang w:val="en-US"/>
        </w:rPr>
      </w:pPr>
    </w:p>
    <w:p w14:paraId="349A5685" w14:textId="77777777" w:rsidR="00211FBF" w:rsidRDefault="00211FBF" w:rsidP="0049449E">
      <w:pPr>
        <w:spacing w:line="480" w:lineRule="auto"/>
        <w:ind w:left="0" w:firstLine="0"/>
        <w:rPr>
          <w:i/>
          <w:iCs/>
          <w:sz w:val="20"/>
          <w:szCs w:val="20"/>
          <w:lang w:val="en-US"/>
        </w:rPr>
      </w:pPr>
    </w:p>
    <w:p w14:paraId="3A181812" w14:textId="77777777" w:rsidR="00211FBF" w:rsidRDefault="00211FBF" w:rsidP="0049449E">
      <w:pPr>
        <w:spacing w:line="480" w:lineRule="auto"/>
        <w:ind w:left="0" w:firstLine="0"/>
        <w:rPr>
          <w:i/>
          <w:iCs/>
          <w:sz w:val="20"/>
          <w:szCs w:val="20"/>
          <w:lang w:val="en-US"/>
        </w:rPr>
      </w:pPr>
    </w:p>
    <w:p w14:paraId="0A23F1D5" w14:textId="77777777" w:rsidR="00211FBF" w:rsidRDefault="00211FBF" w:rsidP="0049449E">
      <w:pPr>
        <w:spacing w:line="480" w:lineRule="auto"/>
        <w:ind w:left="0" w:firstLine="0"/>
        <w:rPr>
          <w:i/>
          <w:iCs/>
          <w:sz w:val="20"/>
          <w:szCs w:val="20"/>
          <w:lang w:val="en-US"/>
        </w:rPr>
      </w:pPr>
    </w:p>
    <w:p w14:paraId="67F0C2BF" w14:textId="77777777" w:rsidR="00211FBF" w:rsidRDefault="00211FBF" w:rsidP="0049449E">
      <w:pPr>
        <w:spacing w:line="480" w:lineRule="auto"/>
        <w:ind w:left="0" w:firstLine="0"/>
        <w:rPr>
          <w:i/>
          <w:iCs/>
          <w:sz w:val="20"/>
          <w:szCs w:val="20"/>
          <w:lang w:val="en-US"/>
        </w:rPr>
      </w:pPr>
    </w:p>
    <w:p w14:paraId="43C74927" w14:textId="77777777" w:rsidR="00211FBF" w:rsidRDefault="00211FBF" w:rsidP="00211FBF">
      <w:pPr>
        <w:spacing w:line="240" w:lineRule="auto"/>
        <w:ind w:left="0" w:firstLine="0"/>
        <w:rPr>
          <w:i/>
          <w:iCs/>
          <w:sz w:val="20"/>
          <w:szCs w:val="20"/>
          <w:lang w:val="en-US"/>
        </w:rPr>
      </w:pPr>
    </w:p>
    <w:p w14:paraId="7A68E51E" w14:textId="070A8B84" w:rsidR="00273A51" w:rsidRDefault="00273A51" w:rsidP="00211FBF">
      <w:pPr>
        <w:spacing w:line="240"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Pr>
          <w:sz w:val="20"/>
          <w:szCs w:val="20"/>
          <w:lang w:val="en-US"/>
        </w:rPr>
        <w:t>Comparison of node-wise R</w:t>
      </w:r>
      <w:r w:rsidRPr="002D274A">
        <w:rPr>
          <w:sz w:val="20"/>
          <w:szCs w:val="20"/>
          <w:vertAlign w:val="superscript"/>
          <w:lang w:val="en-US"/>
        </w:rPr>
        <w:t>2</w:t>
      </w:r>
      <w:r>
        <w:rPr>
          <w:sz w:val="20"/>
          <w:szCs w:val="20"/>
          <w:lang w:val="en-US"/>
        </w:rPr>
        <w:t xml:space="preserve"> across the belief systems of people with different levels of education (left) and political interest (right panel). Violet </w:t>
      </w:r>
      <w:r w:rsidR="00C469B1">
        <w:rPr>
          <w:sz w:val="20"/>
          <w:szCs w:val="20"/>
          <w:lang w:val="en-US"/>
        </w:rPr>
        <w:t xml:space="preserve">(green) </w:t>
      </w:r>
      <w:r>
        <w:rPr>
          <w:sz w:val="20"/>
          <w:szCs w:val="20"/>
          <w:lang w:val="en-US"/>
        </w:rPr>
        <w:t xml:space="preserve">dots </w:t>
      </w:r>
      <w:r w:rsidR="00C469B1">
        <w:rPr>
          <w:sz w:val="20"/>
          <w:szCs w:val="20"/>
          <w:lang w:val="en-US"/>
        </w:rPr>
        <w:t>are for</w:t>
      </w:r>
      <w:r>
        <w:rPr>
          <w:sz w:val="20"/>
          <w:szCs w:val="20"/>
          <w:lang w:val="en-US"/>
        </w:rPr>
        <w:t xml:space="preserve"> </w:t>
      </w:r>
      <w:r w:rsidR="00C469B1">
        <w:rPr>
          <w:sz w:val="20"/>
          <w:szCs w:val="20"/>
          <w:lang w:val="en-US"/>
        </w:rPr>
        <w:t xml:space="preserve">the </w:t>
      </w:r>
      <w:r>
        <w:rPr>
          <w:sz w:val="20"/>
          <w:szCs w:val="20"/>
          <w:lang w:val="en-US"/>
        </w:rPr>
        <w:t xml:space="preserve">low </w:t>
      </w:r>
      <w:r w:rsidR="00C469B1">
        <w:rPr>
          <w:sz w:val="20"/>
          <w:szCs w:val="20"/>
          <w:lang w:val="en-US"/>
        </w:rPr>
        <w:t xml:space="preserve">(high) </w:t>
      </w:r>
      <w:r>
        <w:rPr>
          <w:sz w:val="20"/>
          <w:szCs w:val="20"/>
          <w:lang w:val="en-US"/>
        </w:rPr>
        <w:t>group</w:t>
      </w:r>
      <w:r w:rsidR="00C469B1">
        <w:rPr>
          <w:sz w:val="20"/>
          <w:szCs w:val="20"/>
          <w:lang w:val="en-US"/>
        </w:rPr>
        <w:t>.</w:t>
      </w:r>
      <w:r>
        <w:rPr>
          <w:sz w:val="20"/>
          <w:szCs w:val="20"/>
          <w:lang w:val="en-US"/>
        </w:rPr>
        <w:t xml:space="preserve"> Dots are linked by lines visualiz</w:t>
      </w:r>
      <w:r w:rsidR="00C469B1">
        <w:rPr>
          <w:sz w:val="20"/>
          <w:szCs w:val="20"/>
          <w:lang w:val="en-US"/>
        </w:rPr>
        <w:t>ing</w:t>
      </w:r>
      <w:r>
        <w:rPr>
          <w:sz w:val="20"/>
          <w:szCs w:val="20"/>
          <w:lang w:val="en-US"/>
        </w:rPr>
        <w:t xml:space="preserve"> the gap in </w:t>
      </w:r>
      <w:r w:rsidR="00C469B1">
        <w:rPr>
          <w:sz w:val="20"/>
          <w:szCs w:val="20"/>
          <w:lang w:val="en-US"/>
        </w:rPr>
        <w:t>predictiveness</w:t>
      </w:r>
      <w:r>
        <w:rPr>
          <w:sz w:val="20"/>
          <w:szCs w:val="20"/>
          <w:lang w:val="en-US"/>
        </w:rPr>
        <w:t xml:space="preserve">. </w:t>
      </w:r>
    </w:p>
    <w:p w14:paraId="2784D181" w14:textId="77777777" w:rsidR="00273A51" w:rsidRDefault="00273A51" w:rsidP="0049449E">
      <w:pPr>
        <w:spacing w:line="480" w:lineRule="auto"/>
        <w:rPr>
          <w:lang w:val="en-US"/>
        </w:rPr>
      </w:pPr>
      <w:r>
        <w:rPr>
          <w:lang w:val="en-US"/>
        </w:rPr>
        <w:br w:type="page"/>
      </w:r>
    </w:p>
    <w:p w14:paraId="38980B0D" w14:textId="77777777" w:rsidR="00092139" w:rsidRDefault="00273A51" w:rsidP="00211FBF">
      <w:pPr>
        <w:spacing w:line="480" w:lineRule="auto"/>
        <w:ind w:left="0" w:firstLine="720"/>
        <w:rPr>
          <w:lang w:val="en-US"/>
        </w:rPr>
      </w:pPr>
      <w:r w:rsidRPr="00273A51">
        <w:rPr>
          <w:lang w:val="en-US"/>
        </w:rPr>
        <w:lastRenderedPageBreak/>
        <w:t>In line with H1, individuals with higher political interest exhibit significantly more structured, interconnected, and predictable belief systems. Mean constraint is higher in the high-interest group (W = 94,315, p &lt; .001, Δ = 0.998), indicating that politically engaged individuals hold attitudes that are more tightly integrated. The higher R² in this group (W = 153,666,612, p &lt; .001, Δ = 0.149) further supports this pattern, as their political attitudes are more mutually reinforcing and predictive of one another. Additionally, ASPL is significantly lower in the high-interest group (W = 19,608,272, p &lt; .001, Δ = 0.608), meaning that their belief systems are more densely connected, with shorter paths between attitudes.</w:t>
      </w:r>
      <w:r>
        <w:rPr>
          <w:lang w:val="en-US"/>
        </w:rPr>
        <w:t xml:space="preserve"> </w:t>
      </w:r>
      <w:r w:rsidR="00211FBF">
        <w:rPr>
          <w:lang w:val="en-US"/>
        </w:rPr>
        <w:t>Results</w:t>
      </w:r>
      <w:r w:rsidRPr="00273A51">
        <w:rPr>
          <w:lang w:val="en-US"/>
        </w:rPr>
        <w:t xml:space="preserve"> provide only partial support</w:t>
      </w:r>
      <w:r w:rsidR="00211FBF">
        <w:rPr>
          <w:lang w:val="en-US"/>
        </w:rPr>
        <w:t xml:space="preserve"> for H2</w:t>
      </w:r>
      <w:r w:rsidRPr="00273A51">
        <w:rPr>
          <w:lang w:val="en-US"/>
        </w:rPr>
        <w:t xml:space="preserve">. </w:t>
      </w:r>
      <w:r w:rsidR="00092139">
        <w:rPr>
          <w:lang w:val="en-US"/>
        </w:rPr>
        <w:t>M</w:t>
      </w:r>
      <w:r w:rsidRPr="00273A51">
        <w:rPr>
          <w:lang w:val="en-US"/>
        </w:rPr>
        <w:t xml:space="preserve">ean constraint is significantly higher among the high-education group (W = 18,745,672, p &lt; .001, Δ = 0.625), </w:t>
      </w:r>
      <w:r w:rsidR="00092139">
        <w:rPr>
          <w:lang w:val="en-US"/>
        </w:rPr>
        <w:t>but with smaller</w:t>
      </w:r>
      <w:r w:rsidRPr="00273A51">
        <w:rPr>
          <w:lang w:val="en-US"/>
        </w:rPr>
        <w:t xml:space="preserve"> effect size.</w:t>
      </w:r>
      <w:r w:rsidR="00092139">
        <w:rPr>
          <w:lang w:val="en-US"/>
        </w:rPr>
        <w:t xml:space="preserve"> N</w:t>
      </w:r>
      <w:r w:rsidRPr="00273A51">
        <w:rPr>
          <w:lang w:val="en-US"/>
        </w:rPr>
        <w:t>either ASPL nor R² showed significant differences between education groups (p = .124 for R²; p = 1.000 for ASPL).</w:t>
      </w:r>
      <w:r w:rsidR="00092139">
        <w:rPr>
          <w:lang w:val="en-US"/>
        </w:rPr>
        <w:t xml:space="preserve"> </w:t>
      </w:r>
    </w:p>
    <w:p w14:paraId="02D1ECF3" w14:textId="77777777" w:rsidR="00092139" w:rsidRDefault="00092139" w:rsidP="00211FBF">
      <w:pPr>
        <w:spacing w:line="480" w:lineRule="auto"/>
        <w:ind w:left="0" w:firstLine="720"/>
        <w:rPr>
          <w:lang w:val="en-US"/>
        </w:rPr>
      </w:pPr>
    </w:p>
    <w:p w14:paraId="155698F7" w14:textId="3BECB469" w:rsidR="00BA3CCA" w:rsidRDefault="00BA3CCA" w:rsidP="00211FBF">
      <w:pPr>
        <w:spacing w:line="480" w:lineRule="auto"/>
        <w:ind w:left="0" w:firstLine="720"/>
        <w:rPr>
          <w:lang w:val="en-US"/>
        </w:rPr>
      </w:pPr>
      <w:r w:rsidRPr="00BA3CCA">
        <w:rPr>
          <w:lang w:val="en-US"/>
        </w:rPr>
        <w:t>To ensure the robustness of the findings for H1, I conduct additional analyses using an alternative dichotomization of political interest. While the primary sample partitions were based on a median split (1–3 vs. 4), I re-estimated the bootstrapped distributions of mean constraint, ASPL, and R² using a more restrictive threshold</w:t>
      </w:r>
      <w:r w:rsidR="00211FBF">
        <w:rPr>
          <w:lang w:val="en-US"/>
        </w:rPr>
        <w:t xml:space="preserve"> (</w:t>
      </w:r>
      <w:r w:rsidRPr="00BA3CCA">
        <w:rPr>
          <w:lang w:val="en-US"/>
        </w:rPr>
        <w:t xml:space="preserve">low-interest group </w:t>
      </w:r>
      <w:r w:rsidR="00211FBF">
        <w:rPr>
          <w:lang w:val="en-US"/>
        </w:rPr>
        <w:t>for</w:t>
      </w:r>
      <w:r w:rsidRPr="00BA3CCA">
        <w:rPr>
          <w:lang w:val="en-US"/>
        </w:rPr>
        <w:t xml:space="preserve"> 1–2 </w:t>
      </w:r>
      <w:r w:rsidR="00211FBF">
        <w:rPr>
          <w:lang w:val="en-US"/>
        </w:rPr>
        <w:t>scores)</w:t>
      </w:r>
      <w:r w:rsidRPr="00BA3CCA">
        <w:rPr>
          <w:lang w:val="en-US"/>
        </w:rPr>
        <w:t>.</w:t>
      </w:r>
      <w:r>
        <w:rPr>
          <w:lang w:val="en-US"/>
        </w:rPr>
        <w:t xml:space="preserve"> </w:t>
      </w:r>
      <w:r w:rsidRPr="00BA3CCA">
        <w:rPr>
          <w:lang w:val="en-US"/>
        </w:rPr>
        <w:t xml:space="preserve">The results </w:t>
      </w:r>
      <w:r w:rsidR="00092139">
        <w:rPr>
          <w:lang w:val="en-US"/>
        </w:rPr>
        <w:t>(</w:t>
      </w:r>
      <w:r w:rsidRPr="00BA3CCA">
        <w:rPr>
          <w:lang w:val="en-US"/>
        </w:rPr>
        <w:t xml:space="preserve">Table </w:t>
      </w:r>
      <w:r w:rsidR="00ED3FCA">
        <w:rPr>
          <w:lang w:val="en-US"/>
        </w:rPr>
        <w:t>S</w:t>
      </w:r>
      <w:r w:rsidRPr="00BA3CCA">
        <w:rPr>
          <w:lang w:val="en-US"/>
        </w:rPr>
        <w:t>4</w:t>
      </w:r>
      <w:r w:rsidR="00092139">
        <w:rPr>
          <w:lang w:val="en-US"/>
        </w:rPr>
        <w:t>)</w:t>
      </w:r>
      <w:r w:rsidRPr="00BA3CCA">
        <w:rPr>
          <w:lang w:val="en-US"/>
        </w:rPr>
        <w:t xml:space="preserve"> confirm the stability of the effects. </w:t>
      </w:r>
    </w:p>
    <w:p w14:paraId="7444A45A" w14:textId="77777777" w:rsidR="00273A51" w:rsidRDefault="00273A51" w:rsidP="0049449E">
      <w:pPr>
        <w:spacing w:line="480" w:lineRule="auto"/>
        <w:ind w:left="0" w:firstLine="0"/>
        <w:rPr>
          <w:lang w:val="en-US"/>
        </w:rPr>
      </w:pPr>
    </w:p>
    <w:p w14:paraId="52BD2E09" w14:textId="11B672AC" w:rsidR="008900B5" w:rsidRPr="00C87489" w:rsidRDefault="00E7583F" w:rsidP="00211FBF">
      <w:pPr>
        <w:spacing w:line="480" w:lineRule="auto"/>
        <w:ind w:left="0" w:firstLine="720"/>
        <w:rPr>
          <w:lang w:val="en-US"/>
        </w:rPr>
      </w:pPr>
      <w:r>
        <w:rPr>
          <w:lang w:val="en-US"/>
        </w:rPr>
        <w:t xml:space="preserve">Finally, </w:t>
      </w:r>
      <w:r w:rsidRPr="00E7583F">
        <w:rPr>
          <w:lang w:val="en-US"/>
        </w:rPr>
        <w:t xml:space="preserve">I assess whether Italian </w:t>
      </w:r>
      <w:r w:rsidR="00880F1F">
        <w:rPr>
          <w:lang w:val="en-US"/>
        </w:rPr>
        <w:t>electorates</w:t>
      </w:r>
      <w:r w:rsidRPr="00E7583F">
        <w:rPr>
          <w:lang w:val="en-US"/>
        </w:rPr>
        <w:t xml:space="preserve"> exhibit structurally distinct belief systems. Figure 5 presents the results of the MNM, where vote choice (Left, M5S, or Right coalition) is specified as the </w:t>
      </w:r>
      <w:r w:rsidR="00880F1F">
        <w:rPr>
          <w:lang w:val="en-US"/>
        </w:rPr>
        <w:t>moderator</w:t>
      </w:r>
      <w:r w:rsidRPr="00E7583F">
        <w:rPr>
          <w:lang w:val="en-US"/>
        </w:rPr>
        <w:t xml:space="preserve">. Each panel depicts </w:t>
      </w:r>
      <w:r>
        <w:rPr>
          <w:lang w:val="en-US"/>
        </w:rPr>
        <w:t>the belief system</w:t>
      </w:r>
      <w:r w:rsidRPr="00E7583F">
        <w:rPr>
          <w:lang w:val="en-US"/>
        </w:rPr>
        <w:t xml:space="preserve"> </w:t>
      </w:r>
      <w:r>
        <w:rPr>
          <w:lang w:val="en-US"/>
        </w:rPr>
        <w:t xml:space="preserve">of each </w:t>
      </w:r>
      <w:r w:rsidRPr="00E7583F">
        <w:rPr>
          <w:lang w:val="en-US"/>
        </w:rPr>
        <w:t>voting group</w:t>
      </w:r>
      <w:r>
        <w:rPr>
          <w:lang w:val="en-US"/>
        </w:rPr>
        <w:t xml:space="preserve"> and is obtained by conditioning the model on one </w:t>
      </w:r>
      <w:r w:rsidR="00880F1F">
        <w:rPr>
          <w:lang w:val="en-US"/>
        </w:rPr>
        <w:t>of its values</w:t>
      </w:r>
      <w:r>
        <w:rPr>
          <w:lang w:val="en-US"/>
        </w:rPr>
        <w:t>.</w:t>
      </w:r>
      <w:r w:rsidRPr="00E7583F">
        <w:rPr>
          <w:lang w:val="en-US"/>
        </w:rPr>
        <w:t xml:space="preserve"> </w:t>
      </w:r>
      <w:r>
        <w:rPr>
          <w:lang w:val="en-US"/>
        </w:rPr>
        <w:t>Significant m</w:t>
      </w:r>
      <w:r w:rsidRPr="00E7583F">
        <w:rPr>
          <w:lang w:val="en-US"/>
        </w:rPr>
        <w:t>oderation effects</w:t>
      </w:r>
      <w:r>
        <w:rPr>
          <w:lang w:val="en-US"/>
        </w:rPr>
        <w:t xml:space="preserve"> </w:t>
      </w:r>
      <w:r w:rsidRPr="00C87489">
        <w:rPr>
          <w:lang w:val="en-US"/>
        </w:rPr>
        <w:t>occur</w:t>
      </w:r>
      <w:r w:rsidR="008900B5" w:rsidRPr="00C87489">
        <w:rPr>
          <w:lang w:val="en-US"/>
        </w:rPr>
        <w:t xml:space="preserve"> when a given edge is estimated with a different magnitude in the three panels. </w:t>
      </w:r>
    </w:p>
    <w:p w14:paraId="6953F4E7" w14:textId="77777777" w:rsidR="00801468" w:rsidRDefault="00801468" w:rsidP="0049449E">
      <w:pPr>
        <w:spacing w:line="480" w:lineRule="auto"/>
        <w:ind w:left="0" w:firstLine="0"/>
        <w:rPr>
          <w:sz w:val="20"/>
          <w:szCs w:val="20"/>
          <w:lang w:val="en-US"/>
        </w:rPr>
      </w:pPr>
    </w:p>
    <w:p w14:paraId="6AAFF798" w14:textId="4A61EACE" w:rsidR="009D4229" w:rsidRDefault="00A55B33" w:rsidP="006C7D51">
      <w:pPr>
        <w:spacing w:line="480" w:lineRule="auto"/>
        <w:ind w:left="0" w:firstLine="720"/>
        <w:rPr>
          <w:lang w:val="en-US"/>
        </w:rPr>
      </w:pPr>
      <w:r w:rsidRPr="00A55B33">
        <w:rPr>
          <w:lang w:val="en-US"/>
        </w:rPr>
        <w:lastRenderedPageBreak/>
        <w:t xml:space="preserve">In line with H3, the three belief systems exhibit notable differences. Of 171 possible associations, 14 are significantly moderated when comparing left-wing and M5S voters, 11 differ between left-wing and right-wing voters, and 23 are moderated when comparing right-wing and M5S voters. The most pronounced differences emerge in the association between the propensity to vote for M5S and PD. Right-wing voters perceive these choices as positively related (β = 0.474), suggesting they view M5S as part of the broader left-wing bloc. However, M5S and PD voters reject this categorization, seeing no connection between their parties. A similar pattern appears in the relationship between PD and FDI: left-wing voters see no link between these parties, while right-wing voters perceive them as negatively associated (β = -0.120), and M5S voters perceive a weak but positive association (β = 0.111). </w:t>
      </w:r>
    </w:p>
    <w:p w14:paraId="67F1E11E" w14:textId="77777777" w:rsidR="00A55B33" w:rsidRPr="009D4229" w:rsidRDefault="00A55B33" w:rsidP="0049449E">
      <w:pPr>
        <w:spacing w:line="480" w:lineRule="auto"/>
        <w:ind w:left="0" w:firstLine="0"/>
        <w:rPr>
          <w:lang w:val="en-US"/>
        </w:rPr>
      </w:pPr>
    </w:p>
    <w:p w14:paraId="3C1C0710" w14:textId="3F5FC07C" w:rsidR="009D4229" w:rsidRDefault="00A55B33" w:rsidP="006C7D51">
      <w:pPr>
        <w:spacing w:line="480" w:lineRule="auto"/>
        <w:ind w:left="0" w:firstLine="720"/>
        <w:rPr>
          <w:lang w:val="en-US"/>
        </w:rPr>
      </w:pPr>
      <w:r w:rsidRPr="00A55B33">
        <w:rPr>
          <w:lang w:val="en-US"/>
        </w:rPr>
        <w:t xml:space="preserve">The differences between M5S and left-wing voters extend beyond symbolic attitudes to issue bundling patterns. M5S voters strongly associate their party support with backing the citizenship income (β = 0.150), whereas left-wing voters show a weaker connection (β = 0.052). Furthermore, M5S voters perceive a relationship between the preference for subsidies to businesses versus individuals and PD support (β = -0.174), whereas left-wing voters show no such association. This suggests that M5S voters see PD as more aligned with pro-business subsidy policies, contradicting conventional leftist economic positions. Additionally, M5S supporters display stronger connections between policies such as minimum wage and citizenship income (β = 0.071), whereas this link is </w:t>
      </w:r>
      <w:r w:rsidR="006C7D51">
        <w:rPr>
          <w:lang w:val="en-US"/>
        </w:rPr>
        <w:t>absent for</w:t>
      </w:r>
      <w:r w:rsidRPr="00A55B33">
        <w:rPr>
          <w:lang w:val="en-US"/>
        </w:rPr>
        <w:t xml:space="preserve"> left-wing voters. </w:t>
      </w:r>
    </w:p>
    <w:p w14:paraId="74DB311F" w14:textId="77777777" w:rsidR="00A55B33" w:rsidRPr="009D4229" w:rsidRDefault="00A55B33" w:rsidP="0049449E">
      <w:pPr>
        <w:spacing w:line="480" w:lineRule="auto"/>
        <w:ind w:left="0" w:firstLine="0"/>
        <w:rPr>
          <w:lang w:val="en-US"/>
        </w:rPr>
      </w:pPr>
    </w:p>
    <w:p w14:paraId="7C2C8F81" w14:textId="10D9A2B2" w:rsidR="00A55B33" w:rsidRDefault="00A55B33" w:rsidP="00CD6577">
      <w:pPr>
        <w:spacing w:line="480" w:lineRule="auto"/>
        <w:ind w:left="0" w:firstLine="720"/>
        <w:rPr>
          <w:lang w:val="en-US"/>
        </w:rPr>
      </w:pPr>
      <w:r w:rsidRPr="00A55B33">
        <w:rPr>
          <w:lang w:val="en-US"/>
        </w:rPr>
        <w:t xml:space="preserve">The largest discrepancies appear between right-wing and M5S voters, with strong differences in symbolic attitudes, operational attitudes, and their interaction. As in the previous comparison, right-wing voters see PD and M5S as positively related choices (β = 0.474), while M5S voters see them as independent. </w:t>
      </w:r>
      <w:r w:rsidR="00CD6577">
        <w:rPr>
          <w:lang w:val="en-US"/>
        </w:rPr>
        <w:t>Thus,</w:t>
      </w:r>
      <w:r w:rsidRPr="00A55B33">
        <w:rPr>
          <w:lang w:val="en-US"/>
        </w:rPr>
        <w:t xml:space="preserve"> right-wing voters categorize M5S as part of </w:t>
      </w:r>
      <w:r>
        <w:rPr>
          <w:lang w:val="en-US"/>
        </w:rPr>
        <w:t xml:space="preserve">an </w:t>
      </w:r>
      <w:r>
        <w:rPr>
          <w:lang w:val="en-US"/>
        </w:rPr>
        <w:lastRenderedPageBreak/>
        <w:t>outsider</w:t>
      </w:r>
      <w:r w:rsidRPr="00A55B33">
        <w:rPr>
          <w:lang w:val="en-US"/>
        </w:rPr>
        <w:t xml:space="preserve"> bloc</w:t>
      </w:r>
      <w:r>
        <w:rPr>
          <w:lang w:val="en-US"/>
        </w:rPr>
        <w:t xml:space="preserve"> -composed by the Movement and the leftist alliance- </w:t>
      </w:r>
      <w:r w:rsidRPr="00A55B33">
        <w:rPr>
          <w:lang w:val="en-US"/>
        </w:rPr>
        <w:t xml:space="preserve">whereas M5S supporters resist this classification. Unlike right-wing voters, M5S supporters uniquely associate support for the flat tax with backing military aid to Ukraine (β = 0.084), a pattern </w:t>
      </w:r>
      <w:proofErr w:type="gramStart"/>
      <w:r w:rsidRPr="00A55B33">
        <w:rPr>
          <w:lang w:val="en-US"/>
        </w:rPr>
        <w:t>absent</w:t>
      </w:r>
      <w:proofErr w:type="gramEnd"/>
      <w:r w:rsidRPr="00A55B33">
        <w:rPr>
          <w:lang w:val="en-US"/>
        </w:rPr>
        <w:t xml:space="preserve"> </w:t>
      </w:r>
      <w:r w:rsidR="00CD6577">
        <w:rPr>
          <w:lang w:val="en-US"/>
        </w:rPr>
        <w:t>in the other</w:t>
      </w:r>
      <w:r w:rsidRPr="00A55B33">
        <w:rPr>
          <w:lang w:val="en-US"/>
        </w:rPr>
        <w:t xml:space="preserve"> belief systems. Further evidence of th</w:t>
      </w:r>
      <w:r w:rsidR="00CD6577">
        <w:rPr>
          <w:lang w:val="en-US"/>
        </w:rPr>
        <w:t>eir</w:t>
      </w:r>
      <w:r w:rsidRPr="00A55B33">
        <w:rPr>
          <w:lang w:val="en-US"/>
        </w:rPr>
        <w:t xml:space="preserve"> distinct issue bundling </w:t>
      </w:r>
      <w:r w:rsidR="00CD6577">
        <w:rPr>
          <w:lang w:val="en-US"/>
        </w:rPr>
        <w:t>is</w:t>
      </w:r>
      <w:r w:rsidRPr="00A55B33">
        <w:rPr>
          <w:lang w:val="en-US"/>
        </w:rPr>
        <w:t xml:space="preserve"> the association between immigration policy and citizenship income (β = 0.075), </w:t>
      </w:r>
      <w:r w:rsidR="00CD6577">
        <w:rPr>
          <w:lang w:val="en-US"/>
        </w:rPr>
        <w:t>which is absent among</w:t>
      </w:r>
      <w:r w:rsidRPr="00A55B33">
        <w:rPr>
          <w:lang w:val="en-US"/>
        </w:rPr>
        <w:t xml:space="preserve"> right-wing voters. Additionally, M5S voters perceive a</w:t>
      </w:r>
      <w:r w:rsidR="00CD6577">
        <w:rPr>
          <w:lang w:val="en-US"/>
        </w:rPr>
        <w:t xml:space="preserve"> stronger</w:t>
      </w:r>
      <w:r w:rsidRPr="00A55B33">
        <w:rPr>
          <w:lang w:val="en-US"/>
        </w:rPr>
        <w:t xml:space="preserve"> association between </w:t>
      </w:r>
      <w:r w:rsidR="00835E84">
        <w:rPr>
          <w:lang w:val="en-US"/>
        </w:rPr>
        <w:t>support</w:t>
      </w:r>
      <w:r w:rsidRPr="00A55B33">
        <w:rPr>
          <w:lang w:val="en-US"/>
        </w:rPr>
        <w:t xml:space="preserve"> </w:t>
      </w:r>
      <w:r w:rsidR="00835E84">
        <w:rPr>
          <w:lang w:val="en-US"/>
        </w:rPr>
        <w:t>for</w:t>
      </w:r>
      <w:r w:rsidRPr="00A55B33">
        <w:rPr>
          <w:lang w:val="en-US"/>
        </w:rPr>
        <w:t xml:space="preserve"> abortion and euthanasia (β = 0.035) </w:t>
      </w:r>
      <w:r w:rsidR="00CD6577">
        <w:rPr>
          <w:lang w:val="en-US"/>
        </w:rPr>
        <w:t>compared to</w:t>
      </w:r>
      <w:r w:rsidRPr="00A55B33">
        <w:rPr>
          <w:lang w:val="en-US"/>
        </w:rPr>
        <w:t xml:space="preserve"> left and right-wing voters. </w:t>
      </w:r>
    </w:p>
    <w:p w14:paraId="46360DA0" w14:textId="77777777" w:rsidR="00A55B33" w:rsidRPr="00C87489" w:rsidRDefault="00A55B33" w:rsidP="0049449E">
      <w:pPr>
        <w:spacing w:line="480" w:lineRule="auto"/>
        <w:ind w:left="0" w:firstLine="0"/>
        <w:rPr>
          <w:lang w:val="en-US"/>
        </w:rPr>
      </w:pPr>
    </w:p>
    <w:p w14:paraId="1A7155E8" w14:textId="62412B75" w:rsidR="00C74AF3" w:rsidRPr="00CD6577" w:rsidRDefault="006B0DDB" w:rsidP="00CD6577">
      <w:pPr>
        <w:spacing w:line="480" w:lineRule="auto"/>
        <w:ind w:left="0" w:firstLine="720"/>
        <w:rPr>
          <w:lang w:val="en-US"/>
        </w:rPr>
      </w:pPr>
      <w:r w:rsidRPr="006B0DDB">
        <w:rPr>
          <w:lang w:val="en-US"/>
        </w:rPr>
        <w:t xml:space="preserve">As a final robustness check, I fit two additional MNMs, where I specify political interest and education (split at the </w:t>
      </w:r>
      <w:proofErr w:type="gramStart"/>
      <w:r w:rsidRPr="006B0DDB">
        <w:rPr>
          <w:lang w:val="en-US"/>
        </w:rPr>
        <w:t>median</w:t>
      </w:r>
      <w:proofErr w:type="gramEnd"/>
      <w:r w:rsidRPr="006B0DDB">
        <w:rPr>
          <w:lang w:val="en-US"/>
        </w:rPr>
        <w:t>) as moderators. If political interest and education increase belief tightness, we should observe numerous significant moderation effects in their respective models.</w:t>
      </w:r>
      <w:r>
        <w:rPr>
          <w:lang w:val="en-US"/>
        </w:rPr>
        <w:t xml:space="preserve"> </w:t>
      </w:r>
      <w:r w:rsidRPr="006B0DDB">
        <w:rPr>
          <w:lang w:val="en-US"/>
        </w:rPr>
        <w:t xml:space="preserve">Figure S1 presents these results. </w:t>
      </w:r>
      <w:r w:rsidR="00CD6577">
        <w:rPr>
          <w:lang w:val="en-US"/>
        </w:rPr>
        <w:t>E</w:t>
      </w:r>
      <w:r w:rsidRPr="006B0DDB">
        <w:rPr>
          <w:lang w:val="en-US"/>
        </w:rPr>
        <w:t>ducation produces only two meaningful moderation effects (coefficients &gt; 0.03), while political interest moderates 23 associations</w:t>
      </w:r>
      <w:r w:rsidR="00CD6577">
        <w:rPr>
          <w:lang w:val="en-US"/>
        </w:rPr>
        <w:t xml:space="preserve">. </w:t>
      </w:r>
      <w:r w:rsidRPr="006B0DDB">
        <w:rPr>
          <w:lang w:val="en-US"/>
        </w:rPr>
        <w:t xml:space="preserve">Among these moderations, nearly half (44.44%) involve symbolic vs. operational attitudes, another 44.44% affect relationships between operational attitudes, and only 4.35% involve symbolic-symbolic associations. This pattern </w:t>
      </w:r>
      <w:r>
        <w:rPr>
          <w:lang w:val="en-US"/>
        </w:rPr>
        <w:t>shows</w:t>
      </w:r>
      <w:r w:rsidRPr="006B0DDB">
        <w:rPr>
          <w:lang w:val="en-US"/>
        </w:rPr>
        <w:t xml:space="preserve"> that political </w:t>
      </w:r>
      <w:r>
        <w:rPr>
          <w:lang w:val="en-US"/>
        </w:rPr>
        <w:t>interest</w:t>
      </w:r>
      <w:r w:rsidRPr="006B0DDB">
        <w:rPr>
          <w:lang w:val="en-US"/>
        </w:rPr>
        <w:t xml:space="preserve"> fosters greater ideological consistency by reinforcing connections between symbolic and policy attitudes.</w:t>
      </w:r>
      <w:r w:rsidRPr="006B0DDB">
        <w:rPr>
          <w:i/>
          <w:iCs/>
          <w:lang w:val="en-US"/>
        </w:rPr>
        <w:t xml:space="preserve"> </w:t>
      </w:r>
      <w:r w:rsidR="00C74AF3">
        <w:rPr>
          <w:i/>
          <w:iCs/>
          <w:lang w:val="en-US"/>
        </w:rPr>
        <w:br w:type="page"/>
      </w:r>
    </w:p>
    <w:p w14:paraId="5B44C00F" w14:textId="7F263E6D" w:rsidR="00C74AF3" w:rsidRPr="0020386C" w:rsidRDefault="00CD6577" w:rsidP="0049449E">
      <w:pPr>
        <w:spacing w:line="480" w:lineRule="auto"/>
        <w:ind w:left="0" w:firstLine="0"/>
        <w:jc w:val="center"/>
        <w:rPr>
          <w:i/>
          <w:iCs/>
          <w:lang w:val="en-US"/>
        </w:rPr>
      </w:pPr>
      <w:r>
        <w:rPr>
          <w:noProof/>
          <w:sz w:val="20"/>
          <w:szCs w:val="20"/>
          <w:lang w:val="en-US"/>
        </w:rPr>
        <w:lastRenderedPageBreak/>
        <w:drawing>
          <wp:anchor distT="0" distB="0" distL="114300" distR="114300" simplePos="0" relativeHeight="251667456" behindDoc="0" locked="0" layoutInCell="1" allowOverlap="1" wp14:anchorId="7930EFF7" wp14:editId="53C2E781">
            <wp:simplePos x="0" y="0"/>
            <wp:positionH relativeFrom="column">
              <wp:posOffset>-775411</wp:posOffset>
            </wp:positionH>
            <wp:positionV relativeFrom="paragraph">
              <wp:posOffset>270662</wp:posOffset>
            </wp:positionV>
            <wp:extent cx="7212787" cy="7212787"/>
            <wp:effectExtent l="0" t="0" r="7620" b="7620"/>
            <wp:wrapNone/>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31121" cy="72311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74AF3" w:rsidRPr="0020386C">
        <w:rPr>
          <w:i/>
          <w:iCs/>
          <w:lang w:val="en-US"/>
        </w:rPr>
        <w:t>Figure 5: moderated network model, by self-reported vote choice</w:t>
      </w:r>
    </w:p>
    <w:p w14:paraId="7788D504" w14:textId="5DB83716" w:rsidR="00C74AF3" w:rsidRDefault="00C74AF3" w:rsidP="0049449E">
      <w:pPr>
        <w:spacing w:line="480" w:lineRule="auto"/>
        <w:ind w:left="0" w:firstLine="0"/>
        <w:rPr>
          <w:sz w:val="20"/>
          <w:szCs w:val="20"/>
          <w:lang w:val="en-US"/>
        </w:rPr>
      </w:pPr>
    </w:p>
    <w:p w14:paraId="2BBF1F7C" w14:textId="0F404DCD" w:rsidR="00CD6577" w:rsidRDefault="00CD6577" w:rsidP="0049449E">
      <w:pPr>
        <w:spacing w:line="480" w:lineRule="auto"/>
        <w:ind w:left="0" w:firstLine="0"/>
        <w:rPr>
          <w:sz w:val="20"/>
          <w:szCs w:val="20"/>
          <w:lang w:val="en-US"/>
        </w:rPr>
      </w:pPr>
    </w:p>
    <w:p w14:paraId="339E061D" w14:textId="77777777" w:rsidR="00CD6577" w:rsidRDefault="00CD6577" w:rsidP="0049449E">
      <w:pPr>
        <w:spacing w:line="480" w:lineRule="auto"/>
        <w:ind w:left="0" w:firstLine="0"/>
        <w:rPr>
          <w:sz w:val="20"/>
          <w:szCs w:val="20"/>
          <w:lang w:val="en-US"/>
        </w:rPr>
      </w:pPr>
    </w:p>
    <w:p w14:paraId="262AD85F" w14:textId="241676A2" w:rsidR="00CD6577" w:rsidRDefault="00CD6577" w:rsidP="0049449E">
      <w:pPr>
        <w:spacing w:line="480" w:lineRule="auto"/>
        <w:ind w:left="0" w:firstLine="0"/>
        <w:rPr>
          <w:sz w:val="20"/>
          <w:szCs w:val="20"/>
          <w:lang w:val="en-US"/>
        </w:rPr>
      </w:pPr>
    </w:p>
    <w:p w14:paraId="38D8554F" w14:textId="77777777" w:rsidR="00CD6577" w:rsidRDefault="00CD6577" w:rsidP="0049449E">
      <w:pPr>
        <w:spacing w:line="480" w:lineRule="auto"/>
        <w:ind w:left="0" w:firstLine="0"/>
        <w:rPr>
          <w:sz w:val="20"/>
          <w:szCs w:val="20"/>
          <w:lang w:val="en-US"/>
        </w:rPr>
      </w:pPr>
    </w:p>
    <w:p w14:paraId="612E48CB" w14:textId="77777777" w:rsidR="00CD6577" w:rsidRDefault="00CD6577" w:rsidP="0049449E">
      <w:pPr>
        <w:spacing w:line="480" w:lineRule="auto"/>
        <w:ind w:left="0" w:firstLine="0"/>
        <w:rPr>
          <w:sz w:val="20"/>
          <w:szCs w:val="20"/>
          <w:lang w:val="en-US"/>
        </w:rPr>
      </w:pPr>
    </w:p>
    <w:p w14:paraId="5760E4ED" w14:textId="1777F274" w:rsidR="00C74AF3" w:rsidRDefault="00C74AF3" w:rsidP="0049449E">
      <w:pPr>
        <w:spacing w:line="480" w:lineRule="auto"/>
        <w:ind w:left="0" w:firstLine="0"/>
        <w:rPr>
          <w:sz w:val="20"/>
          <w:szCs w:val="20"/>
          <w:lang w:val="en-US"/>
        </w:rPr>
      </w:pPr>
    </w:p>
    <w:p w14:paraId="3B3B3648" w14:textId="77777777" w:rsidR="00C74AF3" w:rsidRDefault="00C74AF3" w:rsidP="0049449E">
      <w:pPr>
        <w:spacing w:line="480" w:lineRule="auto"/>
        <w:ind w:left="0" w:firstLine="0"/>
        <w:rPr>
          <w:sz w:val="20"/>
          <w:szCs w:val="20"/>
          <w:lang w:val="en-US"/>
        </w:rPr>
      </w:pPr>
    </w:p>
    <w:p w14:paraId="081A9B96" w14:textId="77777777" w:rsidR="00CD6577" w:rsidRDefault="00CD6577" w:rsidP="00CD6577">
      <w:pPr>
        <w:spacing w:line="240" w:lineRule="auto"/>
        <w:ind w:left="0" w:firstLine="0"/>
        <w:rPr>
          <w:sz w:val="20"/>
          <w:szCs w:val="20"/>
          <w:lang w:val="en-US"/>
        </w:rPr>
      </w:pPr>
    </w:p>
    <w:p w14:paraId="55FA07C4" w14:textId="77777777" w:rsidR="00CD6577" w:rsidRDefault="00CD6577" w:rsidP="00CD6577">
      <w:pPr>
        <w:spacing w:line="240" w:lineRule="auto"/>
        <w:ind w:left="0" w:firstLine="0"/>
        <w:rPr>
          <w:sz w:val="20"/>
          <w:szCs w:val="20"/>
          <w:lang w:val="en-US"/>
        </w:rPr>
      </w:pPr>
    </w:p>
    <w:p w14:paraId="0F4A2C30" w14:textId="77777777" w:rsidR="00CD6577" w:rsidRDefault="00CD6577" w:rsidP="00CD6577">
      <w:pPr>
        <w:spacing w:line="240" w:lineRule="auto"/>
        <w:ind w:left="0" w:firstLine="0"/>
        <w:rPr>
          <w:sz w:val="20"/>
          <w:szCs w:val="20"/>
          <w:lang w:val="en-US"/>
        </w:rPr>
      </w:pPr>
    </w:p>
    <w:p w14:paraId="7F6726BE" w14:textId="77777777" w:rsidR="00CD6577" w:rsidRDefault="00CD6577" w:rsidP="00CD6577">
      <w:pPr>
        <w:spacing w:line="240" w:lineRule="auto"/>
        <w:ind w:left="0" w:firstLine="0"/>
        <w:rPr>
          <w:sz w:val="20"/>
          <w:szCs w:val="20"/>
          <w:lang w:val="en-US"/>
        </w:rPr>
      </w:pPr>
    </w:p>
    <w:p w14:paraId="28EB1C0B" w14:textId="77777777" w:rsidR="00CD6577" w:rsidRDefault="00CD6577" w:rsidP="00CD6577">
      <w:pPr>
        <w:spacing w:line="240" w:lineRule="auto"/>
        <w:ind w:left="0" w:firstLine="0"/>
        <w:rPr>
          <w:sz w:val="20"/>
          <w:szCs w:val="20"/>
          <w:lang w:val="en-US"/>
        </w:rPr>
      </w:pPr>
    </w:p>
    <w:p w14:paraId="2E7BE352" w14:textId="77777777" w:rsidR="00CD6577" w:rsidRDefault="00CD6577" w:rsidP="00CD6577">
      <w:pPr>
        <w:spacing w:line="240" w:lineRule="auto"/>
        <w:ind w:left="0" w:firstLine="0"/>
        <w:rPr>
          <w:sz w:val="20"/>
          <w:szCs w:val="20"/>
          <w:lang w:val="en-US"/>
        </w:rPr>
      </w:pPr>
    </w:p>
    <w:p w14:paraId="7FD6955B" w14:textId="77777777" w:rsidR="00CD6577" w:rsidRDefault="00CD6577" w:rsidP="00CD6577">
      <w:pPr>
        <w:spacing w:line="240" w:lineRule="auto"/>
        <w:ind w:left="0" w:firstLine="0"/>
        <w:rPr>
          <w:sz w:val="20"/>
          <w:szCs w:val="20"/>
          <w:lang w:val="en-US"/>
        </w:rPr>
      </w:pPr>
    </w:p>
    <w:p w14:paraId="60075DC6" w14:textId="77777777" w:rsidR="00CD6577" w:rsidRDefault="00CD6577" w:rsidP="00CD6577">
      <w:pPr>
        <w:spacing w:line="240" w:lineRule="auto"/>
        <w:ind w:left="0" w:firstLine="0"/>
        <w:rPr>
          <w:sz w:val="20"/>
          <w:szCs w:val="20"/>
          <w:lang w:val="en-US"/>
        </w:rPr>
      </w:pPr>
    </w:p>
    <w:p w14:paraId="06A29581" w14:textId="77777777" w:rsidR="00CD6577" w:rsidRDefault="00CD6577" w:rsidP="00CD6577">
      <w:pPr>
        <w:spacing w:line="240" w:lineRule="auto"/>
        <w:ind w:left="0" w:firstLine="0"/>
        <w:rPr>
          <w:sz w:val="20"/>
          <w:szCs w:val="20"/>
          <w:lang w:val="en-US"/>
        </w:rPr>
      </w:pPr>
    </w:p>
    <w:p w14:paraId="1DCBB4D8" w14:textId="77777777" w:rsidR="00CD6577" w:rsidRDefault="00CD6577" w:rsidP="00CD6577">
      <w:pPr>
        <w:spacing w:line="240" w:lineRule="auto"/>
        <w:ind w:left="0" w:firstLine="0"/>
        <w:rPr>
          <w:sz w:val="20"/>
          <w:szCs w:val="20"/>
          <w:lang w:val="en-US"/>
        </w:rPr>
      </w:pPr>
    </w:p>
    <w:p w14:paraId="404F320F" w14:textId="77777777" w:rsidR="00CD6577" w:rsidRDefault="00CD6577" w:rsidP="00CD6577">
      <w:pPr>
        <w:spacing w:line="240" w:lineRule="auto"/>
        <w:ind w:left="0" w:firstLine="0"/>
        <w:rPr>
          <w:sz w:val="20"/>
          <w:szCs w:val="20"/>
          <w:lang w:val="en-US"/>
        </w:rPr>
      </w:pPr>
    </w:p>
    <w:p w14:paraId="72B2906C" w14:textId="77777777" w:rsidR="00CD6577" w:rsidRDefault="00CD6577" w:rsidP="00CD6577">
      <w:pPr>
        <w:spacing w:line="240" w:lineRule="auto"/>
        <w:ind w:left="0" w:firstLine="0"/>
        <w:rPr>
          <w:sz w:val="20"/>
          <w:szCs w:val="20"/>
          <w:lang w:val="en-US"/>
        </w:rPr>
      </w:pPr>
    </w:p>
    <w:p w14:paraId="18DF03EC" w14:textId="77777777" w:rsidR="00CD6577" w:rsidRDefault="00CD6577" w:rsidP="00CD6577">
      <w:pPr>
        <w:spacing w:line="240" w:lineRule="auto"/>
        <w:ind w:left="0" w:firstLine="0"/>
        <w:rPr>
          <w:sz w:val="20"/>
          <w:szCs w:val="20"/>
          <w:lang w:val="en-US"/>
        </w:rPr>
      </w:pPr>
    </w:p>
    <w:p w14:paraId="08DA005A" w14:textId="77777777" w:rsidR="00CD6577" w:rsidRDefault="00CD6577" w:rsidP="00CD6577">
      <w:pPr>
        <w:spacing w:line="240" w:lineRule="auto"/>
        <w:ind w:left="0" w:firstLine="0"/>
        <w:rPr>
          <w:sz w:val="20"/>
          <w:szCs w:val="20"/>
          <w:lang w:val="en-US"/>
        </w:rPr>
      </w:pPr>
    </w:p>
    <w:p w14:paraId="3B653F38" w14:textId="77777777" w:rsidR="00CD6577" w:rsidRDefault="00CD6577" w:rsidP="00CD6577">
      <w:pPr>
        <w:spacing w:line="240" w:lineRule="auto"/>
        <w:ind w:left="0" w:firstLine="0"/>
        <w:rPr>
          <w:sz w:val="20"/>
          <w:szCs w:val="20"/>
          <w:lang w:val="en-US"/>
        </w:rPr>
      </w:pPr>
    </w:p>
    <w:p w14:paraId="79BF13BD" w14:textId="77777777" w:rsidR="00CD6577" w:rsidRDefault="00CD6577" w:rsidP="00CD6577">
      <w:pPr>
        <w:spacing w:line="240" w:lineRule="auto"/>
        <w:ind w:left="0" w:firstLine="0"/>
        <w:rPr>
          <w:sz w:val="20"/>
          <w:szCs w:val="20"/>
          <w:lang w:val="en-US"/>
        </w:rPr>
      </w:pPr>
    </w:p>
    <w:p w14:paraId="6DFFA0C2" w14:textId="77777777" w:rsidR="00CD6577" w:rsidRDefault="00CD6577" w:rsidP="00CD6577">
      <w:pPr>
        <w:spacing w:line="240" w:lineRule="auto"/>
        <w:ind w:left="0" w:firstLine="0"/>
        <w:rPr>
          <w:sz w:val="20"/>
          <w:szCs w:val="20"/>
          <w:lang w:val="en-US"/>
        </w:rPr>
      </w:pPr>
    </w:p>
    <w:p w14:paraId="2F6BA979" w14:textId="77777777" w:rsidR="00CD6577" w:rsidRDefault="00CD6577" w:rsidP="00CD6577">
      <w:pPr>
        <w:spacing w:line="240" w:lineRule="auto"/>
        <w:ind w:left="0" w:firstLine="0"/>
        <w:rPr>
          <w:sz w:val="20"/>
          <w:szCs w:val="20"/>
          <w:lang w:val="en-US"/>
        </w:rPr>
      </w:pPr>
    </w:p>
    <w:p w14:paraId="5B718C80" w14:textId="77777777" w:rsidR="00CD6577" w:rsidRDefault="00CD6577" w:rsidP="00CD6577">
      <w:pPr>
        <w:spacing w:line="240" w:lineRule="auto"/>
        <w:ind w:left="0" w:firstLine="0"/>
        <w:rPr>
          <w:sz w:val="20"/>
          <w:szCs w:val="20"/>
          <w:lang w:val="en-US"/>
        </w:rPr>
      </w:pPr>
    </w:p>
    <w:p w14:paraId="4E21903D" w14:textId="77777777" w:rsidR="00CD6577" w:rsidRDefault="00CD6577" w:rsidP="00CD6577">
      <w:pPr>
        <w:spacing w:line="240" w:lineRule="auto"/>
        <w:ind w:left="0" w:firstLine="0"/>
        <w:rPr>
          <w:sz w:val="20"/>
          <w:szCs w:val="20"/>
          <w:lang w:val="en-US"/>
        </w:rPr>
      </w:pPr>
    </w:p>
    <w:p w14:paraId="4698D9F7" w14:textId="77777777" w:rsidR="00CD6577" w:rsidRDefault="00CD6577" w:rsidP="00CD6577">
      <w:pPr>
        <w:spacing w:line="240" w:lineRule="auto"/>
        <w:ind w:left="0" w:firstLine="0"/>
        <w:rPr>
          <w:sz w:val="20"/>
          <w:szCs w:val="20"/>
          <w:lang w:val="en-US"/>
        </w:rPr>
      </w:pPr>
    </w:p>
    <w:p w14:paraId="0DFAF719" w14:textId="77777777" w:rsidR="00CD6577" w:rsidRDefault="00CD6577" w:rsidP="00CD6577">
      <w:pPr>
        <w:spacing w:line="240" w:lineRule="auto"/>
        <w:ind w:left="0" w:firstLine="0"/>
        <w:rPr>
          <w:sz w:val="20"/>
          <w:szCs w:val="20"/>
          <w:lang w:val="en-US"/>
        </w:rPr>
      </w:pPr>
    </w:p>
    <w:p w14:paraId="6BE49ED4" w14:textId="77777777" w:rsidR="00CD6577" w:rsidRDefault="00CD6577" w:rsidP="00CD6577">
      <w:pPr>
        <w:spacing w:line="240" w:lineRule="auto"/>
        <w:ind w:left="0" w:firstLine="0"/>
        <w:rPr>
          <w:sz w:val="20"/>
          <w:szCs w:val="20"/>
          <w:lang w:val="en-US"/>
        </w:rPr>
      </w:pPr>
    </w:p>
    <w:p w14:paraId="7BD78D79" w14:textId="77777777" w:rsidR="00CD6577" w:rsidRDefault="00CD6577" w:rsidP="00CD6577">
      <w:pPr>
        <w:spacing w:line="240" w:lineRule="auto"/>
        <w:ind w:left="0" w:firstLine="0"/>
        <w:rPr>
          <w:sz w:val="20"/>
          <w:szCs w:val="20"/>
          <w:lang w:val="en-US"/>
        </w:rPr>
      </w:pPr>
    </w:p>
    <w:p w14:paraId="26CDA555" w14:textId="77777777" w:rsidR="00CD6577" w:rsidRDefault="00CD6577" w:rsidP="00CD6577">
      <w:pPr>
        <w:spacing w:line="240" w:lineRule="auto"/>
        <w:ind w:left="0" w:firstLine="0"/>
        <w:rPr>
          <w:sz w:val="20"/>
          <w:szCs w:val="20"/>
          <w:lang w:val="en-US"/>
        </w:rPr>
      </w:pPr>
    </w:p>
    <w:p w14:paraId="1F6ACFCB" w14:textId="77777777" w:rsidR="00CD6577" w:rsidRDefault="00CD6577" w:rsidP="00CD6577">
      <w:pPr>
        <w:spacing w:line="240" w:lineRule="auto"/>
        <w:ind w:left="0" w:firstLine="0"/>
        <w:rPr>
          <w:sz w:val="20"/>
          <w:szCs w:val="20"/>
          <w:lang w:val="en-US"/>
        </w:rPr>
      </w:pPr>
    </w:p>
    <w:p w14:paraId="5933ED6B" w14:textId="77777777" w:rsidR="00CD6577" w:rsidRDefault="00CD6577" w:rsidP="00CD6577">
      <w:pPr>
        <w:spacing w:line="240" w:lineRule="auto"/>
        <w:ind w:left="0" w:firstLine="0"/>
        <w:rPr>
          <w:sz w:val="20"/>
          <w:szCs w:val="20"/>
          <w:lang w:val="en-US"/>
        </w:rPr>
      </w:pPr>
    </w:p>
    <w:p w14:paraId="7268D5D8" w14:textId="77777777" w:rsidR="00CD6577" w:rsidRDefault="00CD6577" w:rsidP="00CD6577">
      <w:pPr>
        <w:spacing w:line="240" w:lineRule="auto"/>
        <w:ind w:left="0" w:firstLine="0"/>
        <w:rPr>
          <w:sz w:val="20"/>
          <w:szCs w:val="20"/>
          <w:lang w:val="en-US"/>
        </w:rPr>
      </w:pPr>
    </w:p>
    <w:p w14:paraId="5AAA60B7" w14:textId="77777777" w:rsidR="00CD6577" w:rsidRDefault="00CD6577" w:rsidP="00CD6577">
      <w:pPr>
        <w:spacing w:line="240" w:lineRule="auto"/>
        <w:ind w:left="0" w:firstLine="0"/>
        <w:rPr>
          <w:sz w:val="20"/>
          <w:szCs w:val="20"/>
          <w:lang w:val="en-US"/>
        </w:rPr>
      </w:pPr>
    </w:p>
    <w:p w14:paraId="6006E50B" w14:textId="77777777" w:rsidR="00CD6577" w:rsidRDefault="00CD6577" w:rsidP="00CD6577">
      <w:pPr>
        <w:spacing w:line="240" w:lineRule="auto"/>
        <w:ind w:left="0" w:firstLine="0"/>
        <w:rPr>
          <w:sz w:val="20"/>
          <w:szCs w:val="20"/>
          <w:lang w:val="en-US"/>
        </w:rPr>
      </w:pPr>
    </w:p>
    <w:p w14:paraId="6E838AE0" w14:textId="77777777" w:rsidR="00CD6577" w:rsidRDefault="00CD6577" w:rsidP="00CD6577">
      <w:pPr>
        <w:spacing w:line="240" w:lineRule="auto"/>
        <w:ind w:left="0" w:firstLine="0"/>
        <w:rPr>
          <w:sz w:val="20"/>
          <w:szCs w:val="20"/>
          <w:lang w:val="en-US"/>
        </w:rPr>
      </w:pPr>
    </w:p>
    <w:p w14:paraId="3C278D3D" w14:textId="77777777" w:rsidR="00CD6577" w:rsidRDefault="00CD6577" w:rsidP="00CD6577">
      <w:pPr>
        <w:spacing w:line="240" w:lineRule="auto"/>
        <w:ind w:left="0" w:firstLine="0"/>
        <w:rPr>
          <w:sz w:val="20"/>
          <w:szCs w:val="20"/>
          <w:lang w:val="en-US"/>
        </w:rPr>
      </w:pPr>
    </w:p>
    <w:p w14:paraId="557D7CD6" w14:textId="77777777" w:rsidR="00CD6577" w:rsidRDefault="00CD6577" w:rsidP="00CD6577">
      <w:pPr>
        <w:spacing w:line="240" w:lineRule="auto"/>
        <w:ind w:left="0" w:firstLine="0"/>
        <w:rPr>
          <w:sz w:val="20"/>
          <w:szCs w:val="20"/>
          <w:lang w:val="en-US"/>
        </w:rPr>
      </w:pPr>
    </w:p>
    <w:p w14:paraId="6FCD2540" w14:textId="77777777" w:rsidR="00CD6577" w:rsidRDefault="00CD6577" w:rsidP="00CD6577">
      <w:pPr>
        <w:spacing w:line="240" w:lineRule="auto"/>
        <w:ind w:left="0" w:firstLine="0"/>
        <w:rPr>
          <w:sz w:val="20"/>
          <w:szCs w:val="20"/>
          <w:lang w:val="en-US"/>
        </w:rPr>
      </w:pPr>
    </w:p>
    <w:p w14:paraId="24BE34DA" w14:textId="77777777" w:rsidR="00CD6577" w:rsidRDefault="00CD6577" w:rsidP="00CD6577">
      <w:pPr>
        <w:spacing w:line="240" w:lineRule="auto"/>
        <w:ind w:left="0" w:firstLine="0"/>
        <w:rPr>
          <w:sz w:val="20"/>
          <w:szCs w:val="20"/>
          <w:lang w:val="en-US"/>
        </w:rPr>
      </w:pPr>
    </w:p>
    <w:p w14:paraId="0C7B5127" w14:textId="2C1B0C93" w:rsidR="00C74AF3" w:rsidRDefault="00C74AF3" w:rsidP="00CD6577">
      <w:pPr>
        <w:spacing w:line="240" w:lineRule="auto"/>
        <w:ind w:left="0" w:firstLine="0"/>
        <w:rPr>
          <w:sz w:val="20"/>
          <w:szCs w:val="20"/>
          <w:lang w:val="en-US"/>
        </w:rPr>
      </w:pPr>
      <w:r>
        <w:rPr>
          <w:sz w:val="20"/>
          <w:szCs w:val="20"/>
          <w:lang w:val="en-US"/>
        </w:rPr>
        <w:t>Caption: Moderated Network Model with self-reported vote choice specified as the moderator. Blue edges represent positive regularized partial correlations, and red negative ones. A significant moderation effect occurs when an edge possesses a different width across the three panels</w:t>
      </w:r>
      <w:r w:rsidR="00CD6577">
        <w:rPr>
          <w:sz w:val="20"/>
          <w:szCs w:val="20"/>
          <w:lang w:val="en-US"/>
        </w:rPr>
        <w:t xml:space="preserve">. </w:t>
      </w:r>
      <w:proofErr w:type="spellStart"/>
      <w:r w:rsidRPr="00A421B6">
        <w:rPr>
          <w:i/>
          <w:iCs/>
          <w:sz w:val="20"/>
          <w:szCs w:val="20"/>
          <w:lang w:val="en-US"/>
        </w:rPr>
        <w:t>Vote_cat</w:t>
      </w:r>
      <w:proofErr w:type="spellEnd"/>
      <w:r>
        <w:rPr>
          <w:sz w:val="20"/>
          <w:szCs w:val="20"/>
          <w:lang w:val="en-US"/>
        </w:rPr>
        <w:t xml:space="preserve"> represents the moderator. </w:t>
      </w:r>
    </w:p>
    <w:p w14:paraId="7A4E6AA6" w14:textId="77777777" w:rsidR="00C74AF3" w:rsidRDefault="00C74AF3" w:rsidP="0049449E">
      <w:pPr>
        <w:spacing w:line="480" w:lineRule="auto"/>
        <w:ind w:left="0" w:firstLine="0"/>
        <w:rPr>
          <w:sz w:val="20"/>
          <w:szCs w:val="20"/>
          <w:lang w:val="en-US"/>
        </w:rPr>
      </w:pPr>
    </w:p>
    <w:p w14:paraId="0DABCEF6" w14:textId="5ED76E99" w:rsidR="00C74AF3" w:rsidRPr="00835E84" w:rsidRDefault="00C74AF3" w:rsidP="0049449E">
      <w:pPr>
        <w:spacing w:line="480" w:lineRule="auto"/>
        <w:rPr>
          <w:lang w:val="en-US"/>
        </w:rPr>
      </w:pPr>
      <w:r>
        <w:rPr>
          <w:lang w:val="en-US"/>
        </w:rPr>
        <w:br w:type="page"/>
      </w:r>
    </w:p>
    <w:p w14:paraId="4F2B8CAD" w14:textId="3262A6F5" w:rsidR="008C67F3" w:rsidRPr="00155149" w:rsidRDefault="00BD6448" w:rsidP="0049449E">
      <w:pPr>
        <w:pStyle w:val="Titolo2"/>
        <w:spacing w:before="160" w:after="80" w:line="48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20DCF4B3" w14:textId="061DC463" w:rsidR="009F7181" w:rsidRDefault="00CA1EE0" w:rsidP="0049449E">
      <w:pPr>
        <w:spacing w:line="480" w:lineRule="auto"/>
        <w:ind w:left="0" w:firstLine="0"/>
        <w:rPr>
          <w:lang w:val="en-US"/>
        </w:rPr>
      </w:pPr>
      <w:r w:rsidRPr="00CA1EE0">
        <w:rPr>
          <w:lang w:val="en-US"/>
        </w:rPr>
        <w:t xml:space="preserve">This study built on the theory of social constraint, which conceptualized belief systems as cognitive structures shaped by elite discourse (Converse, 2006). Prior research showed that politically engaged individuals develop more constrained belief systems (Zaller, 1992; </w:t>
      </w:r>
      <w:proofErr w:type="spellStart"/>
      <w:r w:rsidRPr="00CA1EE0">
        <w:rPr>
          <w:lang w:val="en-US"/>
        </w:rPr>
        <w:t>Boutyline</w:t>
      </w:r>
      <w:proofErr w:type="spellEnd"/>
      <w:r w:rsidRPr="00CA1EE0">
        <w:rPr>
          <w:lang w:val="en-US"/>
        </w:rPr>
        <w:t xml:space="preserve"> &amp; Vaisey, 2017; Fishman &amp; Davis, 2022). However, this literature relied on mono-dimensional measures of constraint, assuming belief systems differ only in the strength of associations (tightness), while neglecting their structural variation across social groups (consensus). To address this gap, this study introduced a bidimensional framework, positing that belief constraint varies both in internal consistency and </w:t>
      </w:r>
      <w:r w:rsidR="00792FA9">
        <w:rPr>
          <w:lang w:val="en-US"/>
        </w:rPr>
        <w:t>correlational</w:t>
      </w:r>
      <w:r w:rsidRPr="00CA1EE0">
        <w:rPr>
          <w:lang w:val="en-US"/>
        </w:rPr>
        <w:t xml:space="preserve"> structure.</w:t>
      </w:r>
      <w:r w:rsidR="009F7181">
        <w:rPr>
          <w:lang w:val="en-US"/>
        </w:rPr>
        <w:t xml:space="preserve"> </w:t>
      </w:r>
    </w:p>
    <w:p w14:paraId="0F0FEE67" w14:textId="77777777" w:rsidR="001F4B83" w:rsidRDefault="001F4B83" w:rsidP="0049449E">
      <w:pPr>
        <w:spacing w:line="480" w:lineRule="auto"/>
        <w:ind w:left="0" w:firstLine="0"/>
        <w:rPr>
          <w:lang w:val="en-US"/>
        </w:rPr>
      </w:pPr>
    </w:p>
    <w:p w14:paraId="40F520B4" w14:textId="6D9AA45F" w:rsidR="009F7181" w:rsidRDefault="00CA1EE0" w:rsidP="00792FA9">
      <w:pPr>
        <w:spacing w:line="480" w:lineRule="auto"/>
        <w:ind w:left="0" w:firstLine="720"/>
        <w:rPr>
          <w:lang w:val="en-US"/>
        </w:rPr>
      </w:pPr>
      <w:r w:rsidRPr="00CA1EE0">
        <w:rPr>
          <w:lang w:val="en-US"/>
        </w:rPr>
        <w:t>Italy offered a compelling case to examine belief tightness and consensus due to its multiparty system and the presence of M5S, a</w:t>
      </w:r>
      <w:r w:rsidR="00454DC8">
        <w:rPr>
          <w:lang w:val="en-US"/>
        </w:rPr>
        <w:t>n anti-establishment</w:t>
      </w:r>
      <w:r w:rsidRPr="00CA1EE0">
        <w:rPr>
          <w:lang w:val="en-US"/>
        </w:rPr>
        <w:t xml:space="preserve"> party </w:t>
      </w:r>
      <w:r w:rsidR="00454DC8">
        <w:rPr>
          <w:lang w:val="en-US"/>
        </w:rPr>
        <w:fldChar w:fldCharType="begin"/>
      </w:r>
      <w:r w:rsidR="00454DC8">
        <w:rPr>
          <w:lang w:val="en-US"/>
        </w:rPr>
        <w:instrText xml:space="preserve"> ADDIN ZOTERO_ITEM CSL_CITATION {"citationID":"ZeoNQjQz","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454DC8">
        <w:rPr>
          <w:lang w:val="en-US"/>
        </w:rPr>
        <w:fldChar w:fldCharType="separate"/>
      </w:r>
      <w:r w:rsidR="00454DC8" w:rsidRPr="00454DC8">
        <w:rPr>
          <w:lang w:val="en-US"/>
        </w:rPr>
        <w:t>(Chiaramonte et al., 2018)</w:t>
      </w:r>
      <w:r w:rsidR="00454DC8">
        <w:rPr>
          <w:lang w:val="en-US"/>
        </w:rPr>
        <w:fldChar w:fldCharType="end"/>
      </w:r>
      <w:r w:rsidR="00454DC8">
        <w:rPr>
          <w:lang w:val="en-US"/>
        </w:rPr>
        <w:t xml:space="preserve"> </w:t>
      </w:r>
      <w:r w:rsidRPr="00CA1EE0">
        <w:rPr>
          <w:lang w:val="en-US"/>
        </w:rPr>
        <w:t>rejecting traditional left-right alignments</w:t>
      </w:r>
      <w:r w:rsidR="00454DC8">
        <w:rPr>
          <w:lang w:val="en-US"/>
        </w:rPr>
        <w:t xml:space="preserve"> </w:t>
      </w:r>
      <w:r w:rsidR="00454DC8">
        <w:rPr>
          <w:lang w:val="en-US"/>
        </w:rPr>
        <w:fldChar w:fldCharType="begin"/>
      </w:r>
      <w:r w:rsidR="00454DC8">
        <w:rPr>
          <w:lang w:val="en-US"/>
        </w:rPr>
        <w:instrText xml:space="preserve"> ADDIN ZOTERO_ITEM CSL_CITATION {"citationID":"Y5HFx338","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454DC8">
        <w:rPr>
          <w:lang w:val="en-US"/>
        </w:rPr>
        <w:fldChar w:fldCharType="separate"/>
      </w:r>
      <w:r w:rsidR="00454DC8" w:rsidRPr="00454DC8">
        <w:rPr>
          <w:lang w:val="en-US"/>
        </w:rPr>
        <w:t>(Benasaglio Berlucchi, 2022)</w:t>
      </w:r>
      <w:r w:rsidR="00454DC8">
        <w:rPr>
          <w:lang w:val="en-US"/>
        </w:rPr>
        <w:fldChar w:fldCharType="end"/>
      </w:r>
      <w:r w:rsidRPr="00CA1EE0">
        <w:rPr>
          <w:lang w:val="en-US"/>
        </w:rPr>
        <w:t xml:space="preserve">. Unlike bipolar systems, where voters receive consistent elite signals, multiparty competition introduces conflicting cues (Adams, 2020; Macdonald, 1991; Arndt, 2016), </w:t>
      </w:r>
      <w:r>
        <w:rPr>
          <w:lang w:val="en-US"/>
        </w:rPr>
        <w:t xml:space="preserve">which might </w:t>
      </w:r>
      <w:r w:rsidRPr="00CA1EE0">
        <w:rPr>
          <w:lang w:val="en-US"/>
        </w:rPr>
        <w:t xml:space="preserve">foster </w:t>
      </w:r>
      <w:r>
        <w:rPr>
          <w:lang w:val="en-US"/>
        </w:rPr>
        <w:t>low</w:t>
      </w:r>
      <w:r w:rsidRPr="00CA1EE0">
        <w:rPr>
          <w:lang w:val="en-US"/>
        </w:rPr>
        <w:t xml:space="preserve"> belief </w:t>
      </w:r>
      <w:r>
        <w:rPr>
          <w:lang w:val="en-US"/>
        </w:rPr>
        <w:t>consensus</w:t>
      </w:r>
      <w:r w:rsidRPr="00CA1EE0">
        <w:rPr>
          <w:lang w:val="en-US"/>
        </w:rPr>
        <w:t xml:space="preserve">. </w:t>
      </w:r>
      <w:r>
        <w:rPr>
          <w:lang w:val="en-US"/>
        </w:rPr>
        <w:t>Moreover, t</w:t>
      </w:r>
      <w:r w:rsidRPr="00CA1EE0">
        <w:rPr>
          <w:lang w:val="en-US"/>
        </w:rPr>
        <w:t>he M5S attract</w:t>
      </w:r>
      <w:r>
        <w:rPr>
          <w:lang w:val="en-US"/>
        </w:rPr>
        <w:t>s</w:t>
      </w:r>
      <w:r w:rsidRPr="00CA1EE0">
        <w:rPr>
          <w:lang w:val="en-US"/>
        </w:rPr>
        <w:t xml:space="preserve"> young voters who resist ideological categorization </w:t>
      </w:r>
      <w:r w:rsidR="00454DC8">
        <w:rPr>
          <w:lang w:val="en-US"/>
        </w:rPr>
        <w:fldChar w:fldCharType="begin"/>
      </w:r>
      <w:r w:rsidR="00454DC8">
        <w:rPr>
          <w:lang w:val="en-US"/>
        </w:rPr>
        <w:instrText xml:space="preserve"> ADDIN ZOTERO_ITEM CSL_CITATION {"citationID":"Zepj4RFl","properties":{"formattedCitation":"(Improta et al., 2022)","plainCitation":"(Improta et al., 2022)","noteIndex":0},"citationItems":[{"id":7521,"uris":["http://zotero.org/users/10425122/items/RBU7MCLM"],"itemData":{"id":7521,"type":"article-journal","abstract":"The 2022 Italian election marked a historic victory for the centre-right coalition. This camp was spearheaded by Giorgia Meloni’s Brothers of Italy (FDI), with a solid performance of this radical right party across the country. However, considerable nuance emerges by looking at different aspects of the vote, which we do by leveraging original data from the pre-electoral wave of the 2022 CISE/ICCP survey. After recapping both the build-up to and results of the election, we employ this data on these specific fronts. First, we analyse vote flows between the 2018 and 2022 elections in three big cities in Northern, Central, and Southern Italy: Turin, Florence, and Naples. This analysis shows that FDI becomes more competitive in these traditionally unfavourable contexts, although less so in Naples. Second, we analyse data on the configuration of Italian voters’ preferences, which reveals an increasingly progressive electorate in an apparent contradiction with the election results. Third and final, we go deeper into the demand-side picture by assessing the role of sociodemographic characteristics over vote choice, presenting the voter profile of the five largest parties: the three main centre-right parties, the Democratic Party, and the Five Star Movement. Overall, the findings that emerge from our article enhance a more fine-grained understanding of this crucial election in Italy.","container-title":"Quaderni dell'Osservatorio elettorale QOE - IJES","DOI":"10.36253/qoe-13956","ISSN":"2724-4679, 0392-6753","journalAbbreviation":"QOE-IJES","language":"en","license":"https://creativecommons.org/licenses/by/4.0","source":"DOI.org (Crossref)","title":"Voters, issues, and party loyalty: the 2022 Italian election under the magnifying glass","title-short":"Voters, issues, and party loyalty","URL":"https://oaj.fupress.net/index.php/qoe/article/view/13956","author":[{"family":"Improta","given":"Marco"},{"family":"Mannoni","given":"Elisabetta"},{"family":"Marcellino","given":"Costanza"},{"family":"Trastulli","given":"Federico"}],"accessed":{"date-parts":[["2025",2,6]]},"issued":{"date-parts":[["2022",12,12]]},"citation-key":"improta2022"}}],"schema":"https://github.com/citation-style-language/schema/raw/master/csl-citation.json"} </w:instrText>
      </w:r>
      <w:r w:rsidR="00454DC8">
        <w:rPr>
          <w:lang w:val="en-US"/>
        </w:rPr>
        <w:fldChar w:fldCharType="separate"/>
      </w:r>
      <w:r w:rsidR="00454DC8" w:rsidRPr="002B67C7">
        <w:rPr>
          <w:lang w:val="en-US"/>
        </w:rPr>
        <w:t>(Improta et al., 2022)</w:t>
      </w:r>
      <w:r w:rsidR="00454DC8">
        <w:rPr>
          <w:lang w:val="en-US"/>
        </w:rPr>
        <w:fldChar w:fldCharType="end"/>
      </w:r>
      <w:r w:rsidR="000F7424">
        <w:rPr>
          <w:lang w:val="en-US"/>
        </w:rPr>
        <w:t>. Therefore, it is important to observe</w:t>
      </w:r>
      <w:r w:rsidRPr="00CA1EE0">
        <w:rPr>
          <w:lang w:val="en-US"/>
        </w:rPr>
        <w:t xml:space="preserve"> </w:t>
      </w:r>
      <w:r w:rsidR="000F7424">
        <w:rPr>
          <w:lang w:val="en-US"/>
        </w:rPr>
        <w:t>whether</w:t>
      </w:r>
      <w:r w:rsidRPr="00CA1EE0">
        <w:rPr>
          <w:lang w:val="en-US"/>
        </w:rPr>
        <w:t xml:space="preserve"> </w:t>
      </w:r>
      <w:r>
        <w:rPr>
          <w:lang w:val="en-US"/>
        </w:rPr>
        <w:t xml:space="preserve">these voters </w:t>
      </w:r>
      <w:r w:rsidR="000F7424">
        <w:rPr>
          <w:lang w:val="en-US"/>
        </w:rPr>
        <w:t>conceptualize political issues</w:t>
      </w:r>
      <w:r>
        <w:rPr>
          <w:lang w:val="en-US"/>
        </w:rPr>
        <w:t xml:space="preserve"> in radically</w:t>
      </w:r>
      <w:r w:rsidR="000F7424">
        <w:rPr>
          <w:lang w:val="en-US"/>
        </w:rPr>
        <w:t xml:space="preserve"> different ways</w:t>
      </w:r>
      <w:r w:rsidRPr="00CA1EE0">
        <w:rPr>
          <w:lang w:val="en-US"/>
        </w:rPr>
        <w:t>.</w:t>
      </w:r>
    </w:p>
    <w:p w14:paraId="22E6249D" w14:textId="77777777" w:rsidR="00CA1EE0" w:rsidRDefault="00CA1EE0" w:rsidP="0049449E">
      <w:pPr>
        <w:spacing w:line="480" w:lineRule="auto"/>
        <w:ind w:left="0" w:firstLine="0"/>
        <w:rPr>
          <w:lang w:val="en-US"/>
        </w:rPr>
      </w:pPr>
    </w:p>
    <w:p w14:paraId="05148BFC" w14:textId="747843AF" w:rsidR="001F4B83" w:rsidRDefault="000F7424" w:rsidP="00D961DF">
      <w:pPr>
        <w:spacing w:line="480" w:lineRule="auto"/>
        <w:ind w:left="0" w:firstLine="720"/>
        <w:rPr>
          <w:lang w:val="en-US"/>
        </w:rPr>
      </w:pPr>
      <w:r>
        <w:rPr>
          <w:lang w:val="en-US"/>
        </w:rPr>
        <w:t>P</w:t>
      </w:r>
      <w:r w:rsidRPr="000F7424">
        <w:rPr>
          <w:lang w:val="en-US"/>
        </w:rPr>
        <w:t>rior research</w:t>
      </w:r>
      <w:r>
        <w:rPr>
          <w:lang w:val="en-US"/>
        </w:rPr>
        <w:t xml:space="preserve"> </w:t>
      </w:r>
      <w:r w:rsidRPr="000F7424">
        <w:rPr>
          <w:lang w:val="en-US"/>
        </w:rPr>
        <w:t xml:space="preserve">has </w:t>
      </w:r>
      <w:r>
        <w:rPr>
          <w:lang w:val="en-US"/>
        </w:rPr>
        <w:t xml:space="preserve">either </w:t>
      </w:r>
      <w:r w:rsidRPr="000F7424">
        <w:rPr>
          <w:lang w:val="en-US"/>
        </w:rPr>
        <w:t>relied on mean constraint (</w:t>
      </w:r>
      <w:proofErr w:type="spellStart"/>
      <w:r w:rsidRPr="000F7424">
        <w:rPr>
          <w:lang w:val="en-US"/>
        </w:rPr>
        <w:t>Boutyline</w:t>
      </w:r>
      <w:proofErr w:type="spellEnd"/>
      <w:r w:rsidRPr="000F7424">
        <w:rPr>
          <w:lang w:val="en-US"/>
        </w:rPr>
        <w:t xml:space="preserve"> &amp; Vaisey, 2017; </w:t>
      </w:r>
      <w:proofErr w:type="spellStart"/>
      <w:r w:rsidRPr="000F7424">
        <w:rPr>
          <w:lang w:val="en-US"/>
        </w:rPr>
        <w:t>Keskintürk</w:t>
      </w:r>
      <w:proofErr w:type="spellEnd"/>
      <w:r w:rsidRPr="000F7424">
        <w:rPr>
          <w:lang w:val="en-US"/>
        </w:rPr>
        <w:t xml:space="preserve">, 2022b; Gonthier &amp; Guerra, 2023) or ASPL (Dalege et al., 2017, 2019). Mean constraint captures </w:t>
      </w:r>
      <w:proofErr w:type="gramStart"/>
      <w:r w:rsidRPr="000F7424">
        <w:rPr>
          <w:lang w:val="en-US"/>
        </w:rPr>
        <w:t>consistency</w:t>
      </w:r>
      <w:r w:rsidR="00D961DF">
        <w:rPr>
          <w:lang w:val="en-US"/>
        </w:rPr>
        <w:t xml:space="preserve">, </w:t>
      </w:r>
      <w:r w:rsidRPr="000F7424">
        <w:rPr>
          <w:lang w:val="en-US"/>
        </w:rPr>
        <w:t>but</w:t>
      </w:r>
      <w:proofErr w:type="gramEnd"/>
      <w:r w:rsidRPr="000F7424">
        <w:rPr>
          <w:lang w:val="en-US"/>
        </w:rPr>
        <w:t xml:space="preserve"> overlooks the broader network structure. ASPL </w:t>
      </w:r>
      <w:r w:rsidR="00D961DF">
        <w:rPr>
          <w:lang w:val="en-US"/>
        </w:rPr>
        <w:t>assesses</w:t>
      </w:r>
      <w:r w:rsidRPr="000F7424">
        <w:rPr>
          <w:lang w:val="en-US"/>
        </w:rPr>
        <w:t xml:space="preserve"> connectivity</w:t>
      </w:r>
      <w:r>
        <w:rPr>
          <w:lang w:val="en-US"/>
        </w:rPr>
        <w:t xml:space="preserve"> with a network approach</w:t>
      </w:r>
      <w:r w:rsidRPr="000F7424">
        <w:rPr>
          <w:lang w:val="en-US"/>
        </w:rPr>
        <w:t xml:space="preserve">. However, neither explicitly quantifies how well political attitudes predict each other, a core tenet of Converse’s (2006) theory. To fill this gap, </w:t>
      </w:r>
      <w:r w:rsidR="00D961DF">
        <w:rPr>
          <w:lang w:val="en-US"/>
        </w:rPr>
        <w:t>I</w:t>
      </w:r>
      <w:r w:rsidRPr="000F7424">
        <w:rPr>
          <w:lang w:val="en-US"/>
        </w:rPr>
        <w:t xml:space="preserve"> introduced node-wise R² as a </w:t>
      </w:r>
      <w:r w:rsidR="003E7B42">
        <w:rPr>
          <w:lang w:val="en-US"/>
        </w:rPr>
        <w:t>theoretically grounded</w:t>
      </w:r>
      <w:r w:rsidR="00D961DF">
        <w:rPr>
          <w:lang w:val="en-US"/>
        </w:rPr>
        <w:t xml:space="preserve"> measure</w:t>
      </w:r>
      <w:r w:rsidRPr="000F7424">
        <w:rPr>
          <w:lang w:val="en-US"/>
        </w:rPr>
        <w:t xml:space="preserve"> </w:t>
      </w:r>
      <w:r w:rsidR="00D961DF">
        <w:rPr>
          <w:lang w:val="en-US"/>
        </w:rPr>
        <w:t>of attitudes’ predictiveness.</w:t>
      </w:r>
    </w:p>
    <w:p w14:paraId="336531E0" w14:textId="77777777" w:rsidR="000F7424" w:rsidRDefault="000F7424" w:rsidP="0049449E">
      <w:pPr>
        <w:spacing w:line="480" w:lineRule="auto"/>
        <w:ind w:left="0" w:firstLine="0"/>
        <w:rPr>
          <w:lang w:val="en-US"/>
        </w:rPr>
      </w:pPr>
    </w:p>
    <w:p w14:paraId="62F8169D" w14:textId="434812B1" w:rsidR="001F4B83" w:rsidRDefault="008412A4" w:rsidP="00D961DF">
      <w:pPr>
        <w:spacing w:line="480" w:lineRule="auto"/>
        <w:ind w:left="0" w:firstLine="720"/>
        <w:rPr>
          <w:lang w:val="en-US"/>
        </w:rPr>
      </w:pPr>
      <w:r w:rsidRPr="008412A4">
        <w:rPr>
          <w:lang w:val="en-US"/>
        </w:rPr>
        <w:t>Findings support H1, confirming political interest as a key predictor of belief tightness across all three measures. Politically engaged individuals exhibit significantly more consistent and interconnected belief systems, with effect sizes of extraordinary magnitude (mean constraint: Δ = 0.998, CLES = 0.999; ASPL: Δ = 0.608, CLES = 0.804), indicating that in nearly every bootstrapped sample, high-interest individuals displayed greater tightness. These results align with prior network-based research (</w:t>
      </w:r>
      <w:proofErr w:type="spellStart"/>
      <w:r w:rsidRPr="008412A4">
        <w:rPr>
          <w:lang w:val="en-US"/>
        </w:rPr>
        <w:t>Boutyline</w:t>
      </w:r>
      <w:proofErr w:type="spellEnd"/>
      <w:r w:rsidRPr="008412A4">
        <w:rPr>
          <w:lang w:val="en-US"/>
        </w:rPr>
        <w:t xml:space="preserve"> &amp; Vaisey, 2017; Fishman &amp; Davis, 2022; Dalege et al., 2019).</w:t>
      </w:r>
      <w:r>
        <w:rPr>
          <w:lang w:val="en-US"/>
        </w:rPr>
        <w:t xml:space="preserve"> </w:t>
      </w:r>
      <w:r w:rsidRPr="008412A4">
        <w:rPr>
          <w:lang w:val="en-US"/>
        </w:rPr>
        <w:t xml:space="preserve">Moreover, political attitudes in the high-interest group were substantially more predictive of each other. Node-wise R² values increased from an average of 0.26 in the low-interest group to 0.37 in the high-interest group—a 42% rise in belief predictability. This suggests that for highly engaged individuals, political attitudes are largely structured by their interconnections </w:t>
      </w:r>
      <w:r>
        <w:rPr>
          <w:lang w:val="en-US"/>
        </w:rPr>
        <w:t>and/</w:t>
      </w:r>
      <w:r w:rsidRPr="008412A4">
        <w:rPr>
          <w:lang w:val="en-US"/>
        </w:rPr>
        <w:t xml:space="preserve">or by symbolic party attachments. In contrast, the </w:t>
      </w:r>
      <w:r>
        <w:rPr>
          <w:lang w:val="en-US"/>
        </w:rPr>
        <w:t xml:space="preserve">variances of the </w:t>
      </w:r>
      <w:r w:rsidRPr="008412A4">
        <w:rPr>
          <w:lang w:val="en-US"/>
        </w:rPr>
        <w:t xml:space="preserve">attitudes of disengaged individuals are determined to a greater extent by variables exogenous to </w:t>
      </w:r>
      <w:r>
        <w:rPr>
          <w:lang w:val="en-US"/>
        </w:rPr>
        <w:t>the</w:t>
      </w:r>
      <w:r w:rsidRPr="008412A4">
        <w:rPr>
          <w:lang w:val="en-US"/>
        </w:rPr>
        <w:t xml:space="preserve"> belief system</w:t>
      </w:r>
      <w:r>
        <w:rPr>
          <w:lang w:val="en-US"/>
        </w:rPr>
        <w:t xml:space="preserve"> </w:t>
      </w:r>
      <w:r w:rsidRPr="008412A4">
        <w:rPr>
          <w:lang w:val="en-US"/>
        </w:rPr>
        <w:t xml:space="preserve">(see </w:t>
      </w:r>
      <w:proofErr w:type="spellStart"/>
      <w:r w:rsidRPr="008412A4">
        <w:rPr>
          <w:lang w:val="en-US"/>
        </w:rPr>
        <w:t>Haslbeck</w:t>
      </w:r>
      <w:proofErr w:type="spellEnd"/>
      <w:r w:rsidRPr="008412A4">
        <w:rPr>
          <w:lang w:val="en-US"/>
        </w:rPr>
        <w:t>, 2021). This reinforces the argument that belief systems become more self-reinforcing with higher political interest, as the positions individuals adopt on certain issues are increasingly constrained by their broader ideological framework</w:t>
      </w:r>
      <w:r>
        <w:rPr>
          <w:lang w:val="en-US"/>
        </w:rPr>
        <w:t>.</w:t>
      </w:r>
      <w:r w:rsidRPr="008412A4">
        <w:rPr>
          <w:lang w:val="en-US"/>
        </w:rPr>
        <w:t xml:space="preserve"> </w:t>
      </w:r>
    </w:p>
    <w:p w14:paraId="19ED402B" w14:textId="77777777" w:rsidR="008412A4" w:rsidRDefault="008412A4" w:rsidP="0049449E">
      <w:pPr>
        <w:spacing w:line="480" w:lineRule="auto"/>
        <w:ind w:left="0" w:firstLine="0"/>
        <w:rPr>
          <w:lang w:val="en-US"/>
        </w:rPr>
      </w:pPr>
    </w:p>
    <w:p w14:paraId="6A3C1DB4" w14:textId="3F01D709" w:rsidR="00E32D0C" w:rsidRDefault="008412A4" w:rsidP="00D961DF">
      <w:pPr>
        <w:spacing w:line="480" w:lineRule="auto"/>
        <w:ind w:left="0" w:firstLine="720"/>
        <w:rPr>
          <w:lang w:val="en-US"/>
        </w:rPr>
      </w:pPr>
      <w:r w:rsidRPr="008412A4">
        <w:rPr>
          <w:lang w:val="en-US"/>
        </w:rPr>
        <w:t xml:space="preserve">In contrast, education </w:t>
      </w:r>
      <w:r>
        <w:rPr>
          <w:lang w:val="en-US"/>
        </w:rPr>
        <w:t>exhibits weaker effects</w:t>
      </w:r>
      <w:r w:rsidRPr="008412A4">
        <w:rPr>
          <w:lang w:val="en-US"/>
        </w:rPr>
        <w:t xml:space="preserve">. While mean constraint is higher among highly educated individuals (Δ = 0.625, CLES = 0.813), its impact on ASPL (-0.309, CLES = 0.346) and R² (Δ = 0.007, p = .124) is </w:t>
      </w:r>
      <w:r w:rsidR="002D30CC">
        <w:rPr>
          <w:lang w:val="en-US"/>
        </w:rPr>
        <w:t>non-significant</w:t>
      </w:r>
      <w:r w:rsidRPr="008412A4">
        <w:rPr>
          <w:lang w:val="en-US"/>
        </w:rPr>
        <w:t xml:space="preserve">. Prior research has shown that highly educated individuals hold more stable and coherent attitudes (Judd &amp; Krosnick, 1982; Judd &amp; Milburn, 1980; Peffley &amp; Hurwitz, 1985), yet these results suggest that </w:t>
      </w:r>
      <w:r w:rsidR="002D30CC">
        <w:rPr>
          <w:lang w:val="en-US"/>
        </w:rPr>
        <w:t>the</w:t>
      </w:r>
      <w:r w:rsidRPr="008412A4">
        <w:rPr>
          <w:lang w:val="en-US"/>
        </w:rPr>
        <w:t xml:space="preserve"> tightness </w:t>
      </w:r>
      <w:r w:rsidR="002D30CC">
        <w:rPr>
          <w:lang w:val="en-US"/>
        </w:rPr>
        <w:t xml:space="preserve">of political beliefs </w:t>
      </w:r>
      <w:r w:rsidRPr="008412A4">
        <w:rPr>
          <w:lang w:val="en-US"/>
        </w:rPr>
        <w:t xml:space="preserve">primarily stems from engagement with political discourse rather than general cognitive </w:t>
      </w:r>
      <w:r w:rsidRPr="008412A4">
        <w:rPr>
          <w:lang w:val="en-US"/>
        </w:rPr>
        <w:lastRenderedPageBreak/>
        <w:t xml:space="preserve">abilities (Converse, 2006; Zaller, 1992). The inconsistent effects of education further </w:t>
      </w:r>
      <w:r w:rsidR="00DF2C40" w:rsidRPr="008412A4">
        <w:rPr>
          <w:lang w:val="en-US"/>
        </w:rPr>
        <w:t>stress</w:t>
      </w:r>
      <w:r w:rsidRPr="008412A4">
        <w:rPr>
          <w:lang w:val="en-US"/>
        </w:rPr>
        <w:t xml:space="preserve"> the need for multiple operationalizations of belief tightness.</w:t>
      </w:r>
    </w:p>
    <w:p w14:paraId="42E4F8B0" w14:textId="77777777" w:rsidR="008412A4" w:rsidRDefault="008412A4" w:rsidP="0049449E">
      <w:pPr>
        <w:spacing w:line="480" w:lineRule="auto"/>
        <w:ind w:left="0" w:firstLine="0"/>
        <w:rPr>
          <w:lang w:val="en-US"/>
        </w:rPr>
      </w:pPr>
    </w:p>
    <w:p w14:paraId="5850A46A" w14:textId="00B69240" w:rsidR="00E32D0C" w:rsidRPr="00E32D0C" w:rsidRDefault="002D30CC" w:rsidP="00D961DF">
      <w:pPr>
        <w:spacing w:line="480" w:lineRule="auto"/>
        <w:ind w:left="0" w:firstLine="720"/>
        <w:rPr>
          <w:lang w:val="en-US"/>
        </w:rPr>
      </w:pPr>
      <w:r w:rsidRPr="002D30CC">
        <w:rPr>
          <w:lang w:val="en-US"/>
        </w:rPr>
        <w:t>The consensus hypothesis (H3) anticipated that vote choice would moderate belief system structures. The results confirm that belief systems are not uniform across electorates, with left- and right-wing voters exhibiting relatively high consensus, while M5S supporters display a structurally distinct belief network.</w:t>
      </w:r>
      <w:r>
        <w:rPr>
          <w:lang w:val="en-US"/>
        </w:rPr>
        <w:t xml:space="preserve"> </w:t>
      </w:r>
      <w:r w:rsidR="00E32D0C" w:rsidRPr="00E32D0C">
        <w:rPr>
          <w:lang w:val="en-US"/>
        </w:rPr>
        <w:t>The strongest moderation effects involve</w:t>
      </w:r>
      <w:r w:rsidR="00DF2C40">
        <w:rPr>
          <w:lang w:val="en-US"/>
        </w:rPr>
        <w:t xml:space="preserve"> symbolic issues, particularly</w:t>
      </w:r>
      <w:r w:rsidR="00E32D0C" w:rsidRPr="00E32D0C">
        <w:rPr>
          <w:lang w:val="en-US"/>
        </w:rPr>
        <w:t xml:space="preserve"> the propensity to vote for M5S and PD. Right-wing voters </w:t>
      </w:r>
      <w:r w:rsidR="00E32D0C">
        <w:rPr>
          <w:lang w:val="en-US"/>
        </w:rPr>
        <w:t>display</w:t>
      </w:r>
      <w:r w:rsidR="00E32D0C" w:rsidRPr="00E32D0C">
        <w:rPr>
          <w:lang w:val="en-US"/>
        </w:rPr>
        <w:t xml:space="preserve"> </w:t>
      </w:r>
      <w:r w:rsidR="003A39F1">
        <w:rPr>
          <w:lang w:val="en-US"/>
        </w:rPr>
        <w:t xml:space="preserve">strong and </w:t>
      </w:r>
      <w:r w:rsidR="00E32D0C" w:rsidRPr="00E32D0C">
        <w:rPr>
          <w:lang w:val="en-US"/>
        </w:rPr>
        <w:t>positive associat</w:t>
      </w:r>
      <w:r w:rsidR="00E32D0C">
        <w:rPr>
          <w:lang w:val="en-US"/>
        </w:rPr>
        <w:t>ions between the propensity to vote for these parties</w:t>
      </w:r>
      <w:r w:rsidR="00E32D0C" w:rsidRPr="00E32D0C">
        <w:rPr>
          <w:lang w:val="en-US"/>
        </w:rPr>
        <w:t xml:space="preserve"> (β = 0.474), suggesting they see </w:t>
      </w:r>
      <w:r w:rsidR="00E32D0C">
        <w:rPr>
          <w:lang w:val="en-US"/>
        </w:rPr>
        <w:t xml:space="preserve">no differences between the electoral utilities </w:t>
      </w:r>
      <w:r>
        <w:rPr>
          <w:lang w:val="en-US"/>
        </w:rPr>
        <w:t xml:space="preserve">they </w:t>
      </w:r>
      <w:r w:rsidR="00E32D0C">
        <w:rPr>
          <w:lang w:val="en-US"/>
        </w:rPr>
        <w:t>satisf</w:t>
      </w:r>
      <w:r>
        <w:rPr>
          <w:lang w:val="en-US"/>
        </w:rPr>
        <w:t>y</w:t>
      </w:r>
      <w:r w:rsidR="00E32D0C" w:rsidRPr="00E32D0C">
        <w:rPr>
          <w:lang w:val="en-US"/>
        </w:rPr>
        <w:t xml:space="preserve">. </w:t>
      </w:r>
      <w:r w:rsidRPr="002D30CC">
        <w:rPr>
          <w:lang w:val="en-US"/>
        </w:rPr>
        <w:t xml:space="preserve">However, this </w:t>
      </w:r>
      <w:r>
        <w:rPr>
          <w:lang w:val="en-US"/>
        </w:rPr>
        <w:t>association</w:t>
      </w:r>
      <w:r w:rsidRPr="002D30CC">
        <w:rPr>
          <w:lang w:val="en-US"/>
        </w:rPr>
        <w:t xml:space="preserve"> </w:t>
      </w:r>
      <w:r>
        <w:rPr>
          <w:lang w:val="en-US"/>
        </w:rPr>
        <w:t>vanishes</w:t>
      </w:r>
      <w:r w:rsidRPr="002D30CC">
        <w:rPr>
          <w:lang w:val="en-US"/>
        </w:rPr>
        <w:t xml:space="preserve"> among M5S and PD voters, who show no connection between the</w:t>
      </w:r>
      <w:r>
        <w:rPr>
          <w:lang w:val="en-US"/>
        </w:rPr>
        <w:t xml:space="preserve"> propensity to vote for the</w:t>
      </w:r>
      <w:r w:rsidRPr="002D30CC">
        <w:rPr>
          <w:lang w:val="en-US"/>
        </w:rPr>
        <w:t xml:space="preserve">ir </w:t>
      </w:r>
      <w:r>
        <w:rPr>
          <w:lang w:val="en-US"/>
        </w:rPr>
        <w:t>parties</w:t>
      </w:r>
      <w:r w:rsidRPr="002D30CC">
        <w:rPr>
          <w:lang w:val="en-US"/>
        </w:rPr>
        <w:t>.</w:t>
      </w:r>
      <w:r w:rsidR="00E32D0C" w:rsidRPr="00E32D0C">
        <w:rPr>
          <w:lang w:val="en-US"/>
        </w:rPr>
        <w:t xml:space="preserve"> A similar pattern appears in the relationship between </w:t>
      </w:r>
      <w:r w:rsidR="003A39F1">
        <w:rPr>
          <w:lang w:val="en-US"/>
        </w:rPr>
        <w:t xml:space="preserve">the PTV for </w:t>
      </w:r>
      <w:r w:rsidR="00E32D0C" w:rsidRPr="00E32D0C">
        <w:rPr>
          <w:lang w:val="en-US"/>
        </w:rPr>
        <w:t xml:space="preserve">PD and FDI: left-wing voters </w:t>
      </w:r>
      <w:r w:rsidR="003A39F1">
        <w:rPr>
          <w:lang w:val="en-US"/>
        </w:rPr>
        <w:t>detach their vote intentions for these parties</w:t>
      </w:r>
      <w:r w:rsidR="00E32D0C" w:rsidRPr="00E32D0C">
        <w:rPr>
          <w:lang w:val="en-US"/>
        </w:rPr>
        <w:t>, while right-wing voters perceive them as negatively associated (β = -0.120).</w:t>
      </w:r>
    </w:p>
    <w:p w14:paraId="28C0627B" w14:textId="77777777" w:rsidR="00E32D0C" w:rsidRPr="00E32D0C" w:rsidRDefault="00E32D0C" w:rsidP="0049449E">
      <w:pPr>
        <w:spacing w:line="480" w:lineRule="auto"/>
        <w:ind w:left="0" w:firstLine="0"/>
        <w:rPr>
          <w:lang w:val="en-US"/>
        </w:rPr>
      </w:pPr>
    </w:p>
    <w:p w14:paraId="50A047EA" w14:textId="0EFAAB3B" w:rsidR="00E32D0C" w:rsidRDefault="002D30CC" w:rsidP="00BE180E">
      <w:pPr>
        <w:spacing w:line="480" w:lineRule="auto"/>
        <w:ind w:left="0" w:firstLine="720"/>
        <w:rPr>
          <w:lang w:val="en-US"/>
        </w:rPr>
      </w:pPr>
      <w:r w:rsidRPr="002D30CC">
        <w:rPr>
          <w:lang w:val="en-US"/>
        </w:rPr>
        <w:t xml:space="preserve">Beyond symbolic attitudes, M5S </w:t>
      </w:r>
      <w:proofErr w:type="gramStart"/>
      <w:r w:rsidRPr="002D30CC">
        <w:rPr>
          <w:lang w:val="en-US"/>
        </w:rPr>
        <w:t>supporters</w:t>
      </w:r>
      <w:proofErr w:type="gramEnd"/>
      <w:r w:rsidRPr="002D30CC">
        <w:rPr>
          <w:lang w:val="en-US"/>
        </w:rPr>
        <w:t xml:space="preserve"> structure political issues differently. They exhibit a stronger association between support for the citizenship income and vote propensity for their party (β = 0.150) compared to left-wing voters (β = 0.052), reinforcing M5S’s distinct policy identity. Additionally, they uniquely link support for the flat tax with military aid to Ukraine (β = 0.084), a pattern </w:t>
      </w:r>
      <w:proofErr w:type="gramStart"/>
      <w:r w:rsidRPr="002D30CC">
        <w:rPr>
          <w:lang w:val="en-US"/>
        </w:rPr>
        <w:t>absent</w:t>
      </w:r>
      <w:proofErr w:type="gramEnd"/>
      <w:r w:rsidRPr="002D30CC">
        <w:rPr>
          <w:lang w:val="en-US"/>
        </w:rPr>
        <w:t xml:space="preserve"> among other electorates. These findings indicate that M5S voters not only </w:t>
      </w:r>
      <w:r>
        <w:rPr>
          <w:lang w:val="en-US"/>
        </w:rPr>
        <w:t xml:space="preserve">differ in their perceptions of the </w:t>
      </w:r>
      <w:r w:rsidRPr="002D30CC">
        <w:rPr>
          <w:lang w:val="en-US"/>
        </w:rPr>
        <w:t xml:space="preserve">electoral </w:t>
      </w:r>
      <w:r>
        <w:rPr>
          <w:lang w:val="en-US"/>
        </w:rPr>
        <w:t>space but</w:t>
      </w:r>
      <w:r w:rsidRPr="002D30CC">
        <w:rPr>
          <w:lang w:val="en-US"/>
        </w:rPr>
        <w:t xml:space="preserve"> also bundle economic and cultural issues in ways that diverge from </w:t>
      </w:r>
      <w:r>
        <w:rPr>
          <w:lang w:val="en-US"/>
        </w:rPr>
        <w:t>other voters</w:t>
      </w:r>
      <w:r w:rsidRPr="002D30CC">
        <w:rPr>
          <w:lang w:val="en-US"/>
        </w:rPr>
        <w:t>.</w:t>
      </w:r>
    </w:p>
    <w:p w14:paraId="630B52E8" w14:textId="77777777" w:rsidR="00E32D0C" w:rsidRDefault="00E32D0C" w:rsidP="0049449E">
      <w:pPr>
        <w:spacing w:line="480" w:lineRule="auto"/>
        <w:ind w:left="0" w:firstLine="0"/>
        <w:rPr>
          <w:lang w:val="en-US"/>
        </w:rPr>
      </w:pPr>
    </w:p>
    <w:p w14:paraId="0F13C3D6" w14:textId="1A841DAD" w:rsidR="002910C6" w:rsidRDefault="0018335A" w:rsidP="00BE180E">
      <w:pPr>
        <w:spacing w:line="480" w:lineRule="auto"/>
        <w:ind w:left="0" w:firstLine="720"/>
        <w:rPr>
          <w:lang w:val="en-US"/>
        </w:rPr>
      </w:pPr>
      <w:r w:rsidRPr="0018335A">
        <w:rPr>
          <w:lang w:val="en-US"/>
        </w:rPr>
        <w:t>These findings align with research showing that belief systems are heterogeneous (</w:t>
      </w:r>
      <w:proofErr w:type="spellStart"/>
      <w:r w:rsidRPr="0018335A">
        <w:rPr>
          <w:lang w:val="en-US"/>
        </w:rPr>
        <w:t>Baldassarri</w:t>
      </w:r>
      <w:proofErr w:type="spellEnd"/>
      <w:r w:rsidRPr="0018335A">
        <w:rPr>
          <w:lang w:val="en-US"/>
        </w:rPr>
        <w:t xml:space="preserve"> &amp; Goldberg, 2014; </w:t>
      </w:r>
      <w:r w:rsidR="00DF2C40">
        <w:rPr>
          <w:lang w:val="en-US"/>
        </w:rPr>
        <w:t xml:space="preserve">Bertero et al., 2024; </w:t>
      </w:r>
      <w:r w:rsidRPr="0018335A">
        <w:rPr>
          <w:lang w:val="en-US"/>
        </w:rPr>
        <w:t xml:space="preserve">Van Noord et al., 2024; Barbet, 2020; </w:t>
      </w:r>
      <w:proofErr w:type="spellStart"/>
      <w:r w:rsidRPr="0018335A">
        <w:rPr>
          <w:lang w:val="en-US"/>
        </w:rPr>
        <w:lastRenderedPageBreak/>
        <w:t>Daenekindt</w:t>
      </w:r>
      <w:proofErr w:type="spellEnd"/>
      <w:r w:rsidRPr="0018335A">
        <w:rPr>
          <w:lang w:val="en-US"/>
        </w:rPr>
        <w:t xml:space="preserve"> et al., 2017; Van Den </w:t>
      </w:r>
      <w:proofErr w:type="spellStart"/>
      <w:r w:rsidRPr="0018335A">
        <w:rPr>
          <w:lang w:val="en-US"/>
        </w:rPr>
        <w:t>Hoogen</w:t>
      </w:r>
      <w:proofErr w:type="spellEnd"/>
      <w:r w:rsidRPr="0018335A">
        <w:rPr>
          <w:lang w:val="en-US"/>
        </w:rPr>
        <w:t xml:space="preserve"> et al., 2022). The</w:t>
      </w:r>
      <w:r w:rsidR="00BE180E">
        <w:rPr>
          <w:lang w:val="en-US"/>
        </w:rPr>
        <w:t>se</w:t>
      </w:r>
      <w:r w:rsidRPr="0018335A">
        <w:rPr>
          <w:lang w:val="en-US"/>
        </w:rPr>
        <w:t xml:space="preserve"> substanti</w:t>
      </w:r>
      <w:r w:rsidR="00BE180E">
        <w:rPr>
          <w:lang w:val="en-US"/>
        </w:rPr>
        <w:t>ve</w:t>
      </w:r>
      <w:r w:rsidRPr="0018335A">
        <w:rPr>
          <w:lang w:val="en-US"/>
        </w:rPr>
        <w:t xml:space="preserve"> variation</w:t>
      </w:r>
      <w:r w:rsidR="00BE180E">
        <w:rPr>
          <w:lang w:val="en-US"/>
        </w:rPr>
        <w:t>s</w:t>
      </w:r>
      <w:r w:rsidRPr="0018335A">
        <w:rPr>
          <w:lang w:val="en-US"/>
        </w:rPr>
        <w:t xml:space="preserve"> suggest relying on a single model for entire populations risk</w:t>
      </w:r>
      <w:r w:rsidR="00BE180E">
        <w:rPr>
          <w:lang w:val="en-US"/>
        </w:rPr>
        <w:t>s</w:t>
      </w:r>
      <w:r w:rsidRPr="0018335A">
        <w:rPr>
          <w:lang w:val="en-US"/>
        </w:rPr>
        <w:t xml:space="preserve"> overlooking structural differences. </w:t>
      </w:r>
      <w:r w:rsidR="00BE180E">
        <w:rPr>
          <w:lang w:val="en-US"/>
        </w:rPr>
        <w:t>T</w:t>
      </w:r>
      <w:r w:rsidRPr="0018335A">
        <w:rPr>
          <w:lang w:val="en-US"/>
        </w:rPr>
        <w:t xml:space="preserve">he role of party systems in shaping belief structures remains </w:t>
      </w:r>
      <w:r>
        <w:rPr>
          <w:lang w:val="en-US"/>
        </w:rPr>
        <w:t xml:space="preserve">largely </w:t>
      </w:r>
      <w:r w:rsidRPr="0018335A">
        <w:rPr>
          <w:lang w:val="en-US"/>
        </w:rPr>
        <w:t xml:space="preserve">underexplored. Comparative research could clarify how tightness and consensus vary across electorates and political contexts. For instance, parties like Bloco de </w:t>
      </w:r>
      <w:proofErr w:type="spellStart"/>
      <w:r w:rsidRPr="0018335A">
        <w:rPr>
          <w:lang w:val="en-US"/>
        </w:rPr>
        <w:t>Esquerda</w:t>
      </w:r>
      <w:proofErr w:type="spellEnd"/>
      <w:r w:rsidRPr="0018335A">
        <w:rPr>
          <w:lang w:val="en-US"/>
        </w:rPr>
        <w:t xml:space="preserve"> in Portugal and La France </w:t>
      </w:r>
      <w:proofErr w:type="spellStart"/>
      <w:r w:rsidRPr="0018335A">
        <w:rPr>
          <w:lang w:val="en-US"/>
        </w:rPr>
        <w:t>Insoumise</w:t>
      </w:r>
      <w:proofErr w:type="spellEnd"/>
      <w:r w:rsidRPr="0018335A">
        <w:rPr>
          <w:lang w:val="en-US"/>
        </w:rPr>
        <w:t xml:space="preserve"> in France, which strongly advocate both economic redistribution and cultural progressivism, may promote high tightness and high consensus. In contrast, parties such as the German Greens, despite supporting both issues, might avoid framing them as interconnected, leading to low tightness but high consensus. Meanwhile, right-wing parties like Fidesz in Hungary and Freedom and Solidarity in Slovakia, which selectively endorse economic conservatism while rejecting social liberalism, could foster low consensus in their </w:t>
      </w:r>
      <w:r>
        <w:rPr>
          <w:lang w:val="en-US"/>
        </w:rPr>
        <w:t>political contexts</w:t>
      </w:r>
      <w:r w:rsidRPr="0018335A">
        <w:rPr>
          <w:lang w:val="en-US"/>
        </w:rPr>
        <w:t xml:space="preserve">. If political interest </w:t>
      </w:r>
      <w:proofErr w:type="gramStart"/>
      <w:r w:rsidRPr="0018335A">
        <w:rPr>
          <w:lang w:val="en-US"/>
        </w:rPr>
        <w:t>drives belief</w:t>
      </w:r>
      <w:proofErr w:type="gramEnd"/>
      <w:r w:rsidRPr="0018335A">
        <w:rPr>
          <w:lang w:val="en-US"/>
        </w:rPr>
        <w:t xml:space="preserve"> tightness, these examples suggest that </w:t>
      </w:r>
      <w:r w:rsidR="00DF2C40">
        <w:rPr>
          <w:lang w:val="en-US"/>
        </w:rPr>
        <w:t>features of the political competition such as the Effective Number of Electoral Parties, or their</w:t>
      </w:r>
      <w:r w:rsidRPr="0018335A">
        <w:rPr>
          <w:lang w:val="en-US"/>
        </w:rPr>
        <w:t xml:space="preserve"> strategies in issue bundling</w:t>
      </w:r>
      <w:r w:rsidR="00DF2C40">
        <w:rPr>
          <w:lang w:val="en-US"/>
        </w:rPr>
        <w:t>,</w:t>
      </w:r>
      <w:r w:rsidRPr="0018335A">
        <w:rPr>
          <w:lang w:val="en-US"/>
        </w:rPr>
        <w:t xml:space="preserve"> may influence consensus.</w:t>
      </w:r>
    </w:p>
    <w:p w14:paraId="61EB2A1D" w14:textId="77777777" w:rsidR="0018335A" w:rsidRDefault="0018335A" w:rsidP="0049449E">
      <w:pPr>
        <w:spacing w:line="480" w:lineRule="auto"/>
        <w:ind w:left="0" w:firstLine="0"/>
        <w:rPr>
          <w:lang w:val="en-US"/>
        </w:rPr>
      </w:pPr>
    </w:p>
    <w:p w14:paraId="58809970" w14:textId="4353F03A" w:rsidR="00333F3E" w:rsidRDefault="00BE180E" w:rsidP="0049449E">
      <w:pPr>
        <w:spacing w:line="480" w:lineRule="auto"/>
        <w:ind w:left="0" w:firstLine="0"/>
        <w:rPr>
          <w:lang w:val="en-US"/>
        </w:rPr>
      </w:pPr>
      <w:r>
        <w:rPr>
          <w:lang w:val="en-US"/>
        </w:rPr>
        <w:t>T</w:t>
      </w:r>
      <w:r w:rsidR="00DF2C40">
        <w:rPr>
          <w:lang w:val="en-US"/>
        </w:rPr>
        <w:t>h</w:t>
      </w:r>
      <w:r w:rsidR="0018335A" w:rsidRPr="0018335A">
        <w:rPr>
          <w:lang w:val="en-US"/>
        </w:rPr>
        <w:t xml:space="preserve">is study has three key limitations. First, the proposed extension of the theory of social constraint requires </w:t>
      </w:r>
      <w:r w:rsidR="00DF2C40">
        <w:rPr>
          <w:lang w:val="en-US"/>
        </w:rPr>
        <w:t xml:space="preserve">further </w:t>
      </w:r>
      <w:r w:rsidR="0018335A" w:rsidRPr="0018335A">
        <w:rPr>
          <w:lang w:val="en-US"/>
        </w:rPr>
        <w:t>validation with comparative</w:t>
      </w:r>
      <w:r w:rsidR="0018335A">
        <w:rPr>
          <w:lang w:val="en-US"/>
        </w:rPr>
        <w:t xml:space="preserve"> data</w:t>
      </w:r>
      <w:r w:rsidR="0018335A" w:rsidRPr="0018335A">
        <w:rPr>
          <w:lang w:val="en-US"/>
        </w:rPr>
        <w:t xml:space="preserve">. Second, future research </w:t>
      </w:r>
      <w:r w:rsidR="00DF2C40">
        <w:rPr>
          <w:lang w:val="en-US"/>
        </w:rPr>
        <w:t xml:space="preserve">might </w:t>
      </w:r>
      <w:r w:rsidR="00DF2C40" w:rsidRPr="0018335A">
        <w:rPr>
          <w:lang w:val="en-US"/>
        </w:rPr>
        <w:t>incorporate</w:t>
      </w:r>
      <w:r w:rsidR="0018335A" w:rsidRPr="0018335A">
        <w:rPr>
          <w:lang w:val="en-US"/>
        </w:rPr>
        <w:t xml:space="preserve"> multiple </w:t>
      </w:r>
      <w:r w:rsidR="0018335A">
        <w:rPr>
          <w:lang w:val="en-US"/>
        </w:rPr>
        <w:t>indicators</w:t>
      </w:r>
      <w:r w:rsidR="0018335A" w:rsidRPr="0018335A">
        <w:rPr>
          <w:lang w:val="en-US"/>
        </w:rPr>
        <w:t xml:space="preserve"> of political interest and knowledg</w:t>
      </w:r>
      <w:r w:rsidR="0018335A">
        <w:rPr>
          <w:lang w:val="en-US"/>
        </w:rPr>
        <w:t>e</w:t>
      </w:r>
      <w:r w:rsidR="0018335A" w:rsidRPr="0018335A">
        <w:rPr>
          <w:lang w:val="en-US"/>
        </w:rPr>
        <w:t xml:space="preserve">. Finally, there remains a gap between the causal theory of belief systems and their cross-sectional empirical examination. While Converse theorized belief systems as individual-level constructs, most studies analyze them at the population level </w:t>
      </w:r>
      <w:r w:rsidR="007A1C48">
        <w:rPr>
          <w:lang w:val="en-US"/>
        </w:rPr>
        <w:fldChar w:fldCharType="begin"/>
      </w:r>
      <w:r w:rsidR="007A1C48">
        <w:rPr>
          <w:lang w:val="en-US"/>
        </w:rPr>
        <w:instrText xml:space="preserve"> ADDIN ZOTERO_ITEM CSL_CITATION {"citationID":"pdoUCqWf","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rsidR="007A1C48">
        <w:rPr>
          <w:lang w:val="en-US"/>
        </w:rPr>
        <w:fldChar w:fldCharType="separate"/>
      </w:r>
      <w:r w:rsidR="007A1C48" w:rsidRPr="007A1C48">
        <w:rPr>
          <w:lang w:val="en-US"/>
        </w:rPr>
        <w:t>(Brandt &amp; Morgan, 2022)</w:t>
      </w:r>
      <w:r w:rsidR="007A1C48">
        <w:rPr>
          <w:lang w:val="en-US"/>
        </w:rPr>
        <w:fldChar w:fldCharType="end"/>
      </w:r>
      <w:r w:rsidR="0018335A" w:rsidRPr="0018335A">
        <w:rPr>
          <w:lang w:val="en-US"/>
        </w:rPr>
        <w:t xml:space="preserve">. Bridging this gap may require adopting longitudinal network models </w:t>
      </w:r>
      <w:r w:rsidR="007A1C48">
        <w:rPr>
          <w:lang w:val="en-US"/>
        </w:rPr>
        <w:fldChar w:fldCharType="begin"/>
      </w:r>
      <w:r w:rsidR="007A1C48">
        <w:rPr>
          <w:lang w:val="en-US"/>
        </w:rPr>
        <w:instrText xml:space="preserve"> ADDIN ZOTERO_ITEM CSL_CITATION {"citationID":"3LrHTX9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7A1C48">
        <w:rPr>
          <w:lang w:val="en-US"/>
        </w:rPr>
        <w:fldChar w:fldCharType="separate"/>
      </w:r>
      <w:r w:rsidR="007A1C48" w:rsidRPr="007A1C48">
        <w:rPr>
          <w:lang w:val="en-US"/>
        </w:rPr>
        <w:t>(Epskamp et al., 2018)</w:t>
      </w:r>
      <w:r w:rsidR="007A1C48">
        <w:rPr>
          <w:lang w:val="en-US"/>
        </w:rPr>
        <w:fldChar w:fldCharType="end"/>
      </w:r>
      <w:r w:rsidR="0018335A" w:rsidRPr="0018335A">
        <w:rPr>
          <w:lang w:val="en-US"/>
        </w:rPr>
        <w:t xml:space="preserve"> to track changes in belief constraint over time or experimental designs to isolate mechanisms</w:t>
      </w:r>
      <w:r w:rsidR="007A1C48">
        <w:rPr>
          <w:lang w:val="en-US"/>
        </w:rPr>
        <w:t xml:space="preserve"> </w:t>
      </w:r>
      <w:r w:rsidR="007A1C48">
        <w:rPr>
          <w:lang w:val="en-US"/>
        </w:rPr>
        <w:fldChar w:fldCharType="begin"/>
      </w:r>
      <w:r w:rsidR="007A1C48">
        <w:rPr>
          <w:lang w:val="en-US"/>
        </w:rPr>
        <w:instrText xml:space="preserve"> ADDIN ZOTERO_ITEM CSL_CITATION {"citationID":"mgLoiCR1","properties":{"formattedCitation":"(Brandt &amp; Vallabha, 2023; Fishman &amp; Davis, 2022; Turner-Zwinkels &amp; Brandt, 2022)","plainCitation":"(Brandt &amp; Vallabha, 2023; Fishman &amp; Davis, 2022; Turner-Zwinkels &amp; Brandt, 2022)","noteIndex":0},"citationItems":[{"id":375,"uris":["http://zotero.org/users/10425122/items/MFBKQUMZ"],"itemData":{"id":375,"type":"article-journal","abstract":"Are attitudes more resistant to change when they are more central to a belief system? Theories of inter-attitude structure and belief system dynamics both suggest that the answer is yes. We demonstrate how to combine belief system network methods with pretest-posttest experiments to empirically test this idea. We aimed to persuade US conservatives (Experiment 1 N = 890) and US liberals (Experiment 2 N = 1305, Experiment 3 N = 1293) using moral reframing persuasive strategies. Although we find that moral reframing was persuasive (9 of 12 attempts), there was no evidence that central attitudes were more difficult to change than peripheral attitudes. This was the case across all experiments, target attitudes and methods for assessing belief system structure. The results suggest that moral reframing persuades people, but that theories of inter-attitude structure and belief system dynamics both do not make accurate predictions in this situation.","container-title":"European Journal of Social Psychology","DOI":"10.1002/ejsp.2980","ISSN":"0046-2772, 1099-0992","issue":"7","journalAbbreviation":"Euro J Social Psych","language":"en","page":"1342-1358","source":"DOI.org (Crossref)","title":"Inter‐attitude centrality does not appear to reduce persuasion for political attitudes","volume":"53","author":[{"family":"Brandt","given":"Mark J."},{"family":"Vallabha","given":"Shree"}],"issued":{"date-parts":[["2023",12]]},"citation-key":"brandt2023"}},{"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125,"uris":["http://zotero.org/users/10425122/items/KR5KTVRU"],"itemData":{"id":125,"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sidR="007A1C48">
        <w:rPr>
          <w:lang w:val="en-US"/>
        </w:rPr>
        <w:fldChar w:fldCharType="separate"/>
      </w:r>
      <w:r w:rsidR="007A1C48" w:rsidRPr="00523FB8">
        <w:rPr>
          <w:lang w:val="en-US"/>
        </w:rPr>
        <w:t>(Brandt &amp; Vallabha, 2023; Fishman &amp; Davis, 2022; Turner-Zwinkels &amp; Brandt, 2022)</w:t>
      </w:r>
      <w:r w:rsidR="007A1C48">
        <w:rPr>
          <w:lang w:val="en-US"/>
        </w:rPr>
        <w:fldChar w:fldCharType="end"/>
      </w:r>
      <w:r w:rsidR="0018335A" w:rsidRPr="0018335A">
        <w:rPr>
          <w:lang w:val="en-US"/>
        </w:rPr>
        <w:t>.</w:t>
      </w:r>
    </w:p>
    <w:p w14:paraId="688AAFDC" w14:textId="77777777" w:rsidR="005B1A09" w:rsidRPr="00C87489" w:rsidRDefault="005B1A09" w:rsidP="00BE180E">
      <w:pPr>
        <w:spacing w:line="480" w:lineRule="auto"/>
        <w:ind w:left="0" w:firstLine="0"/>
        <w:rPr>
          <w:lang w:val="en-US"/>
        </w:rPr>
      </w:pPr>
      <w:r w:rsidRPr="00C87489">
        <w:rPr>
          <w:lang w:val="en-US"/>
        </w:rPr>
        <w:br w:type="page"/>
      </w:r>
    </w:p>
    <w:p w14:paraId="3ABFA0A3" w14:textId="0D95E957" w:rsidR="008C67F3" w:rsidRDefault="005B1A09" w:rsidP="0049449E">
      <w:pPr>
        <w:pStyle w:val="Titolo2"/>
        <w:spacing w:before="160" w:after="80" w:line="48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A67A2F">
        <w:rPr>
          <w:rFonts w:eastAsiaTheme="majorEastAsia"/>
          <w:b w:val="0"/>
          <w:color w:val="365F91" w:themeColor="accent1" w:themeShade="BF"/>
          <w:kern w:val="2"/>
          <w:lang w:val="en-US" w:eastAsia="en-US"/>
          <w14:ligatures w14:val="standardContextual"/>
        </w:rPr>
        <w:t>Bibliography</w:t>
      </w:r>
    </w:p>
    <w:p w14:paraId="0D28486C" w14:textId="77777777" w:rsidR="00761EF5" w:rsidRPr="00761EF5" w:rsidRDefault="00523FB8" w:rsidP="00761EF5">
      <w:pPr>
        <w:pStyle w:val="Bibliografia"/>
        <w:rPr>
          <w:lang w:val="en-US"/>
        </w:rPr>
      </w:pPr>
      <w:r>
        <w:rPr>
          <w:rFonts w:eastAsiaTheme="majorEastAsia"/>
          <w:lang w:val="en-US" w:eastAsia="en-US"/>
        </w:rPr>
        <w:fldChar w:fldCharType="begin"/>
      </w:r>
      <w:r>
        <w:rPr>
          <w:rFonts w:eastAsiaTheme="majorEastAsia"/>
          <w:lang w:val="en-US" w:eastAsia="en-US"/>
        </w:rPr>
        <w:instrText xml:space="preserve"> ADDIN ZOTERO_BIBL {"uncited":[],"omitted":[],"custom":[]} CSL_BIBLIOGRAPHY </w:instrText>
      </w:r>
      <w:r>
        <w:rPr>
          <w:rFonts w:eastAsiaTheme="majorEastAsia"/>
          <w:lang w:val="en-US" w:eastAsia="en-US"/>
        </w:rPr>
        <w:fldChar w:fldCharType="separate"/>
      </w:r>
      <w:r w:rsidR="00761EF5" w:rsidRPr="00761EF5">
        <w:rPr>
          <w:lang w:val="en-US"/>
        </w:rPr>
        <w:t xml:space="preserve">Adams, J., Weschle, S., &amp; Wlezien, C. (2021). Elite Interactions and Voters’ Perceptions of Parties’ Policy Positions. </w:t>
      </w:r>
      <w:r w:rsidR="00761EF5" w:rsidRPr="00761EF5">
        <w:rPr>
          <w:i/>
          <w:iCs/>
          <w:lang w:val="en-US"/>
        </w:rPr>
        <w:t>American Journal of Political Science</w:t>
      </w:r>
      <w:r w:rsidR="00761EF5" w:rsidRPr="00761EF5">
        <w:rPr>
          <w:lang w:val="en-US"/>
        </w:rPr>
        <w:t xml:space="preserve">, </w:t>
      </w:r>
      <w:r w:rsidR="00761EF5" w:rsidRPr="00761EF5">
        <w:rPr>
          <w:i/>
          <w:iCs/>
          <w:lang w:val="en-US"/>
        </w:rPr>
        <w:t>65</w:t>
      </w:r>
      <w:r w:rsidR="00761EF5" w:rsidRPr="00761EF5">
        <w:rPr>
          <w:lang w:val="en-US"/>
        </w:rPr>
        <w:t>(1), 101–114. https://doi.org/10.1111/ajps.12510</w:t>
      </w:r>
    </w:p>
    <w:p w14:paraId="5D6F0B02" w14:textId="77777777" w:rsidR="00761EF5" w:rsidRPr="00761EF5" w:rsidRDefault="00761EF5" w:rsidP="00761EF5">
      <w:pPr>
        <w:pStyle w:val="Bibliografia"/>
        <w:rPr>
          <w:lang w:val="en-US"/>
        </w:rPr>
      </w:pPr>
      <w:r w:rsidRPr="00761EF5">
        <w:rPr>
          <w:lang w:val="en-US"/>
        </w:rPr>
        <w:t xml:space="preserve">Arndt, C. (2016). Issue evolution and partisan polarization in a European multiparty system: Elite and mass repositioning in Denmark 1968–2011. </w:t>
      </w:r>
      <w:r w:rsidRPr="00761EF5">
        <w:rPr>
          <w:i/>
          <w:iCs/>
          <w:lang w:val="en-US"/>
        </w:rPr>
        <w:t>European Union Politics</w:t>
      </w:r>
      <w:r w:rsidRPr="00761EF5">
        <w:rPr>
          <w:lang w:val="en-US"/>
        </w:rPr>
        <w:t xml:space="preserve">, </w:t>
      </w:r>
      <w:r w:rsidRPr="00761EF5">
        <w:rPr>
          <w:i/>
          <w:iCs/>
          <w:lang w:val="en-US"/>
        </w:rPr>
        <w:t>17</w:t>
      </w:r>
      <w:r w:rsidRPr="00761EF5">
        <w:rPr>
          <w:lang w:val="en-US"/>
        </w:rPr>
        <w:t>(4), 660–682. https://doi.org/10.1177/1465116516658359</w:t>
      </w:r>
    </w:p>
    <w:p w14:paraId="08063947" w14:textId="77777777" w:rsidR="00761EF5" w:rsidRPr="00761EF5" w:rsidRDefault="00761EF5" w:rsidP="00761EF5">
      <w:pPr>
        <w:pStyle w:val="Bibliografia"/>
        <w:rPr>
          <w:lang w:val="en-US"/>
        </w:rPr>
      </w:pPr>
      <w:r w:rsidRPr="00761EF5">
        <w:rPr>
          <w:lang w:val="en-US"/>
        </w:rPr>
        <w:t xml:space="preserve">Baldassarri, D., &amp; Gelman, A. (2008). Partisans Without Constraint: Political Polarization and Trends in American Public Opinion. </w:t>
      </w:r>
      <w:r w:rsidRPr="00761EF5">
        <w:rPr>
          <w:i/>
          <w:iCs/>
          <w:lang w:val="en-US"/>
        </w:rPr>
        <w:t>SSRN Electronic Journal</w:t>
      </w:r>
      <w:r w:rsidRPr="00761EF5">
        <w:rPr>
          <w:lang w:val="en-US"/>
        </w:rPr>
        <w:t>. https://doi.org/10.2139/ssrn.1010098</w:t>
      </w:r>
    </w:p>
    <w:p w14:paraId="71CFFB55" w14:textId="77777777" w:rsidR="00761EF5" w:rsidRPr="00761EF5" w:rsidRDefault="00761EF5" w:rsidP="00761EF5">
      <w:pPr>
        <w:pStyle w:val="Bibliografia"/>
        <w:rPr>
          <w:lang w:val="en-US"/>
        </w:rPr>
      </w:pPr>
      <w:r w:rsidRPr="00761EF5">
        <w:rPr>
          <w:lang w:val="en-US"/>
        </w:rPr>
        <w:t xml:space="preserve">Baldassarri, D., &amp; Goldberg, A. (2014). Neither Ideologues nor Agnostics: Alternative Voters’ Belief System in an Age of Partisan Politics. </w:t>
      </w:r>
      <w:r w:rsidRPr="00761EF5">
        <w:rPr>
          <w:i/>
          <w:iCs/>
          <w:lang w:val="en-US"/>
        </w:rPr>
        <w:t>American Journal of Sociology</w:t>
      </w:r>
      <w:r w:rsidRPr="00761EF5">
        <w:rPr>
          <w:lang w:val="en-US"/>
        </w:rPr>
        <w:t xml:space="preserve">, </w:t>
      </w:r>
      <w:r w:rsidRPr="00761EF5">
        <w:rPr>
          <w:i/>
          <w:iCs/>
          <w:lang w:val="en-US"/>
        </w:rPr>
        <w:t>120</w:t>
      </w:r>
      <w:r w:rsidRPr="00761EF5">
        <w:rPr>
          <w:lang w:val="en-US"/>
        </w:rPr>
        <w:t>(1), 45–95. https://doi.org/10.1086/676042</w:t>
      </w:r>
    </w:p>
    <w:p w14:paraId="52E9E1F7" w14:textId="77777777" w:rsidR="00761EF5" w:rsidRPr="00761EF5" w:rsidRDefault="00761EF5" w:rsidP="00761EF5">
      <w:pPr>
        <w:pStyle w:val="Bibliografia"/>
        <w:rPr>
          <w:lang w:val="en-US"/>
        </w:rPr>
      </w:pPr>
      <w:r w:rsidRPr="00761EF5">
        <w:rPr>
          <w:lang w:val="en-US"/>
        </w:rPr>
        <w:t xml:space="preserve">Barbet, B. (2020). Nobody seems to be fully representing me: Differential inter-attitudinal cohesion systems and their effects on satisfaction with the political system. </w:t>
      </w:r>
      <w:r w:rsidRPr="00761EF5">
        <w:rPr>
          <w:i/>
          <w:iCs/>
          <w:lang w:val="en-US"/>
        </w:rPr>
        <w:t>Electoral Studies</w:t>
      </w:r>
      <w:r w:rsidRPr="00761EF5">
        <w:rPr>
          <w:lang w:val="en-US"/>
        </w:rPr>
        <w:t xml:space="preserve">, </w:t>
      </w:r>
      <w:r w:rsidRPr="00761EF5">
        <w:rPr>
          <w:i/>
          <w:iCs/>
          <w:lang w:val="en-US"/>
        </w:rPr>
        <w:t>64</w:t>
      </w:r>
      <w:r w:rsidRPr="00761EF5">
        <w:rPr>
          <w:lang w:val="en-US"/>
        </w:rPr>
        <w:t>, 102116. https://doi.org/10.1016/j.electstud.2019.102116</w:t>
      </w:r>
    </w:p>
    <w:p w14:paraId="718EA4C2" w14:textId="77777777" w:rsidR="00761EF5" w:rsidRPr="00761EF5" w:rsidRDefault="00761EF5" w:rsidP="00761EF5">
      <w:pPr>
        <w:pStyle w:val="Bibliografia"/>
        <w:rPr>
          <w:lang w:val="en-US"/>
        </w:rPr>
      </w:pPr>
      <w:r w:rsidRPr="00761EF5">
        <w:rPr>
          <w:lang w:val="en-US"/>
        </w:rPr>
        <w:t xml:space="preserve">Benasaglio Berlucchi, A. (2022). Populism without host ideologies: A new home for voters with exclusionary attitudes in Italy’s Five Star Movement? </w:t>
      </w:r>
      <w:r w:rsidRPr="00761EF5">
        <w:rPr>
          <w:i/>
          <w:iCs/>
          <w:lang w:val="en-US"/>
        </w:rPr>
        <w:t>Party Politics</w:t>
      </w:r>
      <w:r w:rsidRPr="00761EF5">
        <w:rPr>
          <w:lang w:val="en-US"/>
        </w:rPr>
        <w:t xml:space="preserve">, </w:t>
      </w:r>
      <w:r w:rsidRPr="00761EF5">
        <w:rPr>
          <w:i/>
          <w:iCs/>
          <w:lang w:val="en-US"/>
        </w:rPr>
        <w:t>28</w:t>
      </w:r>
      <w:r w:rsidRPr="00761EF5">
        <w:rPr>
          <w:lang w:val="en-US"/>
        </w:rPr>
        <w:t>(5), 811–825.</w:t>
      </w:r>
    </w:p>
    <w:p w14:paraId="08539320" w14:textId="77777777" w:rsidR="00761EF5" w:rsidRPr="00761EF5" w:rsidRDefault="00761EF5" w:rsidP="00761EF5">
      <w:pPr>
        <w:pStyle w:val="Bibliografia"/>
        <w:rPr>
          <w:lang w:val="en-US"/>
        </w:rPr>
      </w:pPr>
      <w:r w:rsidRPr="00761EF5">
        <w:rPr>
          <w:lang w:val="en-US"/>
        </w:rPr>
        <w:t xml:space="preserve">Bentall, R., Zavlis, O., Hyland, P., McBride, O., Bennett, K. M., &amp; Hartman, T. K. (2023). </w:t>
      </w:r>
      <w:r w:rsidRPr="00761EF5">
        <w:rPr>
          <w:i/>
          <w:iCs/>
          <w:lang w:val="en-US"/>
        </w:rPr>
        <w:t>The structure of mass political belief systems: A network approach to understanding the Left-Right spectrum</w:t>
      </w:r>
      <w:r w:rsidRPr="00761EF5">
        <w:rPr>
          <w:lang w:val="en-US"/>
        </w:rPr>
        <w:t>. https://doi.org/10.31234/osf.io/w5pmx</w:t>
      </w:r>
    </w:p>
    <w:p w14:paraId="093FF4CA" w14:textId="77777777" w:rsidR="00761EF5" w:rsidRPr="00761EF5" w:rsidRDefault="00761EF5" w:rsidP="00761EF5">
      <w:pPr>
        <w:pStyle w:val="Bibliografia"/>
        <w:rPr>
          <w:lang w:val="en-US"/>
        </w:rPr>
      </w:pPr>
      <w:r>
        <w:t xml:space="preserve">Bertero, A., Franetovic, G., &amp; Mijs, J. J. B. (2024). </w:t>
      </w:r>
      <w:r w:rsidRPr="00761EF5">
        <w:rPr>
          <w:lang w:val="en-US"/>
        </w:rPr>
        <w:t xml:space="preserve">Inequality Belief Systems: What They Look Like, How to Study Them, and Why They Matter. </w:t>
      </w:r>
      <w:r w:rsidRPr="00761EF5">
        <w:rPr>
          <w:i/>
          <w:iCs/>
          <w:lang w:val="en-US"/>
        </w:rPr>
        <w:t>Social Indicators Research</w:t>
      </w:r>
      <w:r w:rsidRPr="00761EF5">
        <w:rPr>
          <w:lang w:val="en-US"/>
        </w:rPr>
        <w:t>. https://doi.org/10.1007/s11205-024-03352-5</w:t>
      </w:r>
    </w:p>
    <w:p w14:paraId="759EABC4" w14:textId="77777777" w:rsidR="00761EF5" w:rsidRDefault="00761EF5" w:rsidP="00761EF5">
      <w:pPr>
        <w:pStyle w:val="Bibliografia"/>
      </w:pPr>
      <w:r w:rsidRPr="00761EF5">
        <w:rPr>
          <w:lang w:val="en-US"/>
        </w:rPr>
        <w:lastRenderedPageBreak/>
        <w:t xml:space="preserve">Bertero, A., &amp; Scaduto, G. (2023). A midsummer’s night dream: Political communication during the Italian 2022 electoral campaign. </w:t>
      </w:r>
      <w:r>
        <w:rPr>
          <w:i/>
          <w:iCs/>
        </w:rPr>
        <w:t>Quaderni Dell Osservatorio Elettorale QOE - IJES</w:t>
      </w:r>
      <w:r>
        <w:t>. https://doi.org/10.36253/qoe-14224</w:t>
      </w:r>
    </w:p>
    <w:p w14:paraId="63307BDB" w14:textId="77777777" w:rsidR="00761EF5" w:rsidRPr="00761EF5" w:rsidRDefault="00761EF5" w:rsidP="00761EF5">
      <w:pPr>
        <w:pStyle w:val="Bibliografia"/>
        <w:rPr>
          <w:lang w:val="en-US"/>
        </w:rPr>
      </w:pPr>
      <w:r w:rsidRPr="00761EF5">
        <w:rPr>
          <w:lang w:val="en-US"/>
        </w:rPr>
        <w:t xml:space="preserve">Bobbio, N. (1996). </w:t>
      </w:r>
      <w:r w:rsidRPr="00761EF5">
        <w:rPr>
          <w:i/>
          <w:iCs/>
          <w:lang w:val="en-US"/>
        </w:rPr>
        <w:t>Left and right: The significance of a political distinction</w:t>
      </w:r>
      <w:r w:rsidRPr="00761EF5">
        <w:rPr>
          <w:lang w:val="en-US"/>
        </w:rPr>
        <w:t>. University of Chicago Press.</w:t>
      </w:r>
    </w:p>
    <w:p w14:paraId="560C71ED" w14:textId="77777777" w:rsidR="00761EF5" w:rsidRPr="00761EF5" w:rsidRDefault="00761EF5" w:rsidP="00761EF5">
      <w:pPr>
        <w:pStyle w:val="Bibliografia"/>
        <w:rPr>
          <w:lang w:val="en-US"/>
        </w:rPr>
      </w:pPr>
      <w:r w:rsidRPr="00761EF5">
        <w:rPr>
          <w:lang w:val="en-US"/>
        </w:rPr>
        <w:t xml:space="preserve">Boutyline, A. (2017). Improving the Measurement of Shared Cultural Schemas with Correlational Class Analysis: Theory and Method. </w:t>
      </w:r>
      <w:r w:rsidRPr="00761EF5">
        <w:rPr>
          <w:i/>
          <w:iCs/>
          <w:lang w:val="en-US"/>
        </w:rPr>
        <w:t>Sociological Science</w:t>
      </w:r>
      <w:r w:rsidRPr="00761EF5">
        <w:rPr>
          <w:lang w:val="en-US"/>
        </w:rPr>
        <w:t xml:space="preserve">, </w:t>
      </w:r>
      <w:r w:rsidRPr="00761EF5">
        <w:rPr>
          <w:i/>
          <w:iCs/>
          <w:lang w:val="en-US"/>
        </w:rPr>
        <w:t>4</w:t>
      </w:r>
      <w:r w:rsidRPr="00761EF5">
        <w:rPr>
          <w:lang w:val="en-US"/>
        </w:rPr>
        <w:t>, 353–393. https://doi.org/10.15195/v4.a15</w:t>
      </w:r>
    </w:p>
    <w:p w14:paraId="367B641E" w14:textId="77777777" w:rsidR="00761EF5" w:rsidRPr="00761EF5" w:rsidRDefault="00761EF5" w:rsidP="00761EF5">
      <w:pPr>
        <w:pStyle w:val="Bibliografia"/>
        <w:rPr>
          <w:lang w:val="en-US"/>
        </w:rPr>
      </w:pPr>
      <w:r w:rsidRPr="00761EF5">
        <w:rPr>
          <w:lang w:val="en-US"/>
        </w:rPr>
        <w:t xml:space="preserve">Boutyline, A., &amp; Vaisey, S. (2017). Belief Network Analysis: A Relational Approach to Understanding the Structure of Attitudes. </w:t>
      </w:r>
      <w:r w:rsidRPr="00761EF5">
        <w:rPr>
          <w:i/>
          <w:iCs/>
          <w:lang w:val="en-US"/>
        </w:rPr>
        <w:t>American Journal of Sociology</w:t>
      </w:r>
      <w:r w:rsidRPr="00761EF5">
        <w:rPr>
          <w:lang w:val="en-US"/>
        </w:rPr>
        <w:t xml:space="preserve">, </w:t>
      </w:r>
      <w:r w:rsidRPr="00761EF5">
        <w:rPr>
          <w:i/>
          <w:iCs/>
          <w:lang w:val="en-US"/>
        </w:rPr>
        <w:t>122</w:t>
      </w:r>
      <w:r w:rsidRPr="00761EF5">
        <w:rPr>
          <w:lang w:val="en-US"/>
        </w:rPr>
        <w:t>(5), 1371–1447. https://doi.org/10.1086/691274</w:t>
      </w:r>
    </w:p>
    <w:p w14:paraId="36BCB6A1" w14:textId="77777777" w:rsidR="00761EF5" w:rsidRPr="00761EF5" w:rsidRDefault="00761EF5" w:rsidP="00761EF5">
      <w:pPr>
        <w:pStyle w:val="Bibliografia"/>
        <w:rPr>
          <w:lang w:val="en-US"/>
        </w:rPr>
      </w:pPr>
      <w:r w:rsidRPr="00761EF5">
        <w:rPr>
          <w:lang w:val="en-US"/>
        </w:rPr>
        <w:t xml:space="preserve">Brandt, M. J. (2022). Measuring the belief system of a person. </w:t>
      </w:r>
      <w:r w:rsidRPr="00761EF5">
        <w:rPr>
          <w:i/>
          <w:iCs/>
          <w:lang w:val="en-US"/>
        </w:rPr>
        <w:t>Journal of Personality and Social Psychology</w:t>
      </w:r>
      <w:r w:rsidRPr="00761EF5">
        <w:rPr>
          <w:lang w:val="en-US"/>
        </w:rPr>
        <w:t xml:space="preserve">, </w:t>
      </w:r>
      <w:r w:rsidRPr="00761EF5">
        <w:rPr>
          <w:i/>
          <w:iCs/>
          <w:lang w:val="en-US"/>
        </w:rPr>
        <w:t>123</w:t>
      </w:r>
      <w:r w:rsidRPr="00761EF5">
        <w:rPr>
          <w:lang w:val="en-US"/>
        </w:rPr>
        <w:t>(4), 830–853. https://doi.org/10.1037/pspp0000416</w:t>
      </w:r>
    </w:p>
    <w:p w14:paraId="00B70F44" w14:textId="77777777" w:rsidR="00761EF5" w:rsidRPr="00761EF5" w:rsidRDefault="00761EF5" w:rsidP="00761EF5">
      <w:pPr>
        <w:pStyle w:val="Bibliografia"/>
        <w:rPr>
          <w:lang w:val="en-US"/>
        </w:rPr>
      </w:pPr>
      <w:r w:rsidRPr="00761EF5">
        <w:rPr>
          <w:lang w:val="en-US"/>
        </w:rPr>
        <w:t xml:space="preserve">Brandt, M. J., &amp; Morgan, G. S. (2022). Between-person methods provide limited insight about within-person belief systems. </w:t>
      </w:r>
      <w:r w:rsidRPr="00761EF5">
        <w:rPr>
          <w:i/>
          <w:iCs/>
          <w:lang w:val="en-US"/>
        </w:rPr>
        <w:t>Journal of Personality and Social Psychology</w:t>
      </w:r>
      <w:r w:rsidRPr="00761EF5">
        <w:rPr>
          <w:lang w:val="en-US"/>
        </w:rPr>
        <w:t xml:space="preserve">, </w:t>
      </w:r>
      <w:r w:rsidRPr="00761EF5">
        <w:rPr>
          <w:i/>
          <w:iCs/>
          <w:lang w:val="en-US"/>
        </w:rPr>
        <w:t>123</w:t>
      </w:r>
      <w:r w:rsidRPr="00761EF5">
        <w:rPr>
          <w:lang w:val="en-US"/>
        </w:rPr>
        <w:t>(3), 621–635. https://doi.org/10.1037/pspp0000404</w:t>
      </w:r>
    </w:p>
    <w:p w14:paraId="09D14FD7" w14:textId="77777777" w:rsidR="00761EF5" w:rsidRPr="00761EF5" w:rsidRDefault="00761EF5" w:rsidP="00761EF5">
      <w:pPr>
        <w:pStyle w:val="Bibliografia"/>
        <w:rPr>
          <w:lang w:val="en-US"/>
        </w:rPr>
      </w:pPr>
      <w:r w:rsidRPr="00761EF5">
        <w:rPr>
          <w:lang w:val="en-US"/>
        </w:rPr>
        <w:t xml:space="preserve">Brandt, M. J., Sibley, C. G., &amp; Osborne, D. (2019). What Is Central to Political Belief System Networks? </w:t>
      </w:r>
      <w:r w:rsidRPr="00761EF5">
        <w:rPr>
          <w:i/>
          <w:iCs/>
          <w:lang w:val="en-US"/>
        </w:rPr>
        <w:t>Personality and Social Psychology Bulletin</w:t>
      </w:r>
      <w:r w:rsidRPr="00761EF5">
        <w:rPr>
          <w:lang w:val="en-US"/>
        </w:rPr>
        <w:t>.</w:t>
      </w:r>
    </w:p>
    <w:p w14:paraId="3DF09E0F" w14:textId="77777777" w:rsidR="00761EF5" w:rsidRPr="00761EF5" w:rsidRDefault="00761EF5" w:rsidP="00761EF5">
      <w:pPr>
        <w:pStyle w:val="Bibliografia"/>
        <w:rPr>
          <w:lang w:val="en-US"/>
        </w:rPr>
      </w:pPr>
      <w:r w:rsidRPr="00761EF5">
        <w:rPr>
          <w:lang w:val="en-US"/>
        </w:rPr>
        <w:t xml:space="preserve">Brandt, M. J., &amp; Vallabha, S. (2023). Inter‐attitude centrality does not appear to reduce persuasion for political attitudes. </w:t>
      </w:r>
      <w:r w:rsidRPr="00761EF5">
        <w:rPr>
          <w:i/>
          <w:iCs/>
          <w:lang w:val="en-US"/>
        </w:rPr>
        <w:t>European Journal of Social Psychology</w:t>
      </w:r>
      <w:r w:rsidRPr="00761EF5">
        <w:rPr>
          <w:lang w:val="en-US"/>
        </w:rPr>
        <w:t xml:space="preserve">, </w:t>
      </w:r>
      <w:r w:rsidRPr="00761EF5">
        <w:rPr>
          <w:i/>
          <w:iCs/>
          <w:lang w:val="en-US"/>
        </w:rPr>
        <w:t>53</w:t>
      </w:r>
      <w:r w:rsidRPr="00761EF5">
        <w:rPr>
          <w:lang w:val="en-US"/>
        </w:rPr>
        <w:t>(7), 1342–1358. https://doi.org/10.1002/ejsp.2980</w:t>
      </w:r>
    </w:p>
    <w:p w14:paraId="52EC7835" w14:textId="77777777" w:rsidR="00761EF5" w:rsidRPr="00761EF5" w:rsidRDefault="00761EF5" w:rsidP="00761EF5">
      <w:pPr>
        <w:pStyle w:val="Bibliografia"/>
        <w:rPr>
          <w:lang w:val="en-US"/>
        </w:rPr>
      </w:pPr>
      <w:r w:rsidRPr="00761EF5">
        <w:rPr>
          <w:lang w:val="en-US"/>
        </w:rPr>
        <w:t xml:space="preserve">Burger, J., Isvoranu, A.-M., Lunansky, G., Haslbeck, J. M. B., Epskamp, S., Hoekstra, R. H. A., Fried, E. I., Borsboom, D., &amp; Blanken, T. F. (2023). Reporting standards for psychological network analyses in cross-sectional data. </w:t>
      </w:r>
      <w:r w:rsidRPr="00761EF5">
        <w:rPr>
          <w:i/>
          <w:iCs/>
          <w:lang w:val="en-US"/>
        </w:rPr>
        <w:t>Psychological Methods</w:t>
      </w:r>
      <w:r w:rsidRPr="00761EF5">
        <w:rPr>
          <w:lang w:val="en-US"/>
        </w:rPr>
        <w:t xml:space="preserve">, </w:t>
      </w:r>
      <w:r w:rsidRPr="00761EF5">
        <w:rPr>
          <w:i/>
          <w:iCs/>
          <w:lang w:val="en-US"/>
        </w:rPr>
        <w:t>28</w:t>
      </w:r>
      <w:r w:rsidRPr="00761EF5">
        <w:rPr>
          <w:lang w:val="en-US"/>
        </w:rPr>
        <w:t>(4), 806–824. https://doi.org/10.1037/met0000471</w:t>
      </w:r>
    </w:p>
    <w:p w14:paraId="54CC67D0" w14:textId="77777777" w:rsidR="00761EF5" w:rsidRPr="00761EF5" w:rsidRDefault="00761EF5" w:rsidP="00761EF5">
      <w:pPr>
        <w:pStyle w:val="Bibliografia"/>
        <w:rPr>
          <w:lang w:val="en-US"/>
        </w:rPr>
      </w:pPr>
      <w:r w:rsidRPr="00761EF5">
        <w:rPr>
          <w:lang w:val="en-US"/>
        </w:rPr>
        <w:lastRenderedPageBreak/>
        <w:t xml:space="preserve">Caldwell, L. (1981). Abortion in Italy. </w:t>
      </w:r>
      <w:r w:rsidRPr="00761EF5">
        <w:rPr>
          <w:i/>
          <w:iCs/>
          <w:lang w:val="en-US"/>
        </w:rPr>
        <w:t>Feminist Review</w:t>
      </w:r>
      <w:r w:rsidRPr="00761EF5">
        <w:rPr>
          <w:lang w:val="en-US"/>
        </w:rPr>
        <w:t xml:space="preserve">, </w:t>
      </w:r>
      <w:r w:rsidRPr="00761EF5">
        <w:rPr>
          <w:i/>
          <w:iCs/>
          <w:lang w:val="en-US"/>
        </w:rPr>
        <w:t>7</w:t>
      </w:r>
      <w:r w:rsidRPr="00761EF5">
        <w:rPr>
          <w:lang w:val="en-US"/>
        </w:rPr>
        <w:t>(1), 49–63. https://doi.org/10.1057/fr.1981.4</w:t>
      </w:r>
    </w:p>
    <w:p w14:paraId="40B7793E" w14:textId="77777777" w:rsidR="00761EF5" w:rsidRDefault="00761EF5" w:rsidP="00761EF5">
      <w:pPr>
        <w:pStyle w:val="Bibliografia"/>
      </w:pPr>
      <w:r w:rsidRPr="00761EF5">
        <w:rPr>
          <w:lang w:val="en-US"/>
        </w:rPr>
        <w:t xml:space="preserve">Chen, J., &amp; Chen, Z. (2008). Extended Bayesian information criteria for model selection with large model spaces. </w:t>
      </w:r>
      <w:r>
        <w:rPr>
          <w:i/>
          <w:iCs/>
        </w:rPr>
        <w:t>Biometrika</w:t>
      </w:r>
      <w:r>
        <w:t xml:space="preserve">, </w:t>
      </w:r>
      <w:r>
        <w:rPr>
          <w:i/>
          <w:iCs/>
        </w:rPr>
        <w:t>95</w:t>
      </w:r>
      <w:r>
        <w:t>(3), 759–771. https://doi.org/10.1093/biomet/asn034</w:t>
      </w:r>
    </w:p>
    <w:p w14:paraId="59B321D4" w14:textId="77777777" w:rsidR="00761EF5" w:rsidRPr="00761EF5" w:rsidRDefault="00761EF5" w:rsidP="00761EF5">
      <w:pPr>
        <w:pStyle w:val="Bibliografia"/>
        <w:rPr>
          <w:lang w:val="en-US"/>
        </w:rPr>
      </w:pPr>
      <w:r>
        <w:t xml:space="preserve">Chiaramonte, A., Emanuele, V., Maggini, N., &amp; Paparo, A. (2018). </w:t>
      </w:r>
      <w:r w:rsidRPr="00761EF5">
        <w:rPr>
          <w:lang w:val="en-US"/>
        </w:rPr>
        <w:t xml:space="preserve">Populist Success in a Hung Parliament: The 2018 General Election in Italy. </w:t>
      </w:r>
      <w:r w:rsidRPr="00761EF5">
        <w:rPr>
          <w:i/>
          <w:iCs/>
          <w:lang w:val="en-US"/>
        </w:rPr>
        <w:t>South European Society and Politics</w:t>
      </w:r>
      <w:r w:rsidRPr="00761EF5">
        <w:rPr>
          <w:lang w:val="en-US"/>
        </w:rPr>
        <w:t xml:space="preserve">, </w:t>
      </w:r>
      <w:r w:rsidRPr="00761EF5">
        <w:rPr>
          <w:i/>
          <w:iCs/>
          <w:lang w:val="en-US"/>
        </w:rPr>
        <w:t>23</w:t>
      </w:r>
      <w:r w:rsidRPr="00761EF5">
        <w:rPr>
          <w:lang w:val="en-US"/>
        </w:rPr>
        <w:t>(4), 479–501. https://doi.org/10.1080/13608746.2018.1506513</w:t>
      </w:r>
    </w:p>
    <w:p w14:paraId="4825A7D8" w14:textId="77777777" w:rsidR="00761EF5" w:rsidRPr="00761EF5" w:rsidRDefault="00761EF5" w:rsidP="00761EF5">
      <w:pPr>
        <w:pStyle w:val="Bibliografia"/>
        <w:rPr>
          <w:lang w:val="en-US"/>
        </w:rPr>
      </w:pPr>
      <w:r w:rsidRPr="00761EF5">
        <w:rPr>
          <w:lang w:val="en-US"/>
        </w:rPr>
        <w:t xml:space="preserve">Cohen, G. L. (2003). Party over policy: The dominating impact of group influence on political beliefs. </w:t>
      </w:r>
      <w:r w:rsidRPr="00761EF5">
        <w:rPr>
          <w:i/>
          <w:iCs/>
          <w:lang w:val="en-US"/>
        </w:rPr>
        <w:t>Journal of Personality and Social Psychology</w:t>
      </w:r>
      <w:r w:rsidRPr="00761EF5">
        <w:rPr>
          <w:lang w:val="en-US"/>
        </w:rPr>
        <w:t xml:space="preserve">, </w:t>
      </w:r>
      <w:r w:rsidRPr="00761EF5">
        <w:rPr>
          <w:i/>
          <w:iCs/>
          <w:lang w:val="en-US"/>
        </w:rPr>
        <w:t>85</w:t>
      </w:r>
      <w:r w:rsidRPr="00761EF5">
        <w:rPr>
          <w:lang w:val="en-US"/>
        </w:rPr>
        <w:t>(5), 808.</w:t>
      </w:r>
    </w:p>
    <w:p w14:paraId="67A4DD89" w14:textId="77777777" w:rsidR="00761EF5" w:rsidRPr="00761EF5" w:rsidRDefault="00761EF5" w:rsidP="00761EF5">
      <w:pPr>
        <w:pStyle w:val="Bibliografia"/>
        <w:rPr>
          <w:lang w:val="en-US"/>
        </w:rPr>
      </w:pPr>
      <w:r w:rsidRPr="00761EF5">
        <w:rPr>
          <w:lang w:val="en-US"/>
        </w:rPr>
        <w:t xml:space="preserve">Converse, P. E. (2006). The nature of belief systems in mass publics (1964). </w:t>
      </w:r>
      <w:r w:rsidRPr="00761EF5">
        <w:rPr>
          <w:i/>
          <w:iCs/>
          <w:lang w:val="en-US"/>
        </w:rPr>
        <w:t>Critical Review</w:t>
      </w:r>
      <w:r w:rsidRPr="00761EF5">
        <w:rPr>
          <w:lang w:val="en-US"/>
        </w:rPr>
        <w:t xml:space="preserve">, </w:t>
      </w:r>
      <w:r w:rsidRPr="00761EF5">
        <w:rPr>
          <w:i/>
          <w:iCs/>
          <w:lang w:val="en-US"/>
        </w:rPr>
        <w:t>18</w:t>
      </w:r>
      <w:r w:rsidRPr="00761EF5">
        <w:rPr>
          <w:lang w:val="en-US"/>
        </w:rPr>
        <w:t>(1–3), 1–74. https://doi.org/10.1080/08913810608443650</w:t>
      </w:r>
    </w:p>
    <w:p w14:paraId="3AD3C954" w14:textId="77777777" w:rsidR="00761EF5" w:rsidRPr="00761EF5" w:rsidRDefault="00761EF5" w:rsidP="00761EF5">
      <w:pPr>
        <w:pStyle w:val="Bibliografia"/>
        <w:rPr>
          <w:lang w:val="en-US"/>
        </w:rPr>
      </w:pPr>
      <w:r w:rsidRPr="00761EF5">
        <w:rPr>
          <w:lang w:val="en-US"/>
        </w:rPr>
        <w:t xml:space="preserve">Daenekindt, S., De Koster, W., &amp; Van Der Waal, J. (2017). How people organise cultural attitudes: Cultural belief systems and the populist radical right. </w:t>
      </w:r>
      <w:r w:rsidRPr="00761EF5">
        <w:rPr>
          <w:i/>
          <w:iCs/>
          <w:lang w:val="en-US"/>
        </w:rPr>
        <w:t>West European Politics</w:t>
      </w:r>
      <w:r w:rsidRPr="00761EF5">
        <w:rPr>
          <w:lang w:val="en-US"/>
        </w:rPr>
        <w:t xml:space="preserve">, </w:t>
      </w:r>
      <w:r w:rsidRPr="00761EF5">
        <w:rPr>
          <w:i/>
          <w:iCs/>
          <w:lang w:val="en-US"/>
        </w:rPr>
        <w:t>40</w:t>
      </w:r>
      <w:r w:rsidRPr="00761EF5">
        <w:rPr>
          <w:lang w:val="en-US"/>
        </w:rPr>
        <w:t>(4), 791–811. https://doi.org/10.1080/01402382.2016.1271970</w:t>
      </w:r>
    </w:p>
    <w:p w14:paraId="69DF7F51" w14:textId="77777777" w:rsidR="00761EF5" w:rsidRPr="00761EF5" w:rsidRDefault="00761EF5" w:rsidP="00761EF5">
      <w:pPr>
        <w:pStyle w:val="Bibliografia"/>
        <w:rPr>
          <w:lang w:val="en-US"/>
        </w:rPr>
      </w:pPr>
      <w:r w:rsidRPr="00761EF5">
        <w:rPr>
          <w:lang w:val="en-US"/>
        </w:rPr>
        <w:t xml:space="preserve">Dalege, J., Borsboom, D., Van Harreveld, F., &amp; Van Der Maas, H. L. J. (2019). A Network Perspective on Attitude Strength: Testing the Connectivity Hypothesis. </w:t>
      </w:r>
      <w:r w:rsidRPr="00761EF5">
        <w:rPr>
          <w:i/>
          <w:iCs/>
          <w:lang w:val="en-US"/>
        </w:rPr>
        <w:t>Social Psychological and Personality Science</w:t>
      </w:r>
      <w:r w:rsidRPr="00761EF5">
        <w:rPr>
          <w:lang w:val="en-US"/>
        </w:rPr>
        <w:t xml:space="preserve">, </w:t>
      </w:r>
      <w:r w:rsidRPr="00761EF5">
        <w:rPr>
          <w:i/>
          <w:iCs/>
          <w:lang w:val="en-US"/>
        </w:rPr>
        <w:t>10</w:t>
      </w:r>
      <w:r w:rsidRPr="00761EF5">
        <w:rPr>
          <w:lang w:val="en-US"/>
        </w:rPr>
        <w:t>(6), 746–756. https://doi.org/10.1177/1948550618781062</w:t>
      </w:r>
    </w:p>
    <w:p w14:paraId="3E244488" w14:textId="77777777" w:rsidR="00761EF5" w:rsidRPr="00761EF5" w:rsidRDefault="00761EF5" w:rsidP="00761EF5">
      <w:pPr>
        <w:pStyle w:val="Bibliografia"/>
        <w:rPr>
          <w:lang w:val="en-US"/>
        </w:rPr>
      </w:pPr>
      <w:r w:rsidRPr="00761EF5">
        <w:rPr>
          <w:lang w:val="en-US"/>
        </w:rPr>
        <w:t xml:space="preserve">Dalege, J., Borsboom, D., Van Harreveld, F., Waldorp, L. J., &amp; Van Der Maas, H. L. J. (2017). Network Structure Explains the Impact of Attitudes on Voting Decisions. </w:t>
      </w:r>
      <w:r w:rsidRPr="00761EF5">
        <w:rPr>
          <w:i/>
          <w:iCs/>
          <w:lang w:val="en-US"/>
        </w:rPr>
        <w:t>Scientific Reports</w:t>
      </w:r>
      <w:r w:rsidRPr="00761EF5">
        <w:rPr>
          <w:lang w:val="en-US"/>
        </w:rPr>
        <w:t xml:space="preserve">, </w:t>
      </w:r>
      <w:r w:rsidRPr="00761EF5">
        <w:rPr>
          <w:i/>
          <w:iCs/>
          <w:lang w:val="en-US"/>
        </w:rPr>
        <w:t>7</w:t>
      </w:r>
      <w:r w:rsidRPr="00761EF5">
        <w:rPr>
          <w:lang w:val="en-US"/>
        </w:rPr>
        <w:t>(1), 4909. https://doi.org/10.1038/s41598-017-05048-y</w:t>
      </w:r>
    </w:p>
    <w:p w14:paraId="1065E3C9" w14:textId="77777777" w:rsidR="00761EF5" w:rsidRPr="00761EF5" w:rsidRDefault="00761EF5" w:rsidP="00761EF5">
      <w:pPr>
        <w:pStyle w:val="Bibliografia"/>
        <w:rPr>
          <w:lang w:val="en-US"/>
        </w:rPr>
      </w:pPr>
      <w:r w:rsidRPr="00761EF5">
        <w:rPr>
          <w:lang w:val="en-US"/>
        </w:rPr>
        <w:t xml:space="preserve">De Ron, J., Fried, E. I., &amp; Epskamp, S. (2021). Psychological networks in clinical populations: Investigating the consequences of Berkson’s bias. </w:t>
      </w:r>
      <w:r w:rsidRPr="00761EF5">
        <w:rPr>
          <w:i/>
          <w:iCs/>
          <w:lang w:val="en-US"/>
        </w:rPr>
        <w:t>Psychological Medicine</w:t>
      </w:r>
      <w:r w:rsidRPr="00761EF5">
        <w:rPr>
          <w:lang w:val="en-US"/>
        </w:rPr>
        <w:t xml:space="preserve">, </w:t>
      </w:r>
      <w:r w:rsidRPr="00761EF5">
        <w:rPr>
          <w:i/>
          <w:iCs/>
          <w:lang w:val="en-US"/>
        </w:rPr>
        <w:t>51</w:t>
      </w:r>
      <w:r w:rsidRPr="00761EF5">
        <w:rPr>
          <w:lang w:val="en-US"/>
        </w:rPr>
        <w:t>(1), 168–176. https://doi.org/10.1017/S0033291719003209</w:t>
      </w:r>
    </w:p>
    <w:p w14:paraId="2FE04959" w14:textId="77777777" w:rsidR="00761EF5" w:rsidRPr="00761EF5" w:rsidRDefault="00761EF5" w:rsidP="00761EF5">
      <w:pPr>
        <w:pStyle w:val="Bibliografia"/>
        <w:rPr>
          <w:lang w:val="en-US"/>
        </w:rPr>
      </w:pPr>
      <w:r w:rsidRPr="00761EF5">
        <w:rPr>
          <w:lang w:val="en-US"/>
        </w:rPr>
        <w:lastRenderedPageBreak/>
        <w:t xml:space="preserve">Di Nicola, P. (2016). Babies are not Born under a Cabbage Leaf. </w:t>
      </w:r>
      <w:r w:rsidRPr="00761EF5">
        <w:rPr>
          <w:i/>
          <w:iCs/>
          <w:lang w:val="en-US"/>
        </w:rPr>
        <w:t>Italian Sociological Review</w:t>
      </w:r>
      <w:r w:rsidRPr="00761EF5">
        <w:rPr>
          <w:lang w:val="en-US"/>
        </w:rPr>
        <w:t xml:space="preserve">, </w:t>
      </w:r>
      <w:r w:rsidRPr="00761EF5">
        <w:rPr>
          <w:i/>
          <w:iCs/>
          <w:lang w:val="en-US"/>
        </w:rPr>
        <w:t>Vol 6</w:t>
      </w:r>
      <w:r w:rsidRPr="00761EF5">
        <w:rPr>
          <w:lang w:val="en-US"/>
        </w:rPr>
        <w:t>, 293 Pages. https://doi.org/10.13136/ISR.V6I2.135</w:t>
      </w:r>
    </w:p>
    <w:p w14:paraId="4A6A9F11" w14:textId="77777777" w:rsidR="00761EF5" w:rsidRPr="00761EF5" w:rsidRDefault="00761EF5" w:rsidP="00761EF5">
      <w:pPr>
        <w:pStyle w:val="Bibliografia"/>
        <w:rPr>
          <w:lang w:val="en-US"/>
        </w:rPr>
      </w:pPr>
      <w:r w:rsidRPr="00761EF5">
        <w:rPr>
          <w:lang w:val="en-US"/>
        </w:rPr>
        <w:t xml:space="preserve">DiMaggio, P., &amp; Goldberg, A. (2018). Searching for </w:t>
      </w:r>
      <w:r w:rsidRPr="00761EF5">
        <w:rPr>
          <w:i/>
          <w:iCs/>
          <w:lang w:val="en-US"/>
        </w:rPr>
        <w:t>Homo Economicus</w:t>
      </w:r>
      <w:r w:rsidRPr="00761EF5">
        <w:rPr>
          <w:lang w:val="en-US"/>
        </w:rPr>
        <w:t xml:space="preserve">: Variation in Americans’ Construals of and Attitudes toward Markets. </w:t>
      </w:r>
      <w:r w:rsidRPr="00761EF5">
        <w:rPr>
          <w:i/>
          <w:iCs/>
          <w:lang w:val="en-US"/>
        </w:rPr>
        <w:t>European Journal of Sociology</w:t>
      </w:r>
      <w:r w:rsidRPr="00761EF5">
        <w:rPr>
          <w:lang w:val="en-US"/>
        </w:rPr>
        <w:t xml:space="preserve">, </w:t>
      </w:r>
      <w:r w:rsidRPr="00761EF5">
        <w:rPr>
          <w:i/>
          <w:iCs/>
          <w:lang w:val="en-US"/>
        </w:rPr>
        <w:t>59</w:t>
      </w:r>
      <w:r w:rsidRPr="00761EF5">
        <w:rPr>
          <w:lang w:val="en-US"/>
        </w:rPr>
        <w:t>(2), 151–189. https://doi.org/10.1017/S0003975617000558</w:t>
      </w:r>
    </w:p>
    <w:p w14:paraId="776530CE" w14:textId="77777777" w:rsidR="00761EF5" w:rsidRPr="00761EF5" w:rsidRDefault="00761EF5" w:rsidP="00761EF5">
      <w:pPr>
        <w:pStyle w:val="Bibliografia"/>
        <w:rPr>
          <w:lang w:val="en-US"/>
        </w:rPr>
      </w:pPr>
      <w:r w:rsidRPr="00761EF5">
        <w:rPr>
          <w:lang w:val="en-US"/>
        </w:rPr>
        <w:t xml:space="preserve">Efron, B. (1987). Better bootstrap confidence intervals. </w:t>
      </w:r>
      <w:r w:rsidRPr="00761EF5">
        <w:rPr>
          <w:i/>
          <w:iCs/>
          <w:lang w:val="en-US"/>
        </w:rPr>
        <w:t>Journal of the American Statistical Association</w:t>
      </w:r>
      <w:r w:rsidRPr="00761EF5">
        <w:rPr>
          <w:lang w:val="en-US"/>
        </w:rPr>
        <w:t xml:space="preserve">, </w:t>
      </w:r>
      <w:r w:rsidRPr="00761EF5">
        <w:rPr>
          <w:i/>
          <w:iCs/>
          <w:lang w:val="en-US"/>
        </w:rPr>
        <w:t>82</w:t>
      </w:r>
      <w:r w:rsidRPr="00761EF5">
        <w:rPr>
          <w:lang w:val="en-US"/>
        </w:rPr>
        <w:t>(397), 171–185.</w:t>
      </w:r>
    </w:p>
    <w:p w14:paraId="000E42AE" w14:textId="77777777" w:rsidR="00761EF5" w:rsidRPr="00761EF5" w:rsidRDefault="00761EF5" w:rsidP="00761EF5">
      <w:pPr>
        <w:pStyle w:val="Bibliografia"/>
        <w:rPr>
          <w:lang w:val="en-US"/>
        </w:rPr>
      </w:pPr>
      <w:r w:rsidRPr="00761EF5">
        <w:rPr>
          <w:lang w:val="en-US"/>
        </w:rPr>
        <w:t xml:space="preserve">Ellis, C., &amp; Stimson, J. A. (2012). </w:t>
      </w:r>
      <w:r w:rsidRPr="00761EF5">
        <w:rPr>
          <w:i/>
          <w:iCs/>
          <w:lang w:val="en-US"/>
        </w:rPr>
        <w:t>Ideology in America</w:t>
      </w:r>
      <w:r w:rsidRPr="00761EF5">
        <w:rPr>
          <w:lang w:val="en-US"/>
        </w:rPr>
        <w:t xml:space="preserve"> (1st ed.). Cambridge University Press. https://doi.org/10.1017/CBO9781139094009</w:t>
      </w:r>
    </w:p>
    <w:p w14:paraId="3E20B9CB" w14:textId="77777777" w:rsidR="00761EF5" w:rsidRPr="00761EF5" w:rsidRDefault="00761EF5" w:rsidP="00761EF5">
      <w:pPr>
        <w:pStyle w:val="Bibliografia"/>
        <w:rPr>
          <w:lang w:val="en-US"/>
        </w:rPr>
      </w:pPr>
      <w:r w:rsidRPr="00761EF5">
        <w:rPr>
          <w:lang w:val="en-US"/>
        </w:rPr>
        <w:t xml:space="preserve">Epskamp, S., &amp; Fried, E. I. (2018). A tutorial on regularized partial correlation networks. </w:t>
      </w:r>
      <w:r w:rsidRPr="00761EF5">
        <w:rPr>
          <w:i/>
          <w:iCs/>
          <w:lang w:val="en-US"/>
        </w:rPr>
        <w:t>Psychological Methods</w:t>
      </w:r>
      <w:r w:rsidRPr="00761EF5">
        <w:rPr>
          <w:lang w:val="en-US"/>
        </w:rPr>
        <w:t xml:space="preserve">, </w:t>
      </w:r>
      <w:r w:rsidRPr="00761EF5">
        <w:rPr>
          <w:i/>
          <w:iCs/>
          <w:lang w:val="en-US"/>
        </w:rPr>
        <w:t>23</w:t>
      </w:r>
      <w:r w:rsidRPr="00761EF5">
        <w:rPr>
          <w:lang w:val="en-US"/>
        </w:rPr>
        <w:t>(4), 617–634. https://doi.org/10.1037/met0000167</w:t>
      </w:r>
    </w:p>
    <w:p w14:paraId="08847D83" w14:textId="77777777" w:rsidR="00761EF5" w:rsidRPr="00761EF5" w:rsidRDefault="00761EF5" w:rsidP="00761EF5">
      <w:pPr>
        <w:pStyle w:val="Bibliografia"/>
        <w:rPr>
          <w:lang w:val="en-US"/>
        </w:rPr>
      </w:pPr>
      <w:r w:rsidRPr="00761EF5">
        <w:rPr>
          <w:lang w:val="en-US"/>
        </w:rPr>
        <w:t xml:space="preserve">Epskamp, S., Waldorp, L. J., Mõttus, R., &amp; Borsboom, D. (2018). The Gaussian Graphical Model in Cross-Sectional and Time-Series Data. </w:t>
      </w:r>
      <w:r w:rsidRPr="00761EF5">
        <w:rPr>
          <w:i/>
          <w:iCs/>
          <w:lang w:val="en-US"/>
        </w:rPr>
        <w:t>Multivariate Behavioral Research</w:t>
      </w:r>
      <w:r w:rsidRPr="00761EF5">
        <w:rPr>
          <w:lang w:val="en-US"/>
        </w:rPr>
        <w:t xml:space="preserve">, </w:t>
      </w:r>
      <w:r w:rsidRPr="00761EF5">
        <w:rPr>
          <w:i/>
          <w:iCs/>
          <w:lang w:val="en-US"/>
        </w:rPr>
        <w:t>53</w:t>
      </w:r>
      <w:r w:rsidRPr="00761EF5">
        <w:rPr>
          <w:lang w:val="en-US"/>
        </w:rPr>
        <w:t>(4), 453–480. https://doi.org/10.1080/00273171.2018.1454823</w:t>
      </w:r>
    </w:p>
    <w:p w14:paraId="5DCFC6C1" w14:textId="77777777" w:rsidR="00761EF5" w:rsidRPr="00761EF5" w:rsidRDefault="00761EF5" w:rsidP="00761EF5">
      <w:pPr>
        <w:pStyle w:val="Bibliografia"/>
        <w:rPr>
          <w:lang w:val="en-US"/>
        </w:rPr>
      </w:pPr>
      <w:r w:rsidRPr="00761EF5">
        <w:rPr>
          <w:lang w:val="en-US"/>
        </w:rPr>
        <w:t xml:space="preserve">Fishman, N., &amp; Davis, N. T. (2022). Change We Can Believe In: Structural and Content Dynamics within Belief Networks. </w:t>
      </w:r>
      <w:r w:rsidRPr="00761EF5">
        <w:rPr>
          <w:i/>
          <w:iCs/>
          <w:lang w:val="en-US"/>
        </w:rPr>
        <w:t>American Journal of Political Science</w:t>
      </w:r>
      <w:r w:rsidRPr="00761EF5">
        <w:rPr>
          <w:lang w:val="en-US"/>
        </w:rPr>
        <w:t xml:space="preserve">, </w:t>
      </w:r>
      <w:r w:rsidRPr="00761EF5">
        <w:rPr>
          <w:i/>
          <w:iCs/>
          <w:lang w:val="en-US"/>
        </w:rPr>
        <w:t>66</w:t>
      </w:r>
      <w:r w:rsidRPr="00761EF5">
        <w:rPr>
          <w:lang w:val="en-US"/>
        </w:rPr>
        <w:t>(3), 648–663. https://doi.org/10.1111/ajps.12626</w:t>
      </w:r>
    </w:p>
    <w:p w14:paraId="0708D4DA" w14:textId="77777777" w:rsidR="00761EF5" w:rsidRPr="00761EF5" w:rsidRDefault="00761EF5" w:rsidP="00761EF5">
      <w:pPr>
        <w:pStyle w:val="Bibliografia"/>
        <w:rPr>
          <w:lang w:val="en-US"/>
        </w:rPr>
      </w:pPr>
      <w:r w:rsidRPr="00761EF5">
        <w:rPr>
          <w:lang w:val="en-US"/>
        </w:rPr>
        <w:t xml:space="preserve">Franetovic, G., &amp; Bertero, A. (2023). How do people understand inequality in Chile? A study through attitude network analysis. </w:t>
      </w:r>
      <w:r w:rsidRPr="00761EF5">
        <w:rPr>
          <w:i/>
          <w:iCs/>
          <w:lang w:val="en-US"/>
        </w:rPr>
        <w:t>AWARI</w:t>
      </w:r>
      <w:r w:rsidRPr="00761EF5">
        <w:rPr>
          <w:lang w:val="en-US"/>
        </w:rPr>
        <w:t xml:space="preserve">, </w:t>
      </w:r>
      <w:r w:rsidRPr="00761EF5">
        <w:rPr>
          <w:i/>
          <w:iCs/>
          <w:lang w:val="en-US"/>
        </w:rPr>
        <w:t>4</w:t>
      </w:r>
      <w:r w:rsidRPr="00761EF5">
        <w:rPr>
          <w:lang w:val="en-US"/>
        </w:rPr>
        <w:t>.</w:t>
      </w:r>
    </w:p>
    <w:p w14:paraId="78DA5089" w14:textId="77777777" w:rsidR="00761EF5" w:rsidRPr="00761EF5" w:rsidRDefault="00761EF5" w:rsidP="00761EF5">
      <w:pPr>
        <w:pStyle w:val="Bibliografia"/>
        <w:rPr>
          <w:lang w:val="en-US"/>
        </w:rPr>
      </w:pPr>
      <w:r w:rsidRPr="00761EF5">
        <w:rPr>
          <w:lang w:val="en-US"/>
        </w:rPr>
        <w:t xml:space="preserve">Free, L. A., &amp; Cantril, H. (1967). The political beliefs of Americans: A study of public opinion. </w:t>
      </w:r>
      <w:r w:rsidRPr="00761EF5">
        <w:rPr>
          <w:i/>
          <w:iCs/>
          <w:lang w:val="en-US"/>
        </w:rPr>
        <w:t>(No Title)</w:t>
      </w:r>
      <w:r w:rsidRPr="00761EF5">
        <w:rPr>
          <w:lang w:val="en-US"/>
        </w:rPr>
        <w:t>.</w:t>
      </w:r>
    </w:p>
    <w:p w14:paraId="6A509173" w14:textId="77777777" w:rsidR="00761EF5" w:rsidRPr="00761EF5" w:rsidRDefault="00761EF5" w:rsidP="00761EF5">
      <w:pPr>
        <w:pStyle w:val="Bibliografia"/>
        <w:rPr>
          <w:lang w:val="en-US"/>
        </w:rPr>
      </w:pPr>
      <w:r w:rsidRPr="00761EF5">
        <w:rPr>
          <w:lang w:val="en-US"/>
        </w:rPr>
        <w:t xml:space="preserve">Fruchterman, T. M. J., &amp; Reingold, E. M. (1991). Graph drawing by force‐directed placement. </w:t>
      </w:r>
      <w:r w:rsidRPr="00761EF5">
        <w:rPr>
          <w:i/>
          <w:iCs/>
          <w:lang w:val="en-US"/>
        </w:rPr>
        <w:t>Software: Practice and Experience</w:t>
      </w:r>
      <w:r w:rsidRPr="00761EF5">
        <w:rPr>
          <w:lang w:val="en-US"/>
        </w:rPr>
        <w:t xml:space="preserve">, </w:t>
      </w:r>
      <w:r w:rsidRPr="00761EF5">
        <w:rPr>
          <w:i/>
          <w:iCs/>
          <w:lang w:val="en-US"/>
        </w:rPr>
        <w:t>21</w:t>
      </w:r>
      <w:r w:rsidRPr="00761EF5">
        <w:rPr>
          <w:lang w:val="en-US"/>
        </w:rPr>
        <w:t>(11), 1129–1164. https://doi.org/10.1002/spe.4380211102</w:t>
      </w:r>
    </w:p>
    <w:p w14:paraId="2FE8E862" w14:textId="77777777" w:rsidR="00761EF5" w:rsidRPr="00761EF5" w:rsidRDefault="00761EF5" w:rsidP="00761EF5">
      <w:pPr>
        <w:pStyle w:val="Bibliografia"/>
        <w:rPr>
          <w:lang w:val="en-US"/>
        </w:rPr>
      </w:pPr>
      <w:r w:rsidRPr="00761EF5">
        <w:rPr>
          <w:lang w:val="en-US"/>
        </w:rPr>
        <w:lastRenderedPageBreak/>
        <w:t xml:space="preserve">Goldberg, A. (2011). Mapping Shared Understandings Using Relational Class Analysis: The Case of the Cultural Omnivore Reexamined. </w:t>
      </w:r>
      <w:r w:rsidRPr="00761EF5">
        <w:rPr>
          <w:i/>
          <w:iCs/>
          <w:lang w:val="en-US"/>
        </w:rPr>
        <w:t>American Journal of Sociology</w:t>
      </w:r>
      <w:r w:rsidRPr="00761EF5">
        <w:rPr>
          <w:lang w:val="en-US"/>
        </w:rPr>
        <w:t xml:space="preserve">, </w:t>
      </w:r>
      <w:r w:rsidRPr="00761EF5">
        <w:rPr>
          <w:i/>
          <w:iCs/>
          <w:lang w:val="en-US"/>
        </w:rPr>
        <w:t>116</w:t>
      </w:r>
      <w:r w:rsidRPr="00761EF5">
        <w:rPr>
          <w:lang w:val="en-US"/>
        </w:rPr>
        <w:t>(5), 1397–1436. https://doi.org/10.1086/657976</w:t>
      </w:r>
    </w:p>
    <w:p w14:paraId="1527B7E5" w14:textId="77777777" w:rsidR="00761EF5" w:rsidRPr="00761EF5" w:rsidRDefault="00761EF5" w:rsidP="00761EF5">
      <w:pPr>
        <w:pStyle w:val="Bibliografia"/>
        <w:rPr>
          <w:lang w:val="en-US"/>
        </w:rPr>
      </w:pPr>
      <w:r w:rsidRPr="00761EF5">
        <w:rPr>
          <w:lang w:val="en-US"/>
        </w:rPr>
        <w:t xml:space="preserve">Gonthier, F., &amp; Guerra, T. (2023). How party polarization shapes the structuring of policy preferences in Europe. </w:t>
      </w:r>
      <w:r w:rsidRPr="00761EF5">
        <w:rPr>
          <w:i/>
          <w:iCs/>
          <w:lang w:val="en-US"/>
        </w:rPr>
        <w:t>Party Politics</w:t>
      </w:r>
      <w:r w:rsidRPr="00761EF5">
        <w:rPr>
          <w:lang w:val="en-US"/>
        </w:rPr>
        <w:t xml:space="preserve">, </w:t>
      </w:r>
      <w:r w:rsidRPr="00761EF5">
        <w:rPr>
          <w:i/>
          <w:iCs/>
          <w:lang w:val="en-US"/>
        </w:rPr>
        <w:t>29</w:t>
      </w:r>
      <w:r w:rsidRPr="00761EF5">
        <w:rPr>
          <w:lang w:val="en-US"/>
        </w:rPr>
        <w:t>(2), 384–393. https://doi.org/10.1177/13540688211064606</w:t>
      </w:r>
    </w:p>
    <w:p w14:paraId="2FC679D3" w14:textId="77777777" w:rsidR="00761EF5" w:rsidRPr="00761EF5" w:rsidRDefault="00761EF5" w:rsidP="00761EF5">
      <w:pPr>
        <w:pStyle w:val="Bibliografia"/>
        <w:rPr>
          <w:lang w:val="en-US"/>
        </w:rPr>
      </w:pPr>
      <w:r w:rsidRPr="00761EF5">
        <w:rPr>
          <w:lang w:val="en-US"/>
        </w:rPr>
        <w:t xml:space="preserve">Grönlund, K., &amp; Milner, H. (2006). The Determinants of Political Knowledge in Comparative Perspective. </w:t>
      </w:r>
      <w:r w:rsidRPr="00761EF5">
        <w:rPr>
          <w:i/>
          <w:iCs/>
          <w:lang w:val="en-US"/>
        </w:rPr>
        <w:t>Scandinavian Political Studies</w:t>
      </w:r>
      <w:r w:rsidRPr="00761EF5">
        <w:rPr>
          <w:lang w:val="en-US"/>
        </w:rPr>
        <w:t xml:space="preserve">, </w:t>
      </w:r>
      <w:r w:rsidRPr="00761EF5">
        <w:rPr>
          <w:i/>
          <w:iCs/>
          <w:lang w:val="en-US"/>
        </w:rPr>
        <w:t>29</w:t>
      </w:r>
      <w:r w:rsidRPr="00761EF5">
        <w:rPr>
          <w:lang w:val="en-US"/>
        </w:rPr>
        <w:t>(4), 386–406. https://doi.org/10.1111/j.1467-9477.2006.00157.x</w:t>
      </w:r>
    </w:p>
    <w:p w14:paraId="6C3C5EE1" w14:textId="77777777" w:rsidR="00761EF5" w:rsidRPr="00761EF5" w:rsidRDefault="00761EF5" w:rsidP="00761EF5">
      <w:pPr>
        <w:pStyle w:val="Bibliografia"/>
        <w:rPr>
          <w:lang w:val="en-US"/>
        </w:rPr>
      </w:pPr>
      <w:r w:rsidRPr="00761EF5">
        <w:rPr>
          <w:lang w:val="en-US"/>
        </w:rPr>
        <w:t xml:space="preserve">Haslbeck, J. M. B. (2022). Estimating group differences in network models using moderation analysis. </w:t>
      </w:r>
      <w:r w:rsidRPr="00761EF5">
        <w:rPr>
          <w:i/>
          <w:iCs/>
          <w:lang w:val="en-US"/>
        </w:rPr>
        <w:t>Behavior Research Methods</w:t>
      </w:r>
      <w:r w:rsidRPr="00761EF5">
        <w:rPr>
          <w:lang w:val="en-US"/>
        </w:rPr>
        <w:t xml:space="preserve">, </w:t>
      </w:r>
      <w:r w:rsidRPr="00761EF5">
        <w:rPr>
          <w:i/>
          <w:iCs/>
          <w:lang w:val="en-US"/>
        </w:rPr>
        <w:t>54</w:t>
      </w:r>
      <w:r w:rsidRPr="00761EF5">
        <w:rPr>
          <w:lang w:val="en-US"/>
        </w:rPr>
        <w:t>(1), 522–540. https://doi.org/10.3758/s13428-021-01637-y</w:t>
      </w:r>
    </w:p>
    <w:p w14:paraId="6310C5A9" w14:textId="77777777" w:rsidR="00761EF5" w:rsidRPr="00761EF5" w:rsidRDefault="00761EF5" w:rsidP="00761EF5">
      <w:pPr>
        <w:pStyle w:val="Bibliografia"/>
        <w:rPr>
          <w:lang w:val="en-US"/>
        </w:rPr>
      </w:pPr>
      <w:r w:rsidRPr="00761EF5">
        <w:rPr>
          <w:lang w:val="en-US"/>
        </w:rPr>
        <w:t xml:space="preserve">Haslbeck, J. M. B., Borsboom, D., &amp; Waldorp, L. J. (2021). Moderated Network Models. </w:t>
      </w:r>
      <w:r w:rsidRPr="00761EF5">
        <w:rPr>
          <w:i/>
          <w:iCs/>
          <w:lang w:val="en-US"/>
        </w:rPr>
        <w:t>Multivariate Behavioral Research</w:t>
      </w:r>
      <w:r w:rsidRPr="00761EF5">
        <w:rPr>
          <w:lang w:val="en-US"/>
        </w:rPr>
        <w:t xml:space="preserve">, </w:t>
      </w:r>
      <w:r w:rsidRPr="00761EF5">
        <w:rPr>
          <w:i/>
          <w:iCs/>
          <w:lang w:val="en-US"/>
        </w:rPr>
        <w:t>56</w:t>
      </w:r>
      <w:r w:rsidRPr="00761EF5">
        <w:rPr>
          <w:lang w:val="en-US"/>
        </w:rPr>
        <w:t>(2), 256–287. https://doi.org/10.1080/00273171.2019.1677207</w:t>
      </w:r>
    </w:p>
    <w:p w14:paraId="157BE234" w14:textId="77777777" w:rsidR="00761EF5" w:rsidRPr="00761EF5" w:rsidRDefault="00761EF5" w:rsidP="00761EF5">
      <w:pPr>
        <w:pStyle w:val="Bibliografia"/>
        <w:rPr>
          <w:lang w:val="en-US"/>
        </w:rPr>
      </w:pPr>
      <w:r w:rsidRPr="00761EF5">
        <w:rPr>
          <w:lang w:val="en-US"/>
        </w:rPr>
        <w:t xml:space="preserve">Haslbeck, J. M. B., &amp; Waldorp, L. J. (2018). How well do network models predict observations? On the importance of predictability in network models. </w:t>
      </w:r>
      <w:r w:rsidRPr="00761EF5">
        <w:rPr>
          <w:i/>
          <w:iCs/>
          <w:lang w:val="en-US"/>
        </w:rPr>
        <w:t>Behavior Research Methods</w:t>
      </w:r>
      <w:r w:rsidRPr="00761EF5">
        <w:rPr>
          <w:lang w:val="en-US"/>
        </w:rPr>
        <w:t xml:space="preserve">, </w:t>
      </w:r>
      <w:r w:rsidRPr="00761EF5">
        <w:rPr>
          <w:i/>
          <w:iCs/>
          <w:lang w:val="en-US"/>
        </w:rPr>
        <w:t>50</w:t>
      </w:r>
      <w:r w:rsidRPr="00761EF5">
        <w:rPr>
          <w:lang w:val="en-US"/>
        </w:rPr>
        <w:t>(2), 853–861. https://doi.org/10.3758/s13428-017-0910-x</w:t>
      </w:r>
    </w:p>
    <w:p w14:paraId="4CA19764" w14:textId="77777777" w:rsidR="00761EF5" w:rsidRPr="00761EF5" w:rsidRDefault="00761EF5" w:rsidP="00761EF5">
      <w:pPr>
        <w:pStyle w:val="Bibliografia"/>
        <w:rPr>
          <w:lang w:val="en-US"/>
        </w:rPr>
      </w:pPr>
      <w:r w:rsidRPr="00761EF5">
        <w:rPr>
          <w:lang w:val="en-US"/>
        </w:rPr>
        <w:t xml:space="preserve">Haslbeck, J. M. B., &amp; Waldorp, L. J. (2020). mgm: Estimating Time-Varying Mixed Graphical Models in High-Dimensional Data. </w:t>
      </w:r>
      <w:r w:rsidRPr="00761EF5">
        <w:rPr>
          <w:i/>
          <w:iCs/>
          <w:lang w:val="en-US"/>
        </w:rPr>
        <w:t>Journal of Statistical Software</w:t>
      </w:r>
      <w:r w:rsidRPr="00761EF5">
        <w:rPr>
          <w:lang w:val="en-US"/>
        </w:rPr>
        <w:t xml:space="preserve">, </w:t>
      </w:r>
      <w:r w:rsidRPr="00761EF5">
        <w:rPr>
          <w:i/>
          <w:iCs/>
          <w:lang w:val="en-US"/>
        </w:rPr>
        <w:t>93</w:t>
      </w:r>
      <w:r w:rsidRPr="00761EF5">
        <w:rPr>
          <w:lang w:val="en-US"/>
        </w:rPr>
        <w:t>(8). https://doi.org/10.18637/jss.v093.i08</w:t>
      </w:r>
    </w:p>
    <w:p w14:paraId="6E39C180" w14:textId="77777777" w:rsidR="00761EF5" w:rsidRDefault="00761EF5" w:rsidP="00761EF5">
      <w:pPr>
        <w:pStyle w:val="Bibliografia"/>
      </w:pPr>
      <w:r w:rsidRPr="00761EF5">
        <w:rPr>
          <w:lang w:val="en-US"/>
        </w:rPr>
        <w:t xml:space="preserve">Improta, M., Mannoni, E., Marcellino, C., &amp; Trastulli, F. (2022). Voters, issues, and party loyalty: The 2022 Italian election under the magnifying glass. </w:t>
      </w:r>
      <w:r>
        <w:rPr>
          <w:i/>
          <w:iCs/>
        </w:rPr>
        <w:t>Quaderni Dell’Osservatorio Elettorale QOE - IJES</w:t>
      </w:r>
      <w:r>
        <w:t>. https://doi.org/10.36253/qoe-13956</w:t>
      </w:r>
    </w:p>
    <w:p w14:paraId="38C1341A" w14:textId="77777777" w:rsidR="00761EF5" w:rsidRPr="00761EF5" w:rsidRDefault="00761EF5" w:rsidP="00761EF5">
      <w:pPr>
        <w:pStyle w:val="Bibliografia"/>
        <w:rPr>
          <w:lang w:val="en-US"/>
        </w:rPr>
      </w:pPr>
      <w:r>
        <w:lastRenderedPageBreak/>
        <w:t xml:space="preserve">Judd, C. M., &amp; Krosnick, J. A. (1982). </w:t>
      </w:r>
      <w:r w:rsidRPr="00761EF5">
        <w:rPr>
          <w:lang w:val="en-US"/>
        </w:rPr>
        <w:t xml:space="preserve">Attitude centrality, organization, and measurement. </w:t>
      </w:r>
      <w:r w:rsidRPr="00761EF5">
        <w:rPr>
          <w:i/>
          <w:iCs/>
          <w:lang w:val="en-US"/>
        </w:rPr>
        <w:t>Journal of Personality and Social Psychology</w:t>
      </w:r>
      <w:r w:rsidRPr="00761EF5">
        <w:rPr>
          <w:lang w:val="en-US"/>
        </w:rPr>
        <w:t xml:space="preserve">, </w:t>
      </w:r>
      <w:r w:rsidRPr="00761EF5">
        <w:rPr>
          <w:i/>
          <w:iCs/>
          <w:lang w:val="en-US"/>
        </w:rPr>
        <w:t>42</w:t>
      </w:r>
      <w:r w:rsidRPr="00761EF5">
        <w:rPr>
          <w:lang w:val="en-US"/>
        </w:rPr>
        <w:t>(3), 436–447. https://doi.org/10.1037/0022-3514.42.3.436</w:t>
      </w:r>
    </w:p>
    <w:p w14:paraId="66F892CC" w14:textId="77777777" w:rsidR="00761EF5" w:rsidRPr="00761EF5" w:rsidRDefault="00761EF5" w:rsidP="00761EF5">
      <w:pPr>
        <w:pStyle w:val="Bibliografia"/>
        <w:rPr>
          <w:lang w:val="en-US"/>
        </w:rPr>
      </w:pPr>
      <w:r w:rsidRPr="00761EF5">
        <w:rPr>
          <w:lang w:val="en-US"/>
        </w:rPr>
        <w:t xml:space="preserve">Judd, C. M., &amp; Milburn, M. A. (1980). The Structure of Attitude Systems in the General Public: Comparisons of a Structural Equation Model. </w:t>
      </w:r>
      <w:r w:rsidRPr="00761EF5">
        <w:rPr>
          <w:i/>
          <w:iCs/>
          <w:lang w:val="en-US"/>
        </w:rPr>
        <w:t>American Sociological Review</w:t>
      </w:r>
      <w:r w:rsidRPr="00761EF5">
        <w:rPr>
          <w:lang w:val="en-US"/>
        </w:rPr>
        <w:t xml:space="preserve">, </w:t>
      </w:r>
      <w:r w:rsidRPr="00761EF5">
        <w:rPr>
          <w:i/>
          <w:iCs/>
          <w:lang w:val="en-US"/>
        </w:rPr>
        <w:t>45</w:t>
      </w:r>
      <w:r w:rsidRPr="00761EF5">
        <w:rPr>
          <w:lang w:val="en-US"/>
        </w:rPr>
        <w:t>(4), 627. https://doi.org/10.2307/2095012</w:t>
      </w:r>
    </w:p>
    <w:p w14:paraId="692495A4" w14:textId="77777777" w:rsidR="00761EF5" w:rsidRPr="00761EF5" w:rsidRDefault="00761EF5" w:rsidP="00761EF5">
      <w:pPr>
        <w:pStyle w:val="Bibliografia"/>
        <w:rPr>
          <w:lang w:val="en-US"/>
        </w:rPr>
      </w:pPr>
      <w:r w:rsidRPr="00761EF5">
        <w:rPr>
          <w:lang w:val="en-US"/>
        </w:rPr>
        <w:t xml:space="preserve">Keskintürk, T. (2022a). Religious belief alignment: The structure of cultural beliefs from adolescence to emerging adulthood. </w:t>
      </w:r>
      <w:r w:rsidRPr="00761EF5">
        <w:rPr>
          <w:i/>
          <w:iCs/>
          <w:lang w:val="en-US"/>
        </w:rPr>
        <w:t>Poetics</w:t>
      </w:r>
      <w:r w:rsidRPr="00761EF5">
        <w:rPr>
          <w:lang w:val="en-US"/>
        </w:rPr>
        <w:t xml:space="preserve">, </w:t>
      </w:r>
      <w:r w:rsidRPr="00761EF5">
        <w:rPr>
          <w:i/>
          <w:iCs/>
          <w:lang w:val="en-US"/>
        </w:rPr>
        <w:t>90</w:t>
      </w:r>
      <w:r w:rsidRPr="00761EF5">
        <w:rPr>
          <w:lang w:val="en-US"/>
        </w:rPr>
        <w:t>, 101591. https://doi.org/10.1016/j.poetic.2021.101591</w:t>
      </w:r>
    </w:p>
    <w:p w14:paraId="3B8DA63F" w14:textId="77777777" w:rsidR="00761EF5" w:rsidRPr="00761EF5" w:rsidRDefault="00761EF5" w:rsidP="00761EF5">
      <w:pPr>
        <w:pStyle w:val="Bibliografia"/>
        <w:rPr>
          <w:lang w:val="en-US"/>
        </w:rPr>
      </w:pPr>
      <w:r w:rsidRPr="00761EF5">
        <w:rPr>
          <w:lang w:val="en-US"/>
        </w:rPr>
        <w:t xml:space="preserve">Keskintürk, T. (2022b). The organization of political belief networks: A cross-country analysis. </w:t>
      </w:r>
      <w:r w:rsidRPr="00761EF5">
        <w:rPr>
          <w:i/>
          <w:iCs/>
          <w:lang w:val="en-US"/>
        </w:rPr>
        <w:t>Social Science Research</w:t>
      </w:r>
      <w:r w:rsidRPr="00761EF5">
        <w:rPr>
          <w:lang w:val="en-US"/>
        </w:rPr>
        <w:t xml:space="preserve">, </w:t>
      </w:r>
      <w:r w:rsidRPr="00761EF5">
        <w:rPr>
          <w:i/>
          <w:iCs/>
          <w:lang w:val="en-US"/>
        </w:rPr>
        <w:t>107</w:t>
      </w:r>
      <w:r w:rsidRPr="00761EF5">
        <w:rPr>
          <w:lang w:val="en-US"/>
        </w:rPr>
        <w:t>, 102742. https://doi.org/10.1016/j.ssresearch.2022.102742</w:t>
      </w:r>
    </w:p>
    <w:p w14:paraId="442F876B" w14:textId="77777777" w:rsidR="00761EF5" w:rsidRPr="00761EF5" w:rsidRDefault="00761EF5" w:rsidP="00761EF5">
      <w:pPr>
        <w:pStyle w:val="Bibliografia"/>
        <w:rPr>
          <w:lang w:val="en-US"/>
        </w:rPr>
      </w:pPr>
      <w:r w:rsidRPr="00761EF5">
        <w:rPr>
          <w:lang w:val="en-US"/>
        </w:rPr>
        <w:t xml:space="preserve">Keskintürk, T. (2022c). The organization of political belief networks: A cross-country analysis. </w:t>
      </w:r>
      <w:r w:rsidRPr="00761EF5">
        <w:rPr>
          <w:i/>
          <w:iCs/>
          <w:lang w:val="en-US"/>
        </w:rPr>
        <w:t>Social Science Research</w:t>
      </w:r>
      <w:r w:rsidRPr="00761EF5">
        <w:rPr>
          <w:lang w:val="en-US"/>
        </w:rPr>
        <w:t xml:space="preserve">, </w:t>
      </w:r>
      <w:r w:rsidRPr="00761EF5">
        <w:rPr>
          <w:i/>
          <w:iCs/>
          <w:lang w:val="en-US"/>
        </w:rPr>
        <w:t>107</w:t>
      </w:r>
      <w:r w:rsidRPr="00761EF5">
        <w:rPr>
          <w:lang w:val="en-US"/>
        </w:rPr>
        <w:t>, 102742. https://doi.org/10.1016/j.ssresearch.2022.102742</w:t>
      </w:r>
    </w:p>
    <w:p w14:paraId="6E6AE71D" w14:textId="77777777" w:rsidR="00761EF5" w:rsidRPr="00761EF5" w:rsidRDefault="00761EF5" w:rsidP="00761EF5">
      <w:pPr>
        <w:pStyle w:val="Bibliografia"/>
        <w:rPr>
          <w:lang w:val="en-US"/>
        </w:rPr>
      </w:pPr>
      <w:r w:rsidRPr="00761EF5">
        <w:rPr>
          <w:lang w:val="en-US"/>
        </w:rPr>
        <w:t xml:space="preserve">Lauritzen, S. L. (1996). </w:t>
      </w:r>
      <w:r w:rsidRPr="00761EF5">
        <w:rPr>
          <w:i/>
          <w:iCs/>
          <w:lang w:val="en-US"/>
        </w:rPr>
        <w:t>Graphical models</w:t>
      </w:r>
      <w:r w:rsidRPr="00761EF5">
        <w:rPr>
          <w:lang w:val="en-US"/>
        </w:rPr>
        <w:t xml:space="preserve"> (Vol. 17). Clarendon Press.</w:t>
      </w:r>
    </w:p>
    <w:p w14:paraId="16313C2C" w14:textId="77777777" w:rsidR="00761EF5" w:rsidRPr="00761EF5" w:rsidRDefault="00761EF5" w:rsidP="00761EF5">
      <w:pPr>
        <w:pStyle w:val="Bibliografia"/>
        <w:rPr>
          <w:lang w:val="en-US"/>
        </w:rPr>
      </w:pPr>
      <w:r w:rsidRPr="00761EF5">
        <w:rPr>
          <w:lang w:val="en-US"/>
        </w:rPr>
        <w:t xml:space="preserve">Macdonald, S. E., Listhaug, O., &amp; Rabinowitz, G. (1991). Issues and Party Support in Multiparty Systems. </w:t>
      </w:r>
      <w:r w:rsidRPr="00761EF5">
        <w:rPr>
          <w:i/>
          <w:iCs/>
          <w:lang w:val="en-US"/>
        </w:rPr>
        <w:t>American Political Science Review</w:t>
      </w:r>
      <w:r w:rsidRPr="00761EF5">
        <w:rPr>
          <w:lang w:val="en-US"/>
        </w:rPr>
        <w:t xml:space="preserve">, </w:t>
      </w:r>
      <w:r w:rsidRPr="00761EF5">
        <w:rPr>
          <w:i/>
          <w:iCs/>
          <w:lang w:val="en-US"/>
        </w:rPr>
        <w:t>85</w:t>
      </w:r>
      <w:r w:rsidRPr="00761EF5">
        <w:rPr>
          <w:lang w:val="en-US"/>
        </w:rPr>
        <w:t>(4), 1107–1131. https://doi.org/10.2307/1963938</w:t>
      </w:r>
    </w:p>
    <w:p w14:paraId="79DE288A" w14:textId="77777777" w:rsidR="00761EF5" w:rsidRPr="00761EF5" w:rsidRDefault="00761EF5" w:rsidP="00761EF5">
      <w:pPr>
        <w:pStyle w:val="Bibliografia"/>
        <w:rPr>
          <w:lang w:val="en-US"/>
        </w:rPr>
      </w:pPr>
      <w:r w:rsidRPr="00761EF5">
        <w:rPr>
          <w:lang w:val="en-US"/>
        </w:rPr>
        <w:t xml:space="preserve">Malka, A., &amp; Lelkes, Y. (2010). More than Ideology: Conservative–Liberal Identity and Receptivity to Political Cues. </w:t>
      </w:r>
      <w:r w:rsidRPr="00761EF5">
        <w:rPr>
          <w:i/>
          <w:iCs/>
          <w:lang w:val="en-US"/>
        </w:rPr>
        <w:t>Social Justice Research</w:t>
      </w:r>
      <w:r w:rsidRPr="00761EF5">
        <w:rPr>
          <w:lang w:val="en-US"/>
        </w:rPr>
        <w:t xml:space="preserve">, </w:t>
      </w:r>
      <w:r w:rsidRPr="00761EF5">
        <w:rPr>
          <w:i/>
          <w:iCs/>
          <w:lang w:val="en-US"/>
        </w:rPr>
        <w:t>23</w:t>
      </w:r>
      <w:r w:rsidRPr="00761EF5">
        <w:rPr>
          <w:lang w:val="en-US"/>
        </w:rPr>
        <w:t>(2–3), 156–188. https://doi.org/10.1007/s11211-010-0114-3</w:t>
      </w:r>
    </w:p>
    <w:p w14:paraId="5AC63E0D" w14:textId="77777777" w:rsidR="00761EF5" w:rsidRPr="00761EF5" w:rsidRDefault="00761EF5" w:rsidP="00761EF5">
      <w:pPr>
        <w:pStyle w:val="Bibliografia"/>
        <w:rPr>
          <w:lang w:val="en-US"/>
        </w:rPr>
      </w:pPr>
      <w:r w:rsidRPr="00761EF5">
        <w:rPr>
          <w:lang w:val="en-US"/>
        </w:rPr>
        <w:t xml:space="preserve">Martin, J. L. (2000). The relation of aggregate statistics on beliefs to culture and cognition. </w:t>
      </w:r>
      <w:r w:rsidRPr="00761EF5">
        <w:rPr>
          <w:i/>
          <w:iCs/>
          <w:lang w:val="en-US"/>
        </w:rPr>
        <w:t>Poetics</w:t>
      </w:r>
      <w:r w:rsidRPr="00761EF5">
        <w:rPr>
          <w:lang w:val="en-US"/>
        </w:rPr>
        <w:t xml:space="preserve">, </w:t>
      </w:r>
      <w:r w:rsidRPr="00761EF5">
        <w:rPr>
          <w:i/>
          <w:iCs/>
          <w:lang w:val="en-US"/>
        </w:rPr>
        <w:t>28</w:t>
      </w:r>
      <w:r w:rsidRPr="00761EF5">
        <w:rPr>
          <w:lang w:val="en-US"/>
        </w:rPr>
        <w:t>(1), 5–20. https://doi.org/10.1016/S0304-422X(00)00010-3</w:t>
      </w:r>
    </w:p>
    <w:p w14:paraId="024765BF" w14:textId="77777777" w:rsidR="00761EF5" w:rsidRPr="00761EF5" w:rsidRDefault="00761EF5" w:rsidP="00761EF5">
      <w:pPr>
        <w:pStyle w:val="Bibliografia"/>
        <w:rPr>
          <w:lang w:val="en-US"/>
        </w:rPr>
      </w:pPr>
      <w:r w:rsidRPr="00761EF5">
        <w:rPr>
          <w:lang w:val="en-US"/>
        </w:rPr>
        <w:lastRenderedPageBreak/>
        <w:t xml:space="preserve">Martin, J. L. (2002). Power, Authority, and the Constraint of Belief Systems. </w:t>
      </w:r>
      <w:r w:rsidRPr="00761EF5">
        <w:rPr>
          <w:i/>
          <w:iCs/>
          <w:lang w:val="en-US"/>
        </w:rPr>
        <w:t>American Journal of Sociology</w:t>
      </w:r>
      <w:r w:rsidRPr="00761EF5">
        <w:rPr>
          <w:lang w:val="en-US"/>
        </w:rPr>
        <w:t xml:space="preserve">, </w:t>
      </w:r>
      <w:r w:rsidRPr="00761EF5">
        <w:rPr>
          <w:i/>
          <w:iCs/>
          <w:lang w:val="en-US"/>
        </w:rPr>
        <w:t>107</w:t>
      </w:r>
      <w:r w:rsidRPr="00761EF5">
        <w:rPr>
          <w:lang w:val="en-US"/>
        </w:rPr>
        <w:t>(4), 861–904. https://doi.org/10.1086/343192</w:t>
      </w:r>
    </w:p>
    <w:p w14:paraId="08170EE1" w14:textId="77777777" w:rsidR="00761EF5" w:rsidRPr="00761EF5" w:rsidRDefault="00761EF5" w:rsidP="00761EF5">
      <w:pPr>
        <w:pStyle w:val="Bibliografia"/>
        <w:rPr>
          <w:lang w:val="en-US"/>
        </w:rPr>
      </w:pPr>
      <w:r w:rsidRPr="00761EF5">
        <w:rPr>
          <w:lang w:val="en-US"/>
        </w:rPr>
        <w:t xml:space="preserve">McKnight, P. E., &amp; Najab, J. (2010). Mann‐Whitney </w:t>
      </w:r>
      <w:r w:rsidRPr="00761EF5">
        <w:rPr>
          <w:smallCaps/>
          <w:lang w:val="en-US"/>
        </w:rPr>
        <w:t>U</w:t>
      </w:r>
      <w:r w:rsidRPr="00761EF5">
        <w:rPr>
          <w:lang w:val="en-US"/>
        </w:rPr>
        <w:t xml:space="preserve"> Test. In I. B. Weiner &amp; W. E. Craighead (Eds.), </w:t>
      </w:r>
      <w:r w:rsidRPr="00761EF5">
        <w:rPr>
          <w:i/>
          <w:iCs/>
          <w:lang w:val="en-US"/>
        </w:rPr>
        <w:t>The Corsini Encyclopedia of Psychology</w:t>
      </w:r>
      <w:r w:rsidRPr="00761EF5">
        <w:rPr>
          <w:lang w:val="en-US"/>
        </w:rPr>
        <w:t xml:space="preserve"> (1st ed., pp. 1–1). Wiley. https://doi.org/10.1002/9780470479216.corpsy0524</w:t>
      </w:r>
    </w:p>
    <w:p w14:paraId="77A293F2" w14:textId="77777777" w:rsidR="00761EF5" w:rsidRPr="00761EF5" w:rsidRDefault="00761EF5" w:rsidP="00761EF5">
      <w:pPr>
        <w:pStyle w:val="Bibliografia"/>
        <w:rPr>
          <w:lang w:val="en-US"/>
        </w:rPr>
      </w:pPr>
      <w:r w:rsidRPr="00761EF5">
        <w:rPr>
          <w:lang w:val="en-US"/>
        </w:rPr>
        <w:t xml:space="preserve">Opsahl, T., Agneessens, F., &amp; Skvoretz, J. (2010). Node centrality in weighted networks: Generalizing degree and shortest paths. </w:t>
      </w:r>
      <w:r w:rsidRPr="00761EF5">
        <w:rPr>
          <w:i/>
          <w:iCs/>
          <w:lang w:val="en-US"/>
        </w:rPr>
        <w:t>Social Networks</w:t>
      </w:r>
      <w:r w:rsidRPr="00761EF5">
        <w:rPr>
          <w:lang w:val="en-US"/>
        </w:rPr>
        <w:t xml:space="preserve">, </w:t>
      </w:r>
      <w:r w:rsidRPr="00761EF5">
        <w:rPr>
          <w:i/>
          <w:iCs/>
          <w:lang w:val="en-US"/>
        </w:rPr>
        <w:t>32</w:t>
      </w:r>
      <w:r w:rsidRPr="00761EF5">
        <w:rPr>
          <w:lang w:val="en-US"/>
        </w:rPr>
        <w:t>(3), 245–251. https://doi.org/10.1016/j.socnet.2010.03.006</w:t>
      </w:r>
    </w:p>
    <w:p w14:paraId="3312A351" w14:textId="77777777" w:rsidR="00761EF5" w:rsidRPr="00761EF5" w:rsidRDefault="00761EF5" w:rsidP="00761EF5">
      <w:pPr>
        <w:pStyle w:val="Bibliografia"/>
        <w:rPr>
          <w:lang w:val="en-US"/>
        </w:rPr>
      </w:pPr>
      <w:r w:rsidRPr="00761EF5">
        <w:rPr>
          <w:lang w:val="en-US"/>
        </w:rPr>
        <w:t xml:space="preserve">Peffley, M. A., &amp; Hurwitz, J. (1985). A Hierarchical Model of Attitude Constraint. </w:t>
      </w:r>
      <w:r w:rsidRPr="00761EF5">
        <w:rPr>
          <w:i/>
          <w:iCs/>
          <w:lang w:val="en-US"/>
        </w:rPr>
        <w:t>American Journal of Political Science</w:t>
      </w:r>
      <w:r w:rsidRPr="00761EF5">
        <w:rPr>
          <w:lang w:val="en-US"/>
        </w:rPr>
        <w:t xml:space="preserve">, </w:t>
      </w:r>
      <w:r w:rsidRPr="00761EF5">
        <w:rPr>
          <w:i/>
          <w:iCs/>
          <w:lang w:val="en-US"/>
        </w:rPr>
        <w:t>29</w:t>
      </w:r>
      <w:r w:rsidRPr="00761EF5">
        <w:rPr>
          <w:lang w:val="en-US"/>
        </w:rPr>
        <w:t>(4), 871. https://doi.org/10.2307/2111185</w:t>
      </w:r>
    </w:p>
    <w:p w14:paraId="6D102115" w14:textId="77777777" w:rsidR="00761EF5" w:rsidRPr="00761EF5" w:rsidRDefault="00761EF5" w:rsidP="00761EF5">
      <w:pPr>
        <w:pStyle w:val="Bibliografia"/>
        <w:rPr>
          <w:lang w:val="en-US"/>
        </w:rPr>
      </w:pPr>
      <w:r w:rsidRPr="00761EF5">
        <w:rPr>
          <w:lang w:val="en-US"/>
        </w:rPr>
        <w:t xml:space="preserve">Petrocik, J. R. (1996). Issue ownership in presidential elections, with a 1980 case study. </w:t>
      </w:r>
      <w:r w:rsidRPr="00761EF5">
        <w:rPr>
          <w:i/>
          <w:iCs/>
          <w:lang w:val="en-US"/>
        </w:rPr>
        <w:t>American Journal of Political Science</w:t>
      </w:r>
      <w:r w:rsidRPr="00761EF5">
        <w:rPr>
          <w:lang w:val="en-US"/>
        </w:rPr>
        <w:t>, 825–850.</w:t>
      </w:r>
    </w:p>
    <w:p w14:paraId="1ED2077C" w14:textId="77777777" w:rsidR="00761EF5" w:rsidRPr="00761EF5" w:rsidRDefault="00761EF5" w:rsidP="00761EF5">
      <w:pPr>
        <w:pStyle w:val="Bibliografia"/>
        <w:rPr>
          <w:lang w:val="en-US"/>
        </w:rPr>
      </w:pPr>
      <w:r w:rsidRPr="00761EF5">
        <w:rPr>
          <w:lang w:val="en-US"/>
        </w:rPr>
        <w:t xml:space="preserve">Schlicht-Schmälzle, R., Chykina, V., &amp; Schmälzle, R. (2018). An attitude network analysis of post-national citizenship identities. </w:t>
      </w:r>
      <w:r w:rsidRPr="00761EF5">
        <w:rPr>
          <w:i/>
          <w:iCs/>
          <w:lang w:val="en-US"/>
        </w:rPr>
        <w:t>PLOS ONE</w:t>
      </w:r>
      <w:r w:rsidRPr="00761EF5">
        <w:rPr>
          <w:lang w:val="en-US"/>
        </w:rPr>
        <w:t xml:space="preserve">, </w:t>
      </w:r>
      <w:r w:rsidRPr="00761EF5">
        <w:rPr>
          <w:i/>
          <w:iCs/>
          <w:lang w:val="en-US"/>
        </w:rPr>
        <w:t>13</w:t>
      </w:r>
      <w:r w:rsidRPr="00761EF5">
        <w:rPr>
          <w:lang w:val="en-US"/>
        </w:rPr>
        <w:t>(12), e0208241. https://doi.org/10.1371/journal.pone.0208241</w:t>
      </w:r>
    </w:p>
    <w:p w14:paraId="7A75E667" w14:textId="77777777" w:rsidR="00761EF5" w:rsidRPr="00761EF5" w:rsidRDefault="00761EF5" w:rsidP="00761EF5">
      <w:pPr>
        <w:pStyle w:val="Bibliografia"/>
        <w:rPr>
          <w:lang w:val="en-US"/>
        </w:rPr>
      </w:pPr>
      <w:r w:rsidRPr="00761EF5">
        <w:rPr>
          <w:lang w:val="en-US"/>
        </w:rPr>
        <w:t xml:space="preserve">Tibshirani, R. (1996). Regression Shrinkage and Selection Via the Lasso. </w:t>
      </w:r>
      <w:r w:rsidRPr="00761EF5">
        <w:rPr>
          <w:i/>
          <w:iCs/>
          <w:lang w:val="en-US"/>
        </w:rPr>
        <w:t>Journal of the Royal Statistical Society Series B: Statistical Methodology</w:t>
      </w:r>
      <w:r w:rsidRPr="00761EF5">
        <w:rPr>
          <w:lang w:val="en-US"/>
        </w:rPr>
        <w:t xml:space="preserve">, </w:t>
      </w:r>
      <w:r w:rsidRPr="00761EF5">
        <w:rPr>
          <w:i/>
          <w:iCs/>
          <w:lang w:val="en-US"/>
        </w:rPr>
        <w:t>58</w:t>
      </w:r>
      <w:r w:rsidRPr="00761EF5">
        <w:rPr>
          <w:lang w:val="en-US"/>
        </w:rPr>
        <w:t>(1), 267–288. https://doi.org/10.1111/j.2517-6161.1996.tb02080.x</w:t>
      </w:r>
    </w:p>
    <w:p w14:paraId="1814ECC4" w14:textId="77777777" w:rsidR="00761EF5" w:rsidRPr="00761EF5" w:rsidRDefault="00761EF5" w:rsidP="00761EF5">
      <w:pPr>
        <w:pStyle w:val="Bibliografia"/>
        <w:rPr>
          <w:lang w:val="en-US"/>
        </w:rPr>
      </w:pPr>
      <w:r w:rsidRPr="00761EF5">
        <w:rPr>
          <w:lang w:val="en-US"/>
        </w:rPr>
        <w:t xml:space="preserve">Turner-Zwinkels, F. M., &amp; Brandt, M. J. (2022). Belief system networks can be used to predict where to expect dynamic constraint. </w:t>
      </w:r>
      <w:r w:rsidRPr="00761EF5">
        <w:rPr>
          <w:i/>
          <w:iCs/>
          <w:lang w:val="en-US"/>
        </w:rPr>
        <w:t>Journal of Experimental Social Psychology</w:t>
      </w:r>
      <w:r w:rsidRPr="00761EF5">
        <w:rPr>
          <w:lang w:val="en-US"/>
        </w:rPr>
        <w:t xml:space="preserve">, </w:t>
      </w:r>
      <w:r w:rsidRPr="00761EF5">
        <w:rPr>
          <w:i/>
          <w:iCs/>
          <w:lang w:val="en-US"/>
        </w:rPr>
        <w:t>100</w:t>
      </w:r>
      <w:r w:rsidRPr="00761EF5">
        <w:rPr>
          <w:lang w:val="en-US"/>
        </w:rPr>
        <w:t>, 104279. https://doi.org/10.1016/j.jesp.2021.104279</w:t>
      </w:r>
    </w:p>
    <w:p w14:paraId="75CBCBAE" w14:textId="77777777" w:rsidR="00761EF5" w:rsidRPr="00761EF5" w:rsidRDefault="00761EF5" w:rsidP="00761EF5">
      <w:pPr>
        <w:pStyle w:val="Bibliografia"/>
        <w:rPr>
          <w:lang w:val="en-US"/>
        </w:rPr>
      </w:pPr>
      <w:r w:rsidRPr="00761EF5">
        <w:rPr>
          <w:lang w:val="en-US"/>
        </w:rPr>
        <w:t xml:space="preserve">Van Den Hoogen, E., Daenekindt, S., De Koster, W., &amp; Van Der Waal, J. (2022). Support for European Union membership comes in various guises: Evidence from a Correlational Class Analysis of novel Dutch survey data. </w:t>
      </w:r>
      <w:r w:rsidRPr="00761EF5">
        <w:rPr>
          <w:i/>
          <w:iCs/>
          <w:lang w:val="en-US"/>
        </w:rPr>
        <w:t>European Union Politics</w:t>
      </w:r>
      <w:r w:rsidRPr="00761EF5">
        <w:rPr>
          <w:lang w:val="en-US"/>
        </w:rPr>
        <w:t xml:space="preserve">, </w:t>
      </w:r>
      <w:r w:rsidRPr="00761EF5">
        <w:rPr>
          <w:i/>
          <w:iCs/>
          <w:lang w:val="en-US"/>
        </w:rPr>
        <w:t>23</w:t>
      </w:r>
      <w:r w:rsidRPr="00761EF5">
        <w:rPr>
          <w:lang w:val="en-US"/>
        </w:rPr>
        <w:t>(3), 489–508. https://doi.org/10.1177/14651165221101505</w:t>
      </w:r>
    </w:p>
    <w:p w14:paraId="2651C00F" w14:textId="77777777" w:rsidR="00761EF5" w:rsidRPr="00761EF5" w:rsidRDefault="00761EF5" w:rsidP="00761EF5">
      <w:pPr>
        <w:pStyle w:val="Bibliografia"/>
        <w:rPr>
          <w:lang w:val="en-US"/>
        </w:rPr>
      </w:pPr>
      <w:r w:rsidRPr="00761EF5">
        <w:rPr>
          <w:lang w:val="en-US"/>
        </w:rPr>
        <w:lastRenderedPageBreak/>
        <w:t xml:space="preserve">Van Der Eijk, C., Van Der Brug, W., Kroh, M., &amp; Franklin, M. (2006). Rethinking the dependent variable in voting behavior: On the measurement and analysis of electoral utilities. </w:t>
      </w:r>
      <w:r w:rsidRPr="00761EF5">
        <w:rPr>
          <w:i/>
          <w:iCs/>
          <w:lang w:val="en-US"/>
        </w:rPr>
        <w:t>Electoral Studies</w:t>
      </w:r>
      <w:r w:rsidRPr="00761EF5">
        <w:rPr>
          <w:lang w:val="en-US"/>
        </w:rPr>
        <w:t xml:space="preserve">, </w:t>
      </w:r>
      <w:r w:rsidRPr="00761EF5">
        <w:rPr>
          <w:i/>
          <w:iCs/>
          <w:lang w:val="en-US"/>
        </w:rPr>
        <w:t>25</w:t>
      </w:r>
      <w:r w:rsidRPr="00761EF5">
        <w:rPr>
          <w:lang w:val="en-US"/>
        </w:rPr>
        <w:t>(3), 424–447. https://doi.org/10.1016/j.electstud.2005.06.012</w:t>
      </w:r>
    </w:p>
    <w:p w14:paraId="2941BE04" w14:textId="77777777" w:rsidR="00761EF5" w:rsidRPr="00761EF5" w:rsidRDefault="00761EF5" w:rsidP="00761EF5">
      <w:pPr>
        <w:pStyle w:val="Bibliografia"/>
        <w:rPr>
          <w:lang w:val="en-US"/>
        </w:rPr>
      </w:pPr>
      <w:r w:rsidRPr="00761EF5">
        <w:rPr>
          <w:lang w:val="en-US"/>
        </w:rPr>
        <w:t xml:space="preserve">Van Noord, J., Turner-Zwinkels, F. M., Kesberg, R., Brandt, M. J., Easterbrook, M. J., Kuppens, T., &amp; Spruyt, B. (2024). The nature and structure of European belief systems: Exploring the varieties of belief systems across 23 European countries. </w:t>
      </w:r>
      <w:r w:rsidRPr="00761EF5">
        <w:rPr>
          <w:i/>
          <w:iCs/>
          <w:lang w:val="en-US"/>
        </w:rPr>
        <w:t>European Sociological Review</w:t>
      </w:r>
      <w:r w:rsidRPr="00761EF5">
        <w:rPr>
          <w:lang w:val="en-US"/>
        </w:rPr>
        <w:t>, jcae011. https://doi.org/10.1093/esr/jcae011</w:t>
      </w:r>
    </w:p>
    <w:p w14:paraId="5A236CA1" w14:textId="77777777" w:rsidR="00761EF5" w:rsidRDefault="00761EF5" w:rsidP="00761EF5">
      <w:pPr>
        <w:pStyle w:val="Bibliografia"/>
      </w:pPr>
      <w:r w:rsidRPr="00761EF5">
        <w:rPr>
          <w:lang w:val="en-US"/>
        </w:rPr>
        <w:t xml:space="preserve">Vergallo, G. M. (2019). The Marco Cappato and Fabiano Antoniani (dj Fabo) case paves the way for new assisted suicide legislation in Italy: An overview of statutes from several European countries. </w:t>
      </w:r>
      <w:r>
        <w:rPr>
          <w:i/>
          <w:iCs/>
        </w:rPr>
        <w:t>European Journal of Health Law</w:t>
      </w:r>
      <w:r>
        <w:t xml:space="preserve">, </w:t>
      </w:r>
      <w:r>
        <w:rPr>
          <w:i/>
          <w:iCs/>
        </w:rPr>
        <w:t>26</w:t>
      </w:r>
      <w:r>
        <w:t>(3), 221–239.</w:t>
      </w:r>
    </w:p>
    <w:p w14:paraId="1C0B39C7" w14:textId="77777777" w:rsidR="00761EF5" w:rsidRPr="00761EF5" w:rsidRDefault="00761EF5" w:rsidP="00761EF5">
      <w:pPr>
        <w:pStyle w:val="Bibliografia"/>
        <w:rPr>
          <w:lang w:val="en-US"/>
        </w:rPr>
      </w:pPr>
      <w:r>
        <w:t xml:space="preserve">Vezzoni, C., Ladini, R., Molteni, F., Dotti Sani, G. M., Biolcati, F., Chiesi, A., Maraffi, M., Guglielmi, S., Pedrazzani, A., &amp; Segatti, P. (2020). </w:t>
      </w:r>
      <w:r w:rsidRPr="00761EF5">
        <w:rPr>
          <w:lang w:val="en-US"/>
        </w:rPr>
        <w:t xml:space="preserve">Investigating the social, economic and political consequences of Covid-19: A rolling cross-section approach. </w:t>
      </w:r>
      <w:r w:rsidRPr="00761EF5">
        <w:rPr>
          <w:i/>
          <w:iCs/>
          <w:lang w:val="en-US"/>
        </w:rPr>
        <w:t>Survey Research Methods</w:t>
      </w:r>
      <w:r w:rsidRPr="00761EF5">
        <w:rPr>
          <w:lang w:val="en-US"/>
        </w:rPr>
        <w:t>, 187-194 Pages. https://doi.org/10.18148/SRM/2020.V14I2.7745</w:t>
      </w:r>
    </w:p>
    <w:p w14:paraId="75B4403C" w14:textId="77777777" w:rsidR="00761EF5" w:rsidRPr="00761EF5" w:rsidRDefault="00761EF5" w:rsidP="00761EF5">
      <w:pPr>
        <w:pStyle w:val="Bibliografia"/>
        <w:rPr>
          <w:lang w:val="en-US"/>
        </w:rPr>
      </w:pPr>
      <w:r w:rsidRPr="00761EF5">
        <w:rPr>
          <w:lang w:val="en-US"/>
        </w:rPr>
        <w:t xml:space="preserve">Westreich, D. (2012). Berkson’s bias, selection bias, and missing data. </w:t>
      </w:r>
      <w:r w:rsidRPr="00761EF5">
        <w:rPr>
          <w:i/>
          <w:iCs/>
          <w:lang w:val="en-US"/>
        </w:rPr>
        <w:t>Epidemiology (Cambridge, Mass.)</w:t>
      </w:r>
      <w:r w:rsidRPr="00761EF5">
        <w:rPr>
          <w:lang w:val="en-US"/>
        </w:rPr>
        <w:t xml:space="preserve">, </w:t>
      </w:r>
      <w:r w:rsidRPr="00761EF5">
        <w:rPr>
          <w:i/>
          <w:iCs/>
          <w:lang w:val="en-US"/>
        </w:rPr>
        <w:t>23</w:t>
      </w:r>
      <w:r w:rsidRPr="00761EF5">
        <w:rPr>
          <w:lang w:val="en-US"/>
        </w:rPr>
        <w:t>(1), 159–164.</w:t>
      </w:r>
    </w:p>
    <w:p w14:paraId="1F113FCD" w14:textId="77777777" w:rsidR="00761EF5" w:rsidRDefault="00761EF5" w:rsidP="00761EF5">
      <w:pPr>
        <w:pStyle w:val="Bibliografia"/>
      </w:pPr>
      <w:r w:rsidRPr="00761EF5">
        <w:rPr>
          <w:lang w:val="en-US"/>
        </w:rPr>
        <w:t xml:space="preserve">Zaller, J. (1992). </w:t>
      </w:r>
      <w:r w:rsidRPr="00761EF5">
        <w:rPr>
          <w:i/>
          <w:iCs/>
          <w:lang w:val="en-US"/>
        </w:rPr>
        <w:t>The nature and origins of mass opinion</w:t>
      </w:r>
      <w:r w:rsidRPr="00761EF5">
        <w:rPr>
          <w:lang w:val="en-US"/>
        </w:rPr>
        <w:t xml:space="preserve">. </w:t>
      </w:r>
      <w:r>
        <w:t>Cambridge university press.</w:t>
      </w:r>
    </w:p>
    <w:p w14:paraId="705E5ACD" w14:textId="41616082" w:rsidR="00A67A2F" w:rsidRPr="00A67A2F" w:rsidRDefault="00523FB8" w:rsidP="0049449E">
      <w:pPr>
        <w:spacing w:line="480" w:lineRule="auto"/>
        <w:ind w:left="0" w:firstLine="0"/>
        <w:rPr>
          <w:rFonts w:eastAsiaTheme="majorEastAsia"/>
          <w:lang w:val="en-US" w:eastAsia="en-US"/>
        </w:rPr>
      </w:pPr>
      <w:r>
        <w:rPr>
          <w:rFonts w:eastAsiaTheme="majorEastAsia"/>
          <w:lang w:val="en-US" w:eastAsia="en-US"/>
        </w:rPr>
        <w:fldChar w:fldCharType="end"/>
      </w:r>
    </w:p>
    <w:sectPr w:rsidR="00A67A2F" w:rsidRPr="00A67A2F" w:rsidSect="004F2C1F">
      <w:footerReference w:type="default" r:id="rId13"/>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87374C" w14:textId="77777777" w:rsidR="00EF6874" w:rsidRDefault="00EF6874" w:rsidP="0071047F">
      <w:pPr>
        <w:spacing w:line="240" w:lineRule="auto"/>
      </w:pPr>
      <w:r>
        <w:separator/>
      </w:r>
    </w:p>
  </w:endnote>
  <w:endnote w:type="continuationSeparator" w:id="0">
    <w:p w14:paraId="6EB0AF13" w14:textId="77777777" w:rsidR="00EF6874" w:rsidRDefault="00EF6874"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7182588"/>
      <w:docPartObj>
        <w:docPartGallery w:val="Page Numbers (Bottom of Page)"/>
        <w:docPartUnique/>
      </w:docPartObj>
    </w:sdtPr>
    <w:sdtContent>
      <w:p w14:paraId="43CD7971" w14:textId="4600A582" w:rsidR="00AB4ECD" w:rsidRDefault="00AB4ECD">
        <w:pPr>
          <w:pStyle w:val="Pidipagina"/>
          <w:jc w:val="right"/>
        </w:pPr>
        <w:r>
          <w:fldChar w:fldCharType="begin"/>
        </w:r>
        <w:r>
          <w:instrText>PAGE   \* MERGEFORMAT</w:instrText>
        </w:r>
        <w:r>
          <w:fldChar w:fldCharType="separate"/>
        </w:r>
        <w:r>
          <w:rPr>
            <w:lang w:val="it-IT"/>
          </w:rPr>
          <w:t>2</w:t>
        </w:r>
        <w:r>
          <w:fldChar w:fldCharType="end"/>
        </w:r>
      </w:p>
    </w:sdtContent>
  </w:sdt>
  <w:p w14:paraId="01A36882" w14:textId="77777777" w:rsidR="00AB4ECD" w:rsidRDefault="00AB4EC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835E2F" w14:textId="77777777" w:rsidR="00EF6874" w:rsidRDefault="00EF6874" w:rsidP="0071047F">
      <w:pPr>
        <w:spacing w:line="240" w:lineRule="auto"/>
      </w:pPr>
      <w:r>
        <w:separator/>
      </w:r>
    </w:p>
  </w:footnote>
  <w:footnote w:type="continuationSeparator" w:id="0">
    <w:p w14:paraId="60135C89" w14:textId="77777777" w:rsidR="00EF6874" w:rsidRDefault="00EF6874" w:rsidP="0071047F">
      <w:pPr>
        <w:spacing w:line="240" w:lineRule="auto"/>
      </w:pPr>
      <w:r>
        <w:continuationSeparator/>
      </w:r>
    </w:p>
  </w:footnote>
  <w:footnote w:id="1">
    <w:p w14:paraId="6ECAB9EE" w14:textId="1E14E95A" w:rsidR="00BD4B38" w:rsidRPr="00BD4B38" w:rsidRDefault="00BD4B38" w:rsidP="00BD4B38">
      <w:pPr>
        <w:pStyle w:val="Testonotaapidipagina"/>
        <w:jc w:val="both"/>
        <w:rPr>
          <w:lang w:val="en-US"/>
        </w:rPr>
      </w:pPr>
      <w:r>
        <w:rPr>
          <w:rStyle w:val="Rimandonotaapidipagina"/>
        </w:rPr>
        <w:footnoteRef/>
      </w:r>
      <w:r w:rsidRPr="00BD4B38">
        <w:rPr>
          <w:lang w:val="en-US"/>
        </w:rPr>
        <w:t xml:space="preserve"> The term consensus has been previously used </w:t>
      </w:r>
      <w:r w:rsidR="004701D8" w:rsidRPr="00BD4B38">
        <w:rPr>
          <w:lang w:val="en-US"/>
        </w:rPr>
        <w:t>to describe the likelihood that any two</w:t>
      </w:r>
      <w:r w:rsidR="004701D8">
        <w:rPr>
          <w:lang w:val="en-US"/>
        </w:rPr>
        <w:t xml:space="preserve"> i</w:t>
      </w:r>
      <w:r w:rsidR="004701D8" w:rsidRPr="00BD4B38">
        <w:rPr>
          <w:lang w:val="en-US"/>
        </w:rPr>
        <w:t>ndividuals in a given group will hold the same normative position on a set of attitudes</w:t>
      </w:r>
      <w:r w:rsidR="004701D8">
        <w:rPr>
          <w:lang w:val="en-US"/>
        </w:rPr>
        <w:t xml:space="preserve"> </w:t>
      </w:r>
      <w:r w:rsidR="004701D8">
        <w:rPr>
          <w:lang w:val="en-US"/>
        </w:rPr>
        <w:fldChar w:fldCharType="begin"/>
      </w:r>
      <w:r w:rsidR="004701D8">
        <w:rPr>
          <w:lang w:val="en-US"/>
        </w:rPr>
        <w:instrText xml:space="preserve"> ADDIN ZOTERO_ITEM CSL_CITATION {"citationID":"Xs6fxGnn","properties":{"formattedCitation":"(Martin, 2000, 2002)","plainCitation":"(Martin, 2000, 2002)","noteIndex":1},"citationItems":[{"id":278,"uris":["http://zotero.org/users/10425122/items/UZVYY43I"],"itemData":{"id":278,"type":"article-journal","abstract":"This paper examines a tradition of empirical research that attempts to infer the existence of some form of cognitive ordering of beliefs by using aggregate data from some sample of respondents. This approach is called 'associationist' in that the non-independence between two or more beliefs in the aggregate is taken as an indicator of the cognitive association between these beliefs within the mind of a respondent. This cognitive order is generally envisioned as a latent but real connection between two cognitive elements, such that a change in one will produce a psychic impetus towards a change in the other. The associationist approach has been marred by two fundamental paradoxes: first, the conception of cognitive association that is relied upon is one having to do with change, while the model of the belief system that goes along with this is fundamentally static; second, an aggregate property is used as the basis of statements about individual cognition, while that property (non-independence) tends to disappear as we approach the individual level.","container-title":"Poetics","DOI":"10.1016/S0304-422X(00)00010-3","ISSN":"0304422X","issue":"1","journalAbbreviation":"Poetics","language":"en","license":"https://www.elsevier.com/tdm/userlicense/1.0/","page":"5-20","source":"DOI.org (Crossref)","title":"The relation of aggregate statistics on beliefs to culture and cognition","volume":"28","author":[{"family":"Martin","given":"John Levi"}],"issued":{"date-parts":[["2000",10]]},"citation-key":"martin2000"}},{"id":277,"uris":["http://zotero.org/users/10425122/items/KCEDSETF"],"itemData":{"id":277,"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citation-key":"martin2002"}}],"schema":"https://github.com/citation-style-language/schema/raw/master/csl-citation.json"} </w:instrText>
      </w:r>
      <w:r w:rsidR="004701D8">
        <w:rPr>
          <w:lang w:val="en-US"/>
        </w:rPr>
        <w:fldChar w:fldCharType="separate"/>
      </w:r>
      <w:r w:rsidR="004701D8" w:rsidRPr="004701D8">
        <w:rPr>
          <w:lang w:val="en-US"/>
        </w:rPr>
        <w:t>(Martin, 2000, 2002)</w:t>
      </w:r>
      <w:r w:rsidR="004701D8">
        <w:rPr>
          <w:lang w:val="en-US"/>
        </w:rPr>
        <w:fldChar w:fldCharType="end"/>
      </w:r>
      <w:r w:rsidRPr="00BD4B38">
        <w:rPr>
          <w:lang w:val="en-US"/>
        </w:rPr>
        <w:t xml:space="preserve">. However, this definition conflates consensus with constraint, as individuals with highly correlated attitudes are necessarily more likely to agree on specific positions. In contrast, this study conceptualizes </w:t>
      </w:r>
      <w:r w:rsidR="009C5C42">
        <w:rPr>
          <w:lang w:val="en-US"/>
        </w:rPr>
        <w:t>constraint</w:t>
      </w:r>
      <w:r w:rsidRPr="00BD4B38">
        <w:rPr>
          <w:lang w:val="en-US"/>
        </w:rPr>
        <w:t xml:space="preserve"> as a </w:t>
      </w:r>
      <w:r>
        <w:rPr>
          <w:lang w:val="en-US"/>
        </w:rPr>
        <w:t>bi-dimensional construct composed of</w:t>
      </w:r>
      <w:r w:rsidRPr="00BD4B38">
        <w:rPr>
          <w:lang w:val="en-US"/>
        </w:rPr>
        <w:t xml:space="preserve"> tightness </w:t>
      </w:r>
      <w:r>
        <w:rPr>
          <w:lang w:val="en-US"/>
        </w:rPr>
        <w:t>and</w:t>
      </w:r>
      <w:r w:rsidRPr="00BD4B38">
        <w:rPr>
          <w:lang w:val="en-US"/>
        </w:rPr>
        <w:t xml:space="preserve"> consensus</w:t>
      </w:r>
      <w:r>
        <w:rPr>
          <w:lang w:val="en-US"/>
        </w:rPr>
        <w:t>.</w:t>
      </w:r>
    </w:p>
  </w:footnote>
  <w:footnote w:id="2">
    <w:p w14:paraId="77017A8D" w14:textId="4CABD9A2" w:rsidR="0092342C" w:rsidRPr="00C8304F" w:rsidRDefault="0092342C" w:rsidP="0092342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Pr>
          <w:lang w:val="en-US"/>
        </w:rPr>
        <w:t>“</w:t>
      </w:r>
      <w:r w:rsidRPr="000A14F6">
        <w:rPr>
          <w:lang w:val="en-US"/>
        </w:rPr>
        <w:t>cross-level</w:t>
      </w:r>
      <w:r>
        <w:rPr>
          <w:lang w:val="en-US"/>
        </w:rPr>
        <w:t>”</w:t>
      </w:r>
      <w:r w:rsidRPr="000A14F6">
        <w:rPr>
          <w:lang w:val="en-US"/>
        </w:rPr>
        <w:t xml:space="preserve"> categories</w:t>
      </w:r>
      <w:r>
        <w:rPr>
          <w:lang w:val="en-US"/>
        </w:rPr>
        <w:t xml:space="preserve"> </w:t>
      </w:r>
      <w:r>
        <w:rPr>
          <w:lang w:val="en-US"/>
        </w:rPr>
        <w:fldChar w:fldCharType="begin"/>
      </w:r>
      <w:r w:rsidR="00761EF5">
        <w:rPr>
          <w:lang w:val="en-US"/>
        </w:rPr>
        <w:instrText xml:space="preserve"> ADDIN ZOTERO_ITEM CSL_CITATION {"citationID":"DdUg3USC","properties":{"formattedCitation":"(Keskint\\uc0\\u252{}rk, 2022b)","plainCitation":"(Keskintürk, 2022b)","noteIndex":2},"citationItems":[{"id":"eVnURRbE/k2L5TGgv","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BB63A5" w:rsidRPr="00BB63A5">
        <w:rPr>
          <w:lang w:val="en-US"/>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02A63"/>
    <w:rsid w:val="0000692E"/>
    <w:rsid w:val="00006FD5"/>
    <w:rsid w:val="000120BB"/>
    <w:rsid w:val="00017384"/>
    <w:rsid w:val="00020BEC"/>
    <w:rsid w:val="00031064"/>
    <w:rsid w:val="0003458C"/>
    <w:rsid w:val="000370F3"/>
    <w:rsid w:val="0003770B"/>
    <w:rsid w:val="0004380F"/>
    <w:rsid w:val="000620DB"/>
    <w:rsid w:val="00065DFE"/>
    <w:rsid w:val="0007033D"/>
    <w:rsid w:val="00071532"/>
    <w:rsid w:val="00092139"/>
    <w:rsid w:val="00093EEE"/>
    <w:rsid w:val="00095274"/>
    <w:rsid w:val="000A14F6"/>
    <w:rsid w:val="000C4117"/>
    <w:rsid w:val="000C5E0B"/>
    <w:rsid w:val="000D7D62"/>
    <w:rsid w:val="000F5117"/>
    <w:rsid w:val="000F6700"/>
    <w:rsid w:val="000F7424"/>
    <w:rsid w:val="00101A96"/>
    <w:rsid w:val="00104900"/>
    <w:rsid w:val="00107D88"/>
    <w:rsid w:val="0011557E"/>
    <w:rsid w:val="00117736"/>
    <w:rsid w:val="0012334C"/>
    <w:rsid w:val="0013120F"/>
    <w:rsid w:val="001338FC"/>
    <w:rsid w:val="00136E7F"/>
    <w:rsid w:val="00142D34"/>
    <w:rsid w:val="00146281"/>
    <w:rsid w:val="00147557"/>
    <w:rsid w:val="00147FC5"/>
    <w:rsid w:val="00153AF0"/>
    <w:rsid w:val="00155149"/>
    <w:rsid w:val="0015590A"/>
    <w:rsid w:val="0015666A"/>
    <w:rsid w:val="00171758"/>
    <w:rsid w:val="00174417"/>
    <w:rsid w:val="00176506"/>
    <w:rsid w:val="00180D4B"/>
    <w:rsid w:val="0018335A"/>
    <w:rsid w:val="001838B7"/>
    <w:rsid w:val="001847C0"/>
    <w:rsid w:val="001944A1"/>
    <w:rsid w:val="001A5E73"/>
    <w:rsid w:val="001A6DDE"/>
    <w:rsid w:val="001C0204"/>
    <w:rsid w:val="001C051A"/>
    <w:rsid w:val="001D04A1"/>
    <w:rsid w:val="001D5355"/>
    <w:rsid w:val="001D5DCA"/>
    <w:rsid w:val="001D7829"/>
    <w:rsid w:val="001E1EE9"/>
    <w:rsid w:val="001E2178"/>
    <w:rsid w:val="001E5B97"/>
    <w:rsid w:val="001F3985"/>
    <w:rsid w:val="001F4B83"/>
    <w:rsid w:val="0020386C"/>
    <w:rsid w:val="00205B53"/>
    <w:rsid w:val="00206547"/>
    <w:rsid w:val="0021056B"/>
    <w:rsid w:val="00210F51"/>
    <w:rsid w:val="00211FBF"/>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61E3"/>
    <w:rsid w:val="00266680"/>
    <w:rsid w:val="00267991"/>
    <w:rsid w:val="00270C25"/>
    <w:rsid w:val="00271FD3"/>
    <w:rsid w:val="0027302D"/>
    <w:rsid w:val="00273A51"/>
    <w:rsid w:val="0028022B"/>
    <w:rsid w:val="002910C6"/>
    <w:rsid w:val="0029160E"/>
    <w:rsid w:val="00293A2F"/>
    <w:rsid w:val="002A4EFE"/>
    <w:rsid w:val="002B14C5"/>
    <w:rsid w:val="002B67C7"/>
    <w:rsid w:val="002B6985"/>
    <w:rsid w:val="002C2D7D"/>
    <w:rsid w:val="002C605E"/>
    <w:rsid w:val="002D1755"/>
    <w:rsid w:val="002D274A"/>
    <w:rsid w:val="002D30CC"/>
    <w:rsid w:val="002D6F1B"/>
    <w:rsid w:val="002E0ADC"/>
    <w:rsid w:val="002E1515"/>
    <w:rsid w:val="002E347A"/>
    <w:rsid w:val="002E565A"/>
    <w:rsid w:val="003018A7"/>
    <w:rsid w:val="00305A9D"/>
    <w:rsid w:val="00311C86"/>
    <w:rsid w:val="0031376F"/>
    <w:rsid w:val="00316583"/>
    <w:rsid w:val="00320A10"/>
    <w:rsid w:val="00322719"/>
    <w:rsid w:val="00323347"/>
    <w:rsid w:val="00324E3C"/>
    <w:rsid w:val="0032703B"/>
    <w:rsid w:val="0032730F"/>
    <w:rsid w:val="00331C6C"/>
    <w:rsid w:val="003337F0"/>
    <w:rsid w:val="00333F3E"/>
    <w:rsid w:val="00336DA0"/>
    <w:rsid w:val="00340686"/>
    <w:rsid w:val="003569BF"/>
    <w:rsid w:val="00362702"/>
    <w:rsid w:val="00364349"/>
    <w:rsid w:val="00364DE5"/>
    <w:rsid w:val="00372248"/>
    <w:rsid w:val="003760C6"/>
    <w:rsid w:val="00382E37"/>
    <w:rsid w:val="00387B36"/>
    <w:rsid w:val="003A009D"/>
    <w:rsid w:val="003A39F1"/>
    <w:rsid w:val="003B0DA6"/>
    <w:rsid w:val="003B27D1"/>
    <w:rsid w:val="003B3492"/>
    <w:rsid w:val="003C0573"/>
    <w:rsid w:val="003C19F0"/>
    <w:rsid w:val="003C526D"/>
    <w:rsid w:val="003C7B05"/>
    <w:rsid w:val="003D0697"/>
    <w:rsid w:val="003D151B"/>
    <w:rsid w:val="003D21B5"/>
    <w:rsid w:val="003D353E"/>
    <w:rsid w:val="003E26CB"/>
    <w:rsid w:val="003E734B"/>
    <w:rsid w:val="003E7B42"/>
    <w:rsid w:val="003F0294"/>
    <w:rsid w:val="003F22A6"/>
    <w:rsid w:val="003F5879"/>
    <w:rsid w:val="0043564D"/>
    <w:rsid w:val="004423DF"/>
    <w:rsid w:val="004432C9"/>
    <w:rsid w:val="00453C3D"/>
    <w:rsid w:val="004547AD"/>
    <w:rsid w:val="00454DC8"/>
    <w:rsid w:val="004563D1"/>
    <w:rsid w:val="004603DF"/>
    <w:rsid w:val="004620F5"/>
    <w:rsid w:val="00462E77"/>
    <w:rsid w:val="00465A0C"/>
    <w:rsid w:val="004672AB"/>
    <w:rsid w:val="004701D8"/>
    <w:rsid w:val="00470BCF"/>
    <w:rsid w:val="004752AC"/>
    <w:rsid w:val="00477D5F"/>
    <w:rsid w:val="00480D56"/>
    <w:rsid w:val="00486F1C"/>
    <w:rsid w:val="004902E2"/>
    <w:rsid w:val="00491072"/>
    <w:rsid w:val="0049449E"/>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23FB8"/>
    <w:rsid w:val="00533517"/>
    <w:rsid w:val="00536B6A"/>
    <w:rsid w:val="00540EFB"/>
    <w:rsid w:val="005451B8"/>
    <w:rsid w:val="0054535A"/>
    <w:rsid w:val="0054707C"/>
    <w:rsid w:val="00551718"/>
    <w:rsid w:val="005531B1"/>
    <w:rsid w:val="00570A6C"/>
    <w:rsid w:val="00576229"/>
    <w:rsid w:val="00581D23"/>
    <w:rsid w:val="00582AED"/>
    <w:rsid w:val="00582E5C"/>
    <w:rsid w:val="00582F67"/>
    <w:rsid w:val="00585891"/>
    <w:rsid w:val="00591546"/>
    <w:rsid w:val="00593CC1"/>
    <w:rsid w:val="00595B95"/>
    <w:rsid w:val="005A1294"/>
    <w:rsid w:val="005A25A5"/>
    <w:rsid w:val="005A40CA"/>
    <w:rsid w:val="005A51F1"/>
    <w:rsid w:val="005B1A09"/>
    <w:rsid w:val="005B1AC7"/>
    <w:rsid w:val="005C3DCC"/>
    <w:rsid w:val="005C4BF9"/>
    <w:rsid w:val="005D0252"/>
    <w:rsid w:val="005D081E"/>
    <w:rsid w:val="005D38F4"/>
    <w:rsid w:val="005D48F6"/>
    <w:rsid w:val="005E11ED"/>
    <w:rsid w:val="005E31AA"/>
    <w:rsid w:val="005E380E"/>
    <w:rsid w:val="005E5C2C"/>
    <w:rsid w:val="005E78E5"/>
    <w:rsid w:val="005F45B0"/>
    <w:rsid w:val="00603770"/>
    <w:rsid w:val="00617704"/>
    <w:rsid w:val="00624CA7"/>
    <w:rsid w:val="00624F73"/>
    <w:rsid w:val="006277F8"/>
    <w:rsid w:val="0063263A"/>
    <w:rsid w:val="00642F17"/>
    <w:rsid w:val="00643FD8"/>
    <w:rsid w:val="006452EB"/>
    <w:rsid w:val="00650500"/>
    <w:rsid w:val="00662241"/>
    <w:rsid w:val="00663B35"/>
    <w:rsid w:val="006709B3"/>
    <w:rsid w:val="00671DAC"/>
    <w:rsid w:val="00676E67"/>
    <w:rsid w:val="00681DDF"/>
    <w:rsid w:val="00682D72"/>
    <w:rsid w:val="00695149"/>
    <w:rsid w:val="006A0710"/>
    <w:rsid w:val="006A2A26"/>
    <w:rsid w:val="006A4379"/>
    <w:rsid w:val="006A7689"/>
    <w:rsid w:val="006A79F7"/>
    <w:rsid w:val="006B0DDB"/>
    <w:rsid w:val="006B3E83"/>
    <w:rsid w:val="006B4BBD"/>
    <w:rsid w:val="006C7D51"/>
    <w:rsid w:val="006D137E"/>
    <w:rsid w:val="006D5CAF"/>
    <w:rsid w:val="006D7E81"/>
    <w:rsid w:val="006E6BD5"/>
    <w:rsid w:val="006E7A3E"/>
    <w:rsid w:val="006F067D"/>
    <w:rsid w:val="006F0F5B"/>
    <w:rsid w:val="006F1328"/>
    <w:rsid w:val="006F376D"/>
    <w:rsid w:val="006F4F34"/>
    <w:rsid w:val="006F4FC7"/>
    <w:rsid w:val="007074CD"/>
    <w:rsid w:val="0071047F"/>
    <w:rsid w:val="0071132D"/>
    <w:rsid w:val="00751B1A"/>
    <w:rsid w:val="00753929"/>
    <w:rsid w:val="00761EF5"/>
    <w:rsid w:val="0076278F"/>
    <w:rsid w:val="007638BC"/>
    <w:rsid w:val="0077648F"/>
    <w:rsid w:val="00776973"/>
    <w:rsid w:val="007821CB"/>
    <w:rsid w:val="00782F87"/>
    <w:rsid w:val="00792FA9"/>
    <w:rsid w:val="007A0BCB"/>
    <w:rsid w:val="007A1C48"/>
    <w:rsid w:val="007A63BB"/>
    <w:rsid w:val="007B1B9D"/>
    <w:rsid w:val="007B2D4A"/>
    <w:rsid w:val="007B4493"/>
    <w:rsid w:val="007C0C92"/>
    <w:rsid w:val="007C0DB7"/>
    <w:rsid w:val="007C1D83"/>
    <w:rsid w:val="007D1061"/>
    <w:rsid w:val="007D23EB"/>
    <w:rsid w:val="007D3BC4"/>
    <w:rsid w:val="007D7AD4"/>
    <w:rsid w:val="007E26D6"/>
    <w:rsid w:val="007E47FD"/>
    <w:rsid w:val="007E7930"/>
    <w:rsid w:val="007E7F51"/>
    <w:rsid w:val="007F22F2"/>
    <w:rsid w:val="007F3ABC"/>
    <w:rsid w:val="007F79B3"/>
    <w:rsid w:val="00801468"/>
    <w:rsid w:val="00807185"/>
    <w:rsid w:val="00813263"/>
    <w:rsid w:val="00814A4B"/>
    <w:rsid w:val="00815A94"/>
    <w:rsid w:val="00817FDD"/>
    <w:rsid w:val="008207FA"/>
    <w:rsid w:val="00821986"/>
    <w:rsid w:val="00822563"/>
    <w:rsid w:val="008259AA"/>
    <w:rsid w:val="00827832"/>
    <w:rsid w:val="0083047F"/>
    <w:rsid w:val="00831367"/>
    <w:rsid w:val="00833EEC"/>
    <w:rsid w:val="008358A8"/>
    <w:rsid w:val="00835E84"/>
    <w:rsid w:val="008412A4"/>
    <w:rsid w:val="00842778"/>
    <w:rsid w:val="00846D05"/>
    <w:rsid w:val="00851507"/>
    <w:rsid w:val="008533A6"/>
    <w:rsid w:val="008534D3"/>
    <w:rsid w:val="00855166"/>
    <w:rsid w:val="008753AA"/>
    <w:rsid w:val="00876C1A"/>
    <w:rsid w:val="00876E48"/>
    <w:rsid w:val="00880B52"/>
    <w:rsid w:val="00880F1F"/>
    <w:rsid w:val="008830B0"/>
    <w:rsid w:val="008862DA"/>
    <w:rsid w:val="008900B5"/>
    <w:rsid w:val="00893589"/>
    <w:rsid w:val="0089536A"/>
    <w:rsid w:val="008A0DE5"/>
    <w:rsid w:val="008B3B49"/>
    <w:rsid w:val="008B79DF"/>
    <w:rsid w:val="008C67F3"/>
    <w:rsid w:val="008D3FB7"/>
    <w:rsid w:val="008E2820"/>
    <w:rsid w:val="008E2AE0"/>
    <w:rsid w:val="008E57B6"/>
    <w:rsid w:val="008E6AB7"/>
    <w:rsid w:val="008F1D43"/>
    <w:rsid w:val="008F3E28"/>
    <w:rsid w:val="008F53E7"/>
    <w:rsid w:val="00900596"/>
    <w:rsid w:val="00901ED0"/>
    <w:rsid w:val="00914E4B"/>
    <w:rsid w:val="00916EBA"/>
    <w:rsid w:val="00922D51"/>
    <w:rsid w:val="0092342C"/>
    <w:rsid w:val="00923DA4"/>
    <w:rsid w:val="00925EFF"/>
    <w:rsid w:val="0092701C"/>
    <w:rsid w:val="009451CD"/>
    <w:rsid w:val="00950EA8"/>
    <w:rsid w:val="009525A3"/>
    <w:rsid w:val="00954674"/>
    <w:rsid w:val="00954729"/>
    <w:rsid w:val="00955646"/>
    <w:rsid w:val="009574E2"/>
    <w:rsid w:val="00963FEF"/>
    <w:rsid w:val="009667A9"/>
    <w:rsid w:val="00971DBB"/>
    <w:rsid w:val="00975AA0"/>
    <w:rsid w:val="00981A54"/>
    <w:rsid w:val="00987829"/>
    <w:rsid w:val="00987F8E"/>
    <w:rsid w:val="00990385"/>
    <w:rsid w:val="00996273"/>
    <w:rsid w:val="009B6B07"/>
    <w:rsid w:val="009C5C42"/>
    <w:rsid w:val="009D4229"/>
    <w:rsid w:val="009E4FF5"/>
    <w:rsid w:val="009F66DB"/>
    <w:rsid w:val="009F7181"/>
    <w:rsid w:val="00A00135"/>
    <w:rsid w:val="00A125D2"/>
    <w:rsid w:val="00A1669A"/>
    <w:rsid w:val="00A17531"/>
    <w:rsid w:val="00A17E33"/>
    <w:rsid w:val="00A212BD"/>
    <w:rsid w:val="00A21C4A"/>
    <w:rsid w:val="00A227BC"/>
    <w:rsid w:val="00A30944"/>
    <w:rsid w:val="00A33E86"/>
    <w:rsid w:val="00A34656"/>
    <w:rsid w:val="00A36C46"/>
    <w:rsid w:val="00A37ED4"/>
    <w:rsid w:val="00A421B6"/>
    <w:rsid w:val="00A44173"/>
    <w:rsid w:val="00A44C5E"/>
    <w:rsid w:val="00A52E97"/>
    <w:rsid w:val="00A52EEB"/>
    <w:rsid w:val="00A54194"/>
    <w:rsid w:val="00A55B33"/>
    <w:rsid w:val="00A6015E"/>
    <w:rsid w:val="00A60873"/>
    <w:rsid w:val="00A62C38"/>
    <w:rsid w:val="00A67A2F"/>
    <w:rsid w:val="00A7601E"/>
    <w:rsid w:val="00A840E3"/>
    <w:rsid w:val="00A85A68"/>
    <w:rsid w:val="00A85F5A"/>
    <w:rsid w:val="00A917DF"/>
    <w:rsid w:val="00AA5F98"/>
    <w:rsid w:val="00AA78F6"/>
    <w:rsid w:val="00AB4ECD"/>
    <w:rsid w:val="00AB60E8"/>
    <w:rsid w:val="00AC30D5"/>
    <w:rsid w:val="00AC5380"/>
    <w:rsid w:val="00AD05D7"/>
    <w:rsid w:val="00AD1817"/>
    <w:rsid w:val="00AE09BB"/>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741B1"/>
    <w:rsid w:val="00B80231"/>
    <w:rsid w:val="00B833D9"/>
    <w:rsid w:val="00B85175"/>
    <w:rsid w:val="00B90BC3"/>
    <w:rsid w:val="00B95B88"/>
    <w:rsid w:val="00BA1DAD"/>
    <w:rsid w:val="00BA38EC"/>
    <w:rsid w:val="00BA3CCA"/>
    <w:rsid w:val="00BB1BA9"/>
    <w:rsid w:val="00BB4B58"/>
    <w:rsid w:val="00BB5407"/>
    <w:rsid w:val="00BB63A5"/>
    <w:rsid w:val="00BC09C5"/>
    <w:rsid w:val="00BC1712"/>
    <w:rsid w:val="00BC3A2E"/>
    <w:rsid w:val="00BC76A2"/>
    <w:rsid w:val="00BD4B38"/>
    <w:rsid w:val="00BD6448"/>
    <w:rsid w:val="00BE180E"/>
    <w:rsid w:val="00BE1A08"/>
    <w:rsid w:val="00BE740C"/>
    <w:rsid w:val="00BE7BE9"/>
    <w:rsid w:val="00BF03DB"/>
    <w:rsid w:val="00BF1750"/>
    <w:rsid w:val="00BF2A14"/>
    <w:rsid w:val="00BF66C4"/>
    <w:rsid w:val="00C03910"/>
    <w:rsid w:val="00C05068"/>
    <w:rsid w:val="00C050CC"/>
    <w:rsid w:val="00C05E64"/>
    <w:rsid w:val="00C123C1"/>
    <w:rsid w:val="00C139C9"/>
    <w:rsid w:val="00C17837"/>
    <w:rsid w:val="00C27C71"/>
    <w:rsid w:val="00C313DE"/>
    <w:rsid w:val="00C33BAA"/>
    <w:rsid w:val="00C3696C"/>
    <w:rsid w:val="00C40DBA"/>
    <w:rsid w:val="00C417A8"/>
    <w:rsid w:val="00C42BB3"/>
    <w:rsid w:val="00C42C91"/>
    <w:rsid w:val="00C469B1"/>
    <w:rsid w:val="00C5049D"/>
    <w:rsid w:val="00C556E4"/>
    <w:rsid w:val="00C630F7"/>
    <w:rsid w:val="00C63CE4"/>
    <w:rsid w:val="00C6632F"/>
    <w:rsid w:val="00C72CAC"/>
    <w:rsid w:val="00C747B6"/>
    <w:rsid w:val="00C74AF3"/>
    <w:rsid w:val="00C76AB0"/>
    <w:rsid w:val="00C80C60"/>
    <w:rsid w:val="00C80ECA"/>
    <w:rsid w:val="00C81263"/>
    <w:rsid w:val="00C8304F"/>
    <w:rsid w:val="00C83A18"/>
    <w:rsid w:val="00C87489"/>
    <w:rsid w:val="00C90D78"/>
    <w:rsid w:val="00C91C78"/>
    <w:rsid w:val="00C9427D"/>
    <w:rsid w:val="00CA1EE0"/>
    <w:rsid w:val="00CA314E"/>
    <w:rsid w:val="00CA33D5"/>
    <w:rsid w:val="00CA38D0"/>
    <w:rsid w:val="00CB68B2"/>
    <w:rsid w:val="00CC3D95"/>
    <w:rsid w:val="00CD301A"/>
    <w:rsid w:val="00CD467C"/>
    <w:rsid w:val="00CD6577"/>
    <w:rsid w:val="00CD75BA"/>
    <w:rsid w:val="00CE1BAF"/>
    <w:rsid w:val="00CE2707"/>
    <w:rsid w:val="00CE7FEB"/>
    <w:rsid w:val="00CF1B8F"/>
    <w:rsid w:val="00D0672C"/>
    <w:rsid w:val="00D11E5A"/>
    <w:rsid w:val="00D13C41"/>
    <w:rsid w:val="00D23BAE"/>
    <w:rsid w:val="00D27713"/>
    <w:rsid w:val="00D46BE0"/>
    <w:rsid w:val="00D5287C"/>
    <w:rsid w:val="00D54BF5"/>
    <w:rsid w:val="00D559A0"/>
    <w:rsid w:val="00D70655"/>
    <w:rsid w:val="00D754EB"/>
    <w:rsid w:val="00D83E34"/>
    <w:rsid w:val="00D85B39"/>
    <w:rsid w:val="00D924EF"/>
    <w:rsid w:val="00D92749"/>
    <w:rsid w:val="00D933FE"/>
    <w:rsid w:val="00D94284"/>
    <w:rsid w:val="00D9473C"/>
    <w:rsid w:val="00D9497C"/>
    <w:rsid w:val="00D954E9"/>
    <w:rsid w:val="00D961DF"/>
    <w:rsid w:val="00D9626F"/>
    <w:rsid w:val="00DA36A9"/>
    <w:rsid w:val="00DA662E"/>
    <w:rsid w:val="00DB07D0"/>
    <w:rsid w:val="00DB0CB4"/>
    <w:rsid w:val="00DB4918"/>
    <w:rsid w:val="00DB6680"/>
    <w:rsid w:val="00DB6DB4"/>
    <w:rsid w:val="00DC707D"/>
    <w:rsid w:val="00DC7D41"/>
    <w:rsid w:val="00DD1FCD"/>
    <w:rsid w:val="00DD3FA3"/>
    <w:rsid w:val="00DE3F22"/>
    <w:rsid w:val="00DE4847"/>
    <w:rsid w:val="00DE7180"/>
    <w:rsid w:val="00DE7EEB"/>
    <w:rsid w:val="00DF2C40"/>
    <w:rsid w:val="00DF4744"/>
    <w:rsid w:val="00DF6A69"/>
    <w:rsid w:val="00E003E2"/>
    <w:rsid w:val="00E05615"/>
    <w:rsid w:val="00E066B9"/>
    <w:rsid w:val="00E10128"/>
    <w:rsid w:val="00E127E0"/>
    <w:rsid w:val="00E13C7B"/>
    <w:rsid w:val="00E20AE9"/>
    <w:rsid w:val="00E20C5F"/>
    <w:rsid w:val="00E32D0C"/>
    <w:rsid w:val="00E404BE"/>
    <w:rsid w:val="00E42D40"/>
    <w:rsid w:val="00E466C1"/>
    <w:rsid w:val="00E62288"/>
    <w:rsid w:val="00E62DB5"/>
    <w:rsid w:val="00E63AAF"/>
    <w:rsid w:val="00E700DD"/>
    <w:rsid w:val="00E7583F"/>
    <w:rsid w:val="00E7772C"/>
    <w:rsid w:val="00E862A6"/>
    <w:rsid w:val="00E94719"/>
    <w:rsid w:val="00E94FD8"/>
    <w:rsid w:val="00E97DA6"/>
    <w:rsid w:val="00EA51C7"/>
    <w:rsid w:val="00EA5AF8"/>
    <w:rsid w:val="00EC1B41"/>
    <w:rsid w:val="00EC6BA1"/>
    <w:rsid w:val="00EC7114"/>
    <w:rsid w:val="00ED1B8F"/>
    <w:rsid w:val="00ED3FCA"/>
    <w:rsid w:val="00ED70E5"/>
    <w:rsid w:val="00ED7568"/>
    <w:rsid w:val="00EE1A7E"/>
    <w:rsid w:val="00EE6991"/>
    <w:rsid w:val="00EF6874"/>
    <w:rsid w:val="00F03233"/>
    <w:rsid w:val="00F24A3F"/>
    <w:rsid w:val="00F34E74"/>
    <w:rsid w:val="00F35CC4"/>
    <w:rsid w:val="00F36793"/>
    <w:rsid w:val="00F37F71"/>
    <w:rsid w:val="00F41ACA"/>
    <w:rsid w:val="00F434E3"/>
    <w:rsid w:val="00F51169"/>
    <w:rsid w:val="00F54D66"/>
    <w:rsid w:val="00F55D8E"/>
    <w:rsid w:val="00F572F1"/>
    <w:rsid w:val="00F62496"/>
    <w:rsid w:val="00F77430"/>
    <w:rsid w:val="00F913B8"/>
    <w:rsid w:val="00F92ACE"/>
    <w:rsid w:val="00F93103"/>
    <w:rsid w:val="00FA52BD"/>
    <w:rsid w:val="00FB0A44"/>
    <w:rsid w:val="00FB3C70"/>
    <w:rsid w:val="00FB6DBF"/>
    <w:rsid w:val="00FD1C8F"/>
    <w:rsid w:val="00FD25A4"/>
    <w:rsid w:val="00FD666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 w:type="paragraph" w:styleId="Pidipagina">
    <w:name w:val="footer"/>
    <w:basedOn w:val="Normale"/>
    <w:link w:val="PidipaginaCarattere"/>
    <w:uiPriority w:val="99"/>
    <w:unhideWhenUsed/>
    <w:rsid w:val="00AB4ECD"/>
    <w:pPr>
      <w:tabs>
        <w:tab w:val="center" w:pos="4819"/>
        <w:tab w:val="right" w:pos="9638"/>
      </w:tabs>
      <w:spacing w:line="240" w:lineRule="auto"/>
    </w:pPr>
  </w:style>
  <w:style w:type="character" w:customStyle="1" w:styleId="PidipaginaCarattere">
    <w:name w:val="Piè di pagina Carattere"/>
    <w:basedOn w:val="Carpredefinitoparagrafo"/>
    <w:link w:val="Pidipagina"/>
    <w:uiPriority w:val="99"/>
    <w:rsid w:val="00AB4E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41764550">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056703479">
      <w:bodyDiv w:val="1"/>
      <w:marLeft w:val="0"/>
      <w:marRight w:val="0"/>
      <w:marTop w:val="0"/>
      <w:marBottom w:val="0"/>
      <w:divBdr>
        <w:top w:val="none" w:sz="0" w:space="0" w:color="auto"/>
        <w:left w:val="none" w:sz="0" w:space="0" w:color="auto"/>
        <w:bottom w:val="none" w:sz="0" w:space="0" w:color="auto"/>
        <w:right w:val="none" w:sz="0" w:space="0" w:color="auto"/>
      </w:divBdr>
    </w:div>
    <w:div w:id="1067528764">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64806583">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2</TotalTime>
  <Pages>36</Pages>
  <Words>31802</Words>
  <Characters>181273</Characters>
  <Application>Microsoft Office Word</Application>
  <DocSecurity>0</DocSecurity>
  <Lines>1510</Lines>
  <Paragraphs>42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138</cp:revision>
  <dcterms:created xsi:type="dcterms:W3CDTF">2023-11-08T08:38:00Z</dcterms:created>
  <dcterms:modified xsi:type="dcterms:W3CDTF">2025-03-1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eVnURRb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